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sz w:val="22"/>
          <w:szCs w:val="22"/>
        </w:rPr>
        <w:id w:val="-117996673"/>
        <w:docPartObj>
          <w:docPartGallery w:val="Cover Pages"/>
          <w:docPartUnique/>
        </w:docPartObj>
      </w:sdtPr>
      <w:sdtEndPr/>
      <w:sdtContent>
        <w:p w14:paraId="6B3F09DA" w14:textId="02A3E24F" w:rsidR="00735AF1" w:rsidRPr="002805F7" w:rsidRDefault="00735AF1" w:rsidP="00CC10EA">
          <w:pPr>
            <w:pStyle w:val="NoSpacing"/>
            <w:spacing w:line="360" w:lineRule="auto"/>
            <w:jc w:val="both"/>
            <w:rPr>
              <w:sz w:val="22"/>
              <w:szCs w:val="22"/>
            </w:rPr>
          </w:pPr>
          <w:r w:rsidRPr="002805F7">
            <w:rPr>
              <w:noProof/>
              <w:sz w:val="22"/>
              <w:szCs w:val="22"/>
            </w:rPr>
            <mc:AlternateContent>
              <mc:Choice Requires="wpg">
                <w:drawing>
                  <wp:anchor distT="0" distB="0" distL="114300" distR="114300" simplePos="0" relativeHeight="251659264" behindDoc="1" locked="0" layoutInCell="1" allowOverlap="1" wp14:anchorId="6C69CEC1" wp14:editId="322DA4F2">
                    <wp:simplePos x="0" y="0"/>
                    <mc:AlternateContent>
                      <mc:Choice Requires="wp14">
                        <wp:positionH relativeFrom="page">
                          <wp14:pctPosHOffset>4000</wp14:pctPosHOffset>
                        </wp:positionH>
                      </mc:Choice>
                      <mc:Fallback>
                        <wp:positionH relativeFrom="page">
                          <wp:posOffset>310515</wp:posOffset>
                        </wp:positionH>
                      </mc:Fallback>
                    </mc:AlternateContent>
                    <wp:positionV relativeFrom="page">
                      <wp:align>center</wp:align>
                    </wp:positionV>
                    <wp:extent cx="2194560" cy="9125712"/>
                    <wp:effectExtent l="0" t="0" r="6985" b="7620"/>
                    <wp:wrapNone/>
                    <wp:docPr id="2" name="Group 2"/>
                    <wp:cNvGraphicFramePr/>
                    <a:graphic xmlns:a="http://schemas.openxmlformats.org/drawingml/2006/main">
                      <a:graphicData uri="http://schemas.microsoft.com/office/word/2010/wordprocessingGroup">
                        <wpg:wgp>
                          <wpg:cNvGrpSpPr/>
                          <wpg:grpSpPr>
                            <a:xfrm>
                              <a:off x="0" y="0"/>
                              <a:ext cx="2194560" cy="9125712"/>
                              <a:chOff x="0" y="0"/>
                              <a:chExt cx="2194560" cy="9125712"/>
                            </a:xfrm>
                          </wpg:grpSpPr>
                          <wps:wsp>
                            <wps:cNvPr id="3" name="Rectangle 3"/>
                            <wps:cNvSpPr/>
                            <wps:spPr>
                              <a:xfrm>
                                <a:off x="0" y="0"/>
                                <a:ext cx="194535" cy="9125712"/>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 name="Pentagon 4"/>
                            <wps:cNvSpPr/>
                            <wps:spPr>
                              <a:xfrm>
                                <a:off x="0" y="1466850"/>
                                <a:ext cx="2194560" cy="552055"/>
                              </a:xfrm>
                              <a:prstGeom prst="homePlate">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BD551E5" w14:textId="04A432D4" w:rsidR="00CF4421" w:rsidRPr="00735AF1" w:rsidRDefault="00CF4421">
                                  <w:pPr>
                                    <w:pStyle w:val="NoSpacing"/>
                                    <w:jc w:val="right"/>
                                    <w:rPr>
                                      <w:color w:val="FFFFFF" w:themeColor="background1"/>
                                      <w:sz w:val="28"/>
                                      <w:szCs w:val="28"/>
                                      <w:lang w:val="de-DE"/>
                                    </w:rPr>
                                  </w:pPr>
                                </w:p>
                              </w:txbxContent>
                            </wps:txbx>
                            <wps:bodyPr rot="0" spcFirstLastPara="0" vert="horz" wrap="square" lIns="91440" tIns="0" rIns="182880" bIns="0" numCol="1" spcCol="0" rtlCol="0" fromWordArt="0" anchor="ctr" anchorCtr="0" forceAA="0" compatLnSpc="1">
                              <a:prstTxWarp prst="textNoShape">
                                <a:avLst/>
                              </a:prstTxWarp>
                              <a:noAutofit/>
                            </wps:bodyPr>
                          </wps:wsp>
                          <wpg:grpSp>
                            <wpg:cNvPr id="5" name="Group 5"/>
                            <wpg:cNvGrpSpPr/>
                            <wpg:grpSpPr>
                              <a:xfrm>
                                <a:off x="76200" y="4210050"/>
                                <a:ext cx="2057400" cy="4910328"/>
                                <a:chOff x="80645" y="4211812"/>
                                <a:chExt cx="1306273" cy="3121026"/>
                              </a:xfrm>
                            </wpg:grpSpPr>
                            <wpg:grpSp>
                              <wpg:cNvPr id="6" name="Group 6"/>
                              <wpg:cNvGrpSpPr>
                                <a:grpSpLocks noChangeAspect="1"/>
                              </wpg:cNvGrpSpPr>
                              <wpg:grpSpPr>
                                <a:xfrm>
                                  <a:off x="141062" y="4211812"/>
                                  <a:ext cx="1047750" cy="3121026"/>
                                  <a:chOff x="141062" y="4211812"/>
                                  <a:chExt cx="1047750" cy="3121026"/>
                                </a:xfrm>
                              </wpg:grpSpPr>
                              <wps:wsp>
                                <wps:cNvPr id="20" name="Freeform 20"/>
                                <wps:cNvSpPr>
                                  <a:spLocks/>
                                </wps:cNvSpPr>
                                <wps:spPr bwMode="auto">
                                  <a:xfrm>
                                    <a:off x="369662" y="6216825"/>
                                    <a:ext cx="193675" cy="698500"/>
                                  </a:xfrm>
                                  <a:custGeom>
                                    <a:avLst/>
                                    <a:gdLst>
                                      <a:gd name="T0" fmla="*/ 0 w 122"/>
                                      <a:gd name="T1" fmla="*/ 0 h 440"/>
                                      <a:gd name="T2" fmla="*/ 39 w 122"/>
                                      <a:gd name="T3" fmla="*/ 152 h 440"/>
                                      <a:gd name="T4" fmla="*/ 84 w 122"/>
                                      <a:gd name="T5" fmla="*/ 304 h 440"/>
                                      <a:gd name="T6" fmla="*/ 122 w 122"/>
                                      <a:gd name="T7" fmla="*/ 417 h 440"/>
                                      <a:gd name="T8" fmla="*/ 122 w 122"/>
                                      <a:gd name="T9" fmla="*/ 440 h 440"/>
                                      <a:gd name="T10" fmla="*/ 76 w 122"/>
                                      <a:gd name="T11" fmla="*/ 306 h 440"/>
                                      <a:gd name="T12" fmla="*/ 39 w 122"/>
                                      <a:gd name="T13" fmla="*/ 180 h 440"/>
                                      <a:gd name="T14" fmla="*/ 6 w 122"/>
                                      <a:gd name="T15" fmla="*/ 53 h 440"/>
                                      <a:gd name="T16" fmla="*/ 0 w 122"/>
                                      <a:gd name="T17" fmla="*/ 0 h 4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2" h="440">
                                        <a:moveTo>
                                          <a:pt x="0" y="0"/>
                                        </a:moveTo>
                                        <a:lnTo>
                                          <a:pt x="39" y="152"/>
                                        </a:lnTo>
                                        <a:lnTo>
                                          <a:pt x="84" y="304"/>
                                        </a:lnTo>
                                        <a:lnTo>
                                          <a:pt x="122" y="417"/>
                                        </a:lnTo>
                                        <a:lnTo>
                                          <a:pt x="122" y="440"/>
                                        </a:lnTo>
                                        <a:lnTo>
                                          <a:pt x="76" y="306"/>
                                        </a:lnTo>
                                        <a:lnTo>
                                          <a:pt x="39" y="180"/>
                                        </a:lnTo>
                                        <a:lnTo>
                                          <a:pt x="6" y="5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1" name="Freeform 21"/>
                                <wps:cNvSpPr>
                                  <a:spLocks/>
                                </wps:cNvSpPr>
                                <wps:spPr bwMode="auto">
                                  <a:xfrm>
                                    <a:off x="572862" y="6905800"/>
                                    <a:ext cx="184150" cy="427038"/>
                                  </a:xfrm>
                                  <a:custGeom>
                                    <a:avLst/>
                                    <a:gdLst>
                                      <a:gd name="T0" fmla="*/ 0 w 116"/>
                                      <a:gd name="T1" fmla="*/ 0 h 269"/>
                                      <a:gd name="T2" fmla="*/ 8 w 116"/>
                                      <a:gd name="T3" fmla="*/ 19 h 269"/>
                                      <a:gd name="T4" fmla="*/ 37 w 116"/>
                                      <a:gd name="T5" fmla="*/ 93 h 269"/>
                                      <a:gd name="T6" fmla="*/ 67 w 116"/>
                                      <a:gd name="T7" fmla="*/ 167 h 269"/>
                                      <a:gd name="T8" fmla="*/ 116 w 116"/>
                                      <a:gd name="T9" fmla="*/ 269 h 269"/>
                                      <a:gd name="T10" fmla="*/ 108 w 116"/>
                                      <a:gd name="T11" fmla="*/ 269 h 269"/>
                                      <a:gd name="T12" fmla="*/ 60 w 116"/>
                                      <a:gd name="T13" fmla="*/ 169 h 269"/>
                                      <a:gd name="T14" fmla="*/ 30 w 116"/>
                                      <a:gd name="T15" fmla="*/ 98 h 269"/>
                                      <a:gd name="T16" fmla="*/ 1 w 116"/>
                                      <a:gd name="T17" fmla="*/ 25 h 269"/>
                                      <a:gd name="T18" fmla="*/ 0 w 116"/>
                                      <a:gd name="T19" fmla="*/ 0 h 2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6" h="269">
                                        <a:moveTo>
                                          <a:pt x="0" y="0"/>
                                        </a:moveTo>
                                        <a:lnTo>
                                          <a:pt x="8" y="19"/>
                                        </a:lnTo>
                                        <a:lnTo>
                                          <a:pt x="37" y="93"/>
                                        </a:lnTo>
                                        <a:lnTo>
                                          <a:pt x="67" y="167"/>
                                        </a:lnTo>
                                        <a:lnTo>
                                          <a:pt x="116" y="269"/>
                                        </a:lnTo>
                                        <a:lnTo>
                                          <a:pt x="108" y="269"/>
                                        </a:lnTo>
                                        <a:lnTo>
                                          <a:pt x="60" y="169"/>
                                        </a:lnTo>
                                        <a:lnTo>
                                          <a:pt x="30" y="98"/>
                                        </a:lnTo>
                                        <a:lnTo>
                                          <a:pt x="1" y="2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2" name="Freeform 22"/>
                                <wps:cNvSpPr>
                                  <a:spLocks/>
                                </wps:cNvSpPr>
                                <wps:spPr bwMode="auto">
                                  <a:xfrm>
                                    <a:off x="141062" y="4211812"/>
                                    <a:ext cx="222250" cy="2019300"/>
                                  </a:xfrm>
                                  <a:custGeom>
                                    <a:avLst/>
                                    <a:gdLst>
                                      <a:gd name="T0" fmla="*/ 0 w 140"/>
                                      <a:gd name="T1" fmla="*/ 0 h 1272"/>
                                      <a:gd name="T2" fmla="*/ 0 w 140"/>
                                      <a:gd name="T3" fmla="*/ 0 h 1272"/>
                                      <a:gd name="T4" fmla="*/ 1 w 140"/>
                                      <a:gd name="T5" fmla="*/ 79 h 1272"/>
                                      <a:gd name="T6" fmla="*/ 3 w 140"/>
                                      <a:gd name="T7" fmla="*/ 159 h 1272"/>
                                      <a:gd name="T8" fmla="*/ 12 w 140"/>
                                      <a:gd name="T9" fmla="*/ 317 h 1272"/>
                                      <a:gd name="T10" fmla="*/ 23 w 140"/>
                                      <a:gd name="T11" fmla="*/ 476 h 1272"/>
                                      <a:gd name="T12" fmla="*/ 39 w 140"/>
                                      <a:gd name="T13" fmla="*/ 634 h 1272"/>
                                      <a:gd name="T14" fmla="*/ 58 w 140"/>
                                      <a:gd name="T15" fmla="*/ 792 h 1272"/>
                                      <a:gd name="T16" fmla="*/ 83 w 140"/>
                                      <a:gd name="T17" fmla="*/ 948 h 1272"/>
                                      <a:gd name="T18" fmla="*/ 107 w 140"/>
                                      <a:gd name="T19" fmla="*/ 1086 h 1272"/>
                                      <a:gd name="T20" fmla="*/ 135 w 140"/>
                                      <a:gd name="T21" fmla="*/ 1223 h 1272"/>
                                      <a:gd name="T22" fmla="*/ 140 w 140"/>
                                      <a:gd name="T23" fmla="*/ 1272 h 1272"/>
                                      <a:gd name="T24" fmla="*/ 138 w 140"/>
                                      <a:gd name="T25" fmla="*/ 1262 h 1272"/>
                                      <a:gd name="T26" fmla="*/ 105 w 140"/>
                                      <a:gd name="T27" fmla="*/ 1106 h 1272"/>
                                      <a:gd name="T28" fmla="*/ 77 w 140"/>
                                      <a:gd name="T29" fmla="*/ 949 h 1272"/>
                                      <a:gd name="T30" fmla="*/ 53 w 140"/>
                                      <a:gd name="T31" fmla="*/ 792 h 1272"/>
                                      <a:gd name="T32" fmla="*/ 35 w 140"/>
                                      <a:gd name="T33" fmla="*/ 634 h 1272"/>
                                      <a:gd name="T34" fmla="*/ 20 w 140"/>
                                      <a:gd name="T35" fmla="*/ 476 h 1272"/>
                                      <a:gd name="T36" fmla="*/ 9 w 140"/>
                                      <a:gd name="T37" fmla="*/ 317 h 1272"/>
                                      <a:gd name="T38" fmla="*/ 2 w 140"/>
                                      <a:gd name="T39" fmla="*/ 159 h 1272"/>
                                      <a:gd name="T40" fmla="*/ 0 w 140"/>
                                      <a:gd name="T41" fmla="*/ 79 h 1272"/>
                                      <a:gd name="T42" fmla="*/ 0 w 140"/>
                                      <a:gd name="T43" fmla="*/ 0 h 12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0" h="1272">
                                        <a:moveTo>
                                          <a:pt x="0" y="0"/>
                                        </a:moveTo>
                                        <a:lnTo>
                                          <a:pt x="0" y="0"/>
                                        </a:lnTo>
                                        <a:lnTo>
                                          <a:pt x="1" y="79"/>
                                        </a:lnTo>
                                        <a:lnTo>
                                          <a:pt x="3" y="159"/>
                                        </a:lnTo>
                                        <a:lnTo>
                                          <a:pt x="12" y="317"/>
                                        </a:lnTo>
                                        <a:lnTo>
                                          <a:pt x="23" y="476"/>
                                        </a:lnTo>
                                        <a:lnTo>
                                          <a:pt x="39" y="634"/>
                                        </a:lnTo>
                                        <a:lnTo>
                                          <a:pt x="58" y="792"/>
                                        </a:lnTo>
                                        <a:lnTo>
                                          <a:pt x="83" y="948"/>
                                        </a:lnTo>
                                        <a:lnTo>
                                          <a:pt x="107" y="1086"/>
                                        </a:lnTo>
                                        <a:lnTo>
                                          <a:pt x="135" y="1223"/>
                                        </a:lnTo>
                                        <a:lnTo>
                                          <a:pt x="140" y="1272"/>
                                        </a:lnTo>
                                        <a:lnTo>
                                          <a:pt x="138" y="1262"/>
                                        </a:lnTo>
                                        <a:lnTo>
                                          <a:pt x="105" y="1106"/>
                                        </a:lnTo>
                                        <a:lnTo>
                                          <a:pt x="77" y="949"/>
                                        </a:lnTo>
                                        <a:lnTo>
                                          <a:pt x="53" y="792"/>
                                        </a:lnTo>
                                        <a:lnTo>
                                          <a:pt x="35" y="634"/>
                                        </a:lnTo>
                                        <a:lnTo>
                                          <a:pt x="20" y="476"/>
                                        </a:lnTo>
                                        <a:lnTo>
                                          <a:pt x="9" y="317"/>
                                        </a:lnTo>
                                        <a:lnTo>
                                          <a:pt x="2" y="159"/>
                                        </a:lnTo>
                                        <a:lnTo>
                                          <a:pt x="0" y="7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3" name="Freeform 23"/>
                                <wps:cNvSpPr>
                                  <a:spLocks/>
                                </wps:cNvSpPr>
                                <wps:spPr bwMode="auto">
                                  <a:xfrm>
                                    <a:off x="341087" y="4861100"/>
                                    <a:ext cx="71438" cy="1355725"/>
                                  </a:xfrm>
                                  <a:custGeom>
                                    <a:avLst/>
                                    <a:gdLst>
                                      <a:gd name="T0" fmla="*/ 45 w 45"/>
                                      <a:gd name="T1" fmla="*/ 0 h 854"/>
                                      <a:gd name="T2" fmla="*/ 45 w 45"/>
                                      <a:gd name="T3" fmla="*/ 0 h 854"/>
                                      <a:gd name="T4" fmla="*/ 35 w 45"/>
                                      <a:gd name="T5" fmla="*/ 66 h 854"/>
                                      <a:gd name="T6" fmla="*/ 26 w 45"/>
                                      <a:gd name="T7" fmla="*/ 133 h 854"/>
                                      <a:gd name="T8" fmla="*/ 14 w 45"/>
                                      <a:gd name="T9" fmla="*/ 267 h 854"/>
                                      <a:gd name="T10" fmla="*/ 6 w 45"/>
                                      <a:gd name="T11" fmla="*/ 401 h 854"/>
                                      <a:gd name="T12" fmla="*/ 3 w 45"/>
                                      <a:gd name="T13" fmla="*/ 534 h 854"/>
                                      <a:gd name="T14" fmla="*/ 6 w 45"/>
                                      <a:gd name="T15" fmla="*/ 669 h 854"/>
                                      <a:gd name="T16" fmla="*/ 14 w 45"/>
                                      <a:gd name="T17" fmla="*/ 803 h 854"/>
                                      <a:gd name="T18" fmla="*/ 18 w 45"/>
                                      <a:gd name="T19" fmla="*/ 854 h 854"/>
                                      <a:gd name="T20" fmla="*/ 18 w 45"/>
                                      <a:gd name="T21" fmla="*/ 851 h 854"/>
                                      <a:gd name="T22" fmla="*/ 9 w 45"/>
                                      <a:gd name="T23" fmla="*/ 814 h 854"/>
                                      <a:gd name="T24" fmla="*/ 8 w 45"/>
                                      <a:gd name="T25" fmla="*/ 803 h 854"/>
                                      <a:gd name="T26" fmla="*/ 1 w 45"/>
                                      <a:gd name="T27" fmla="*/ 669 h 854"/>
                                      <a:gd name="T28" fmla="*/ 0 w 45"/>
                                      <a:gd name="T29" fmla="*/ 534 h 854"/>
                                      <a:gd name="T30" fmla="*/ 3 w 45"/>
                                      <a:gd name="T31" fmla="*/ 401 h 854"/>
                                      <a:gd name="T32" fmla="*/ 12 w 45"/>
                                      <a:gd name="T33" fmla="*/ 267 h 854"/>
                                      <a:gd name="T34" fmla="*/ 25 w 45"/>
                                      <a:gd name="T35" fmla="*/ 132 h 854"/>
                                      <a:gd name="T36" fmla="*/ 34 w 45"/>
                                      <a:gd name="T37" fmla="*/ 66 h 854"/>
                                      <a:gd name="T38" fmla="*/ 45 w 45"/>
                                      <a:gd name="T39" fmla="*/ 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45" h="854">
                                        <a:moveTo>
                                          <a:pt x="45" y="0"/>
                                        </a:moveTo>
                                        <a:lnTo>
                                          <a:pt x="45" y="0"/>
                                        </a:lnTo>
                                        <a:lnTo>
                                          <a:pt x="35" y="66"/>
                                        </a:lnTo>
                                        <a:lnTo>
                                          <a:pt x="26" y="133"/>
                                        </a:lnTo>
                                        <a:lnTo>
                                          <a:pt x="14" y="267"/>
                                        </a:lnTo>
                                        <a:lnTo>
                                          <a:pt x="6" y="401"/>
                                        </a:lnTo>
                                        <a:lnTo>
                                          <a:pt x="3" y="534"/>
                                        </a:lnTo>
                                        <a:lnTo>
                                          <a:pt x="6" y="669"/>
                                        </a:lnTo>
                                        <a:lnTo>
                                          <a:pt x="14" y="803"/>
                                        </a:lnTo>
                                        <a:lnTo>
                                          <a:pt x="18" y="854"/>
                                        </a:lnTo>
                                        <a:lnTo>
                                          <a:pt x="18" y="851"/>
                                        </a:lnTo>
                                        <a:lnTo>
                                          <a:pt x="9" y="814"/>
                                        </a:lnTo>
                                        <a:lnTo>
                                          <a:pt x="8" y="803"/>
                                        </a:lnTo>
                                        <a:lnTo>
                                          <a:pt x="1" y="669"/>
                                        </a:lnTo>
                                        <a:lnTo>
                                          <a:pt x="0" y="534"/>
                                        </a:lnTo>
                                        <a:lnTo>
                                          <a:pt x="3" y="401"/>
                                        </a:lnTo>
                                        <a:lnTo>
                                          <a:pt x="12" y="267"/>
                                        </a:lnTo>
                                        <a:lnTo>
                                          <a:pt x="25" y="132"/>
                                        </a:lnTo>
                                        <a:lnTo>
                                          <a:pt x="34" y="66"/>
                                        </a:lnTo>
                                        <a:lnTo>
                                          <a:pt x="45"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4" name="Freeform 24"/>
                                <wps:cNvSpPr>
                                  <a:spLocks/>
                                </wps:cNvSpPr>
                                <wps:spPr bwMode="auto">
                                  <a:xfrm>
                                    <a:off x="363312" y="6231112"/>
                                    <a:ext cx="244475" cy="998538"/>
                                  </a:xfrm>
                                  <a:custGeom>
                                    <a:avLst/>
                                    <a:gdLst>
                                      <a:gd name="T0" fmla="*/ 0 w 154"/>
                                      <a:gd name="T1" fmla="*/ 0 h 629"/>
                                      <a:gd name="T2" fmla="*/ 10 w 154"/>
                                      <a:gd name="T3" fmla="*/ 44 h 629"/>
                                      <a:gd name="T4" fmla="*/ 21 w 154"/>
                                      <a:gd name="T5" fmla="*/ 126 h 629"/>
                                      <a:gd name="T6" fmla="*/ 34 w 154"/>
                                      <a:gd name="T7" fmla="*/ 207 h 629"/>
                                      <a:gd name="T8" fmla="*/ 53 w 154"/>
                                      <a:gd name="T9" fmla="*/ 293 h 629"/>
                                      <a:gd name="T10" fmla="*/ 75 w 154"/>
                                      <a:gd name="T11" fmla="*/ 380 h 629"/>
                                      <a:gd name="T12" fmla="*/ 100 w 154"/>
                                      <a:gd name="T13" fmla="*/ 466 h 629"/>
                                      <a:gd name="T14" fmla="*/ 120 w 154"/>
                                      <a:gd name="T15" fmla="*/ 521 h 629"/>
                                      <a:gd name="T16" fmla="*/ 141 w 154"/>
                                      <a:gd name="T17" fmla="*/ 576 h 629"/>
                                      <a:gd name="T18" fmla="*/ 152 w 154"/>
                                      <a:gd name="T19" fmla="*/ 618 h 629"/>
                                      <a:gd name="T20" fmla="*/ 154 w 154"/>
                                      <a:gd name="T21" fmla="*/ 629 h 629"/>
                                      <a:gd name="T22" fmla="*/ 140 w 154"/>
                                      <a:gd name="T23" fmla="*/ 595 h 629"/>
                                      <a:gd name="T24" fmla="*/ 115 w 154"/>
                                      <a:gd name="T25" fmla="*/ 532 h 629"/>
                                      <a:gd name="T26" fmla="*/ 93 w 154"/>
                                      <a:gd name="T27" fmla="*/ 468 h 629"/>
                                      <a:gd name="T28" fmla="*/ 67 w 154"/>
                                      <a:gd name="T29" fmla="*/ 383 h 629"/>
                                      <a:gd name="T30" fmla="*/ 47 w 154"/>
                                      <a:gd name="T31" fmla="*/ 295 h 629"/>
                                      <a:gd name="T32" fmla="*/ 28 w 154"/>
                                      <a:gd name="T33" fmla="*/ 207 h 629"/>
                                      <a:gd name="T34" fmla="*/ 12 w 154"/>
                                      <a:gd name="T35" fmla="*/ 104 h 629"/>
                                      <a:gd name="T36" fmla="*/ 0 w 154"/>
                                      <a:gd name="T37" fmla="*/ 0 h 6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4" h="629">
                                        <a:moveTo>
                                          <a:pt x="0" y="0"/>
                                        </a:moveTo>
                                        <a:lnTo>
                                          <a:pt x="10" y="44"/>
                                        </a:lnTo>
                                        <a:lnTo>
                                          <a:pt x="21" y="126"/>
                                        </a:lnTo>
                                        <a:lnTo>
                                          <a:pt x="34" y="207"/>
                                        </a:lnTo>
                                        <a:lnTo>
                                          <a:pt x="53" y="293"/>
                                        </a:lnTo>
                                        <a:lnTo>
                                          <a:pt x="75" y="380"/>
                                        </a:lnTo>
                                        <a:lnTo>
                                          <a:pt x="100" y="466"/>
                                        </a:lnTo>
                                        <a:lnTo>
                                          <a:pt x="120" y="521"/>
                                        </a:lnTo>
                                        <a:lnTo>
                                          <a:pt x="141" y="576"/>
                                        </a:lnTo>
                                        <a:lnTo>
                                          <a:pt x="152" y="618"/>
                                        </a:lnTo>
                                        <a:lnTo>
                                          <a:pt x="154" y="629"/>
                                        </a:lnTo>
                                        <a:lnTo>
                                          <a:pt x="140" y="595"/>
                                        </a:lnTo>
                                        <a:lnTo>
                                          <a:pt x="115" y="532"/>
                                        </a:lnTo>
                                        <a:lnTo>
                                          <a:pt x="93" y="468"/>
                                        </a:lnTo>
                                        <a:lnTo>
                                          <a:pt x="67" y="383"/>
                                        </a:lnTo>
                                        <a:lnTo>
                                          <a:pt x="47" y="295"/>
                                        </a:lnTo>
                                        <a:lnTo>
                                          <a:pt x="28" y="207"/>
                                        </a:lnTo>
                                        <a:lnTo>
                                          <a:pt x="12" y="104"/>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5" name="Freeform 25"/>
                                <wps:cNvSpPr>
                                  <a:spLocks/>
                                </wps:cNvSpPr>
                                <wps:spPr bwMode="auto">
                                  <a:xfrm>
                                    <a:off x="620487" y="7223300"/>
                                    <a:ext cx="52388" cy="109538"/>
                                  </a:xfrm>
                                  <a:custGeom>
                                    <a:avLst/>
                                    <a:gdLst>
                                      <a:gd name="T0" fmla="*/ 0 w 33"/>
                                      <a:gd name="T1" fmla="*/ 0 h 69"/>
                                      <a:gd name="T2" fmla="*/ 33 w 33"/>
                                      <a:gd name="T3" fmla="*/ 69 h 69"/>
                                      <a:gd name="T4" fmla="*/ 24 w 33"/>
                                      <a:gd name="T5" fmla="*/ 69 h 69"/>
                                      <a:gd name="T6" fmla="*/ 12 w 33"/>
                                      <a:gd name="T7" fmla="*/ 35 h 69"/>
                                      <a:gd name="T8" fmla="*/ 0 w 33"/>
                                      <a:gd name="T9" fmla="*/ 0 h 69"/>
                                    </a:gdLst>
                                    <a:ahLst/>
                                    <a:cxnLst>
                                      <a:cxn ang="0">
                                        <a:pos x="T0" y="T1"/>
                                      </a:cxn>
                                      <a:cxn ang="0">
                                        <a:pos x="T2" y="T3"/>
                                      </a:cxn>
                                      <a:cxn ang="0">
                                        <a:pos x="T4" y="T5"/>
                                      </a:cxn>
                                      <a:cxn ang="0">
                                        <a:pos x="T6" y="T7"/>
                                      </a:cxn>
                                      <a:cxn ang="0">
                                        <a:pos x="T8" y="T9"/>
                                      </a:cxn>
                                    </a:cxnLst>
                                    <a:rect l="0" t="0" r="r" b="b"/>
                                    <a:pathLst>
                                      <a:path w="33" h="69">
                                        <a:moveTo>
                                          <a:pt x="0" y="0"/>
                                        </a:moveTo>
                                        <a:lnTo>
                                          <a:pt x="33" y="69"/>
                                        </a:lnTo>
                                        <a:lnTo>
                                          <a:pt x="24" y="69"/>
                                        </a:lnTo>
                                        <a:lnTo>
                                          <a:pt x="12" y="3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6" name="Freeform 26"/>
                                <wps:cNvSpPr>
                                  <a:spLocks/>
                                </wps:cNvSpPr>
                                <wps:spPr bwMode="auto">
                                  <a:xfrm>
                                    <a:off x="355374" y="6153325"/>
                                    <a:ext cx="23813" cy="147638"/>
                                  </a:xfrm>
                                  <a:custGeom>
                                    <a:avLst/>
                                    <a:gdLst>
                                      <a:gd name="T0" fmla="*/ 0 w 15"/>
                                      <a:gd name="T1" fmla="*/ 0 h 93"/>
                                      <a:gd name="T2" fmla="*/ 9 w 15"/>
                                      <a:gd name="T3" fmla="*/ 37 h 93"/>
                                      <a:gd name="T4" fmla="*/ 9 w 15"/>
                                      <a:gd name="T5" fmla="*/ 40 h 93"/>
                                      <a:gd name="T6" fmla="*/ 15 w 15"/>
                                      <a:gd name="T7" fmla="*/ 93 h 93"/>
                                      <a:gd name="T8" fmla="*/ 5 w 15"/>
                                      <a:gd name="T9" fmla="*/ 49 h 93"/>
                                      <a:gd name="T10" fmla="*/ 0 w 15"/>
                                      <a:gd name="T11" fmla="*/ 0 h 93"/>
                                    </a:gdLst>
                                    <a:ahLst/>
                                    <a:cxnLst>
                                      <a:cxn ang="0">
                                        <a:pos x="T0" y="T1"/>
                                      </a:cxn>
                                      <a:cxn ang="0">
                                        <a:pos x="T2" y="T3"/>
                                      </a:cxn>
                                      <a:cxn ang="0">
                                        <a:pos x="T4" y="T5"/>
                                      </a:cxn>
                                      <a:cxn ang="0">
                                        <a:pos x="T6" y="T7"/>
                                      </a:cxn>
                                      <a:cxn ang="0">
                                        <a:pos x="T8" y="T9"/>
                                      </a:cxn>
                                      <a:cxn ang="0">
                                        <a:pos x="T10" y="T11"/>
                                      </a:cxn>
                                    </a:cxnLst>
                                    <a:rect l="0" t="0" r="r" b="b"/>
                                    <a:pathLst>
                                      <a:path w="15" h="93">
                                        <a:moveTo>
                                          <a:pt x="0" y="0"/>
                                        </a:moveTo>
                                        <a:lnTo>
                                          <a:pt x="9" y="37"/>
                                        </a:lnTo>
                                        <a:lnTo>
                                          <a:pt x="9" y="40"/>
                                        </a:lnTo>
                                        <a:lnTo>
                                          <a:pt x="15" y="93"/>
                                        </a:lnTo>
                                        <a:lnTo>
                                          <a:pt x="5" y="4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7" name="Freeform 27"/>
                                <wps:cNvSpPr>
                                  <a:spLocks/>
                                </wps:cNvSpPr>
                                <wps:spPr bwMode="auto">
                                  <a:xfrm>
                                    <a:off x="563337" y="5689775"/>
                                    <a:ext cx="625475" cy="1216025"/>
                                  </a:xfrm>
                                  <a:custGeom>
                                    <a:avLst/>
                                    <a:gdLst>
                                      <a:gd name="T0" fmla="*/ 394 w 394"/>
                                      <a:gd name="T1" fmla="*/ 0 h 766"/>
                                      <a:gd name="T2" fmla="*/ 394 w 394"/>
                                      <a:gd name="T3" fmla="*/ 0 h 766"/>
                                      <a:gd name="T4" fmla="*/ 356 w 394"/>
                                      <a:gd name="T5" fmla="*/ 38 h 766"/>
                                      <a:gd name="T6" fmla="*/ 319 w 394"/>
                                      <a:gd name="T7" fmla="*/ 77 h 766"/>
                                      <a:gd name="T8" fmla="*/ 284 w 394"/>
                                      <a:gd name="T9" fmla="*/ 117 h 766"/>
                                      <a:gd name="T10" fmla="*/ 249 w 394"/>
                                      <a:gd name="T11" fmla="*/ 160 h 766"/>
                                      <a:gd name="T12" fmla="*/ 207 w 394"/>
                                      <a:gd name="T13" fmla="*/ 218 h 766"/>
                                      <a:gd name="T14" fmla="*/ 168 w 394"/>
                                      <a:gd name="T15" fmla="*/ 276 h 766"/>
                                      <a:gd name="T16" fmla="*/ 131 w 394"/>
                                      <a:gd name="T17" fmla="*/ 339 h 766"/>
                                      <a:gd name="T18" fmla="*/ 98 w 394"/>
                                      <a:gd name="T19" fmla="*/ 402 h 766"/>
                                      <a:gd name="T20" fmla="*/ 69 w 394"/>
                                      <a:gd name="T21" fmla="*/ 467 h 766"/>
                                      <a:gd name="T22" fmla="*/ 45 w 394"/>
                                      <a:gd name="T23" fmla="*/ 535 h 766"/>
                                      <a:gd name="T24" fmla="*/ 26 w 394"/>
                                      <a:gd name="T25" fmla="*/ 604 h 766"/>
                                      <a:gd name="T26" fmla="*/ 14 w 394"/>
                                      <a:gd name="T27" fmla="*/ 673 h 766"/>
                                      <a:gd name="T28" fmla="*/ 7 w 394"/>
                                      <a:gd name="T29" fmla="*/ 746 h 766"/>
                                      <a:gd name="T30" fmla="*/ 6 w 394"/>
                                      <a:gd name="T31" fmla="*/ 766 h 766"/>
                                      <a:gd name="T32" fmla="*/ 0 w 394"/>
                                      <a:gd name="T33" fmla="*/ 749 h 766"/>
                                      <a:gd name="T34" fmla="*/ 1 w 394"/>
                                      <a:gd name="T35" fmla="*/ 744 h 766"/>
                                      <a:gd name="T36" fmla="*/ 7 w 394"/>
                                      <a:gd name="T37" fmla="*/ 673 h 766"/>
                                      <a:gd name="T38" fmla="*/ 21 w 394"/>
                                      <a:gd name="T39" fmla="*/ 603 h 766"/>
                                      <a:gd name="T40" fmla="*/ 40 w 394"/>
                                      <a:gd name="T41" fmla="*/ 533 h 766"/>
                                      <a:gd name="T42" fmla="*/ 65 w 394"/>
                                      <a:gd name="T43" fmla="*/ 466 h 766"/>
                                      <a:gd name="T44" fmla="*/ 94 w 394"/>
                                      <a:gd name="T45" fmla="*/ 400 h 766"/>
                                      <a:gd name="T46" fmla="*/ 127 w 394"/>
                                      <a:gd name="T47" fmla="*/ 336 h 766"/>
                                      <a:gd name="T48" fmla="*/ 164 w 394"/>
                                      <a:gd name="T49" fmla="*/ 275 h 766"/>
                                      <a:gd name="T50" fmla="*/ 204 w 394"/>
                                      <a:gd name="T51" fmla="*/ 215 h 766"/>
                                      <a:gd name="T52" fmla="*/ 248 w 394"/>
                                      <a:gd name="T53" fmla="*/ 158 h 766"/>
                                      <a:gd name="T54" fmla="*/ 282 w 394"/>
                                      <a:gd name="T55" fmla="*/ 116 h 766"/>
                                      <a:gd name="T56" fmla="*/ 318 w 394"/>
                                      <a:gd name="T57" fmla="*/ 76 h 766"/>
                                      <a:gd name="T58" fmla="*/ 354 w 394"/>
                                      <a:gd name="T59" fmla="*/ 37 h 766"/>
                                      <a:gd name="T60" fmla="*/ 394 w 394"/>
                                      <a:gd name="T61" fmla="*/ 0 h 7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394" h="766">
                                        <a:moveTo>
                                          <a:pt x="394" y="0"/>
                                        </a:moveTo>
                                        <a:lnTo>
                                          <a:pt x="394" y="0"/>
                                        </a:lnTo>
                                        <a:lnTo>
                                          <a:pt x="356" y="38"/>
                                        </a:lnTo>
                                        <a:lnTo>
                                          <a:pt x="319" y="77"/>
                                        </a:lnTo>
                                        <a:lnTo>
                                          <a:pt x="284" y="117"/>
                                        </a:lnTo>
                                        <a:lnTo>
                                          <a:pt x="249" y="160"/>
                                        </a:lnTo>
                                        <a:lnTo>
                                          <a:pt x="207" y="218"/>
                                        </a:lnTo>
                                        <a:lnTo>
                                          <a:pt x="168" y="276"/>
                                        </a:lnTo>
                                        <a:lnTo>
                                          <a:pt x="131" y="339"/>
                                        </a:lnTo>
                                        <a:lnTo>
                                          <a:pt x="98" y="402"/>
                                        </a:lnTo>
                                        <a:lnTo>
                                          <a:pt x="69" y="467"/>
                                        </a:lnTo>
                                        <a:lnTo>
                                          <a:pt x="45" y="535"/>
                                        </a:lnTo>
                                        <a:lnTo>
                                          <a:pt x="26" y="604"/>
                                        </a:lnTo>
                                        <a:lnTo>
                                          <a:pt x="14" y="673"/>
                                        </a:lnTo>
                                        <a:lnTo>
                                          <a:pt x="7" y="746"/>
                                        </a:lnTo>
                                        <a:lnTo>
                                          <a:pt x="6" y="766"/>
                                        </a:lnTo>
                                        <a:lnTo>
                                          <a:pt x="0" y="749"/>
                                        </a:lnTo>
                                        <a:lnTo>
                                          <a:pt x="1" y="744"/>
                                        </a:lnTo>
                                        <a:lnTo>
                                          <a:pt x="7" y="673"/>
                                        </a:lnTo>
                                        <a:lnTo>
                                          <a:pt x="21" y="603"/>
                                        </a:lnTo>
                                        <a:lnTo>
                                          <a:pt x="40" y="533"/>
                                        </a:lnTo>
                                        <a:lnTo>
                                          <a:pt x="65" y="466"/>
                                        </a:lnTo>
                                        <a:lnTo>
                                          <a:pt x="94" y="400"/>
                                        </a:lnTo>
                                        <a:lnTo>
                                          <a:pt x="127" y="336"/>
                                        </a:lnTo>
                                        <a:lnTo>
                                          <a:pt x="164" y="275"/>
                                        </a:lnTo>
                                        <a:lnTo>
                                          <a:pt x="204" y="215"/>
                                        </a:lnTo>
                                        <a:lnTo>
                                          <a:pt x="248" y="158"/>
                                        </a:lnTo>
                                        <a:lnTo>
                                          <a:pt x="282" y="116"/>
                                        </a:lnTo>
                                        <a:lnTo>
                                          <a:pt x="318" y="76"/>
                                        </a:lnTo>
                                        <a:lnTo>
                                          <a:pt x="354" y="37"/>
                                        </a:lnTo>
                                        <a:lnTo>
                                          <a:pt x="394"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8" name="Freeform 28"/>
                                <wps:cNvSpPr>
                                  <a:spLocks/>
                                </wps:cNvSpPr>
                                <wps:spPr bwMode="auto">
                                  <a:xfrm>
                                    <a:off x="563337" y="6915325"/>
                                    <a:ext cx="57150" cy="307975"/>
                                  </a:xfrm>
                                  <a:custGeom>
                                    <a:avLst/>
                                    <a:gdLst>
                                      <a:gd name="T0" fmla="*/ 0 w 36"/>
                                      <a:gd name="T1" fmla="*/ 0 h 194"/>
                                      <a:gd name="T2" fmla="*/ 6 w 36"/>
                                      <a:gd name="T3" fmla="*/ 16 h 194"/>
                                      <a:gd name="T4" fmla="*/ 7 w 36"/>
                                      <a:gd name="T5" fmla="*/ 19 h 194"/>
                                      <a:gd name="T6" fmla="*/ 11 w 36"/>
                                      <a:gd name="T7" fmla="*/ 80 h 194"/>
                                      <a:gd name="T8" fmla="*/ 20 w 36"/>
                                      <a:gd name="T9" fmla="*/ 132 h 194"/>
                                      <a:gd name="T10" fmla="*/ 33 w 36"/>
                                      <a:gd name="T11" fmla="*/ 185 h 194"/>
                                      <a:gd name="T12" fmla="*/ 36 w 36"/>
                                      <a:gd name="T13" fmla="*/ 194 h 194"/>
                                      <a:gd name="T14" fmla="*/ 21 w 36"/>
                                      <a:gd name="T15" fmla="*/ 161 h 194"/>
                                      <a:gd name="T16" fmla="*/ 15 w 36"/>
                                      <a:gd name="T17" fmla="*/ 145 h 194"/>
                                      <a:gd name="T18" fmla="*/ 5 w 36"/>
                                      <a:gd name="T19" fmla="*/ 81 h 194"/>
                                      <a:gd name="T20" fmla="*/ 1 w 36"/>
                                      <a:gd name="T21" fmla="*/ 41 h 194"/>
                                      <a:gd name="T22" fmla="*/ 0 w 36"/>
                                      <a:gd name="T23" fmla="*/ 0 h 1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6" h="194">
                                        <a:moveTo>
                                          <a:pt x="0" y="0"/>
                                        </a:moveTo>
                                        <a:lnTo>
                                          <a:pt x="6" y="16"/>
                                        </a:lnTo>
                                        <a:lnTo>
                                          <a:pt x="7" y="19"/>
                                        </a:lnTo>
                                        <a:lnTo>
                                          <a:pt x="11" y="80"/>
                                        </a:lnTo>
                                        <a:lnTo>
                                          <a:pt x="20" y="132"/>
                                        </a:lnTo>
                                        <a:lnTo>
                                          <a:pt x="33" y="185"/>
                                        </a:lnTo>
                                        <a:lnTo>
                                          <a:pt x="36" y="194"/>
                                        </a:lnTo>
                                        <a:lnTo>
                                          <a:pt x="21" y="161"/>
                                        </a:lnTo>
                                        <a:lnTo>
                                          <a:pt x="15" y="145"/>
                                        </a:lnTo>
                                        <a:lnTo>
                                          <a:pt x="5" y="81"/>
                                        </a:lnTo>
                                        <a:lnTo>
                                          <a:pt x="1" y="41"/>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9" name="Freeform 29"/>
                                <wps:cNvSpPr>
                                  <a:spLocks/>
                                </wps:cNvSpPr>
                                <wps:spPr bwMode="auto">
                                  <a:xfrm>
                                    <a:off x="607787" y="7229650"/>
                                    <a:ext cx="49213" cy="103188"/>
                                  </a:xfrm>
                                  <a:custGeom>
                                    <a:avLst/>
                                    <a:gdLst>
                                      <a:gd name="T0" fmla="*/ 0 w 31"/>
                                      <a:gd name="T1" fmla="*/ 0 h 65"/>
                                      <a:gd name="T2" fmla="*/ 31 w 31"/>
                                      <a:gd name="T3" fmla="*/ 65 h 65"/>
                                      <a:gd name="T4" fmla="*/ 23 w 31"/>
                                      <a:gd name="T5" fmla="*/ 65 h 65"/>
                                      <a:gd name="T6" fmla="*/ 0 w 31"/>
                                      <a:gd name="T7" fmla="*/ 0 h 65"/>
                                    </a:gdLst>
                                    <a:ahLst/>
                                    <a:cxnLst>
                                      <a:cxn ang="0">
                                        <a:pos x="T0" y="T1"/>
                                      </a:cxn>
                                      <a:cxn ang="0">
                                        <a:pos x="T2" y="T3"/>
                                      </a:cxn>
                                      <a:cxn ang="0">
                                        <a:pos x="T4" y="T5"/>
                                      </a:cxn>
                                      <a:cxn ang="0">
                                        <a:pos x="T6" y="T7"/>
                                      </a:cxn>
                                    </a:cxnLst>
                                    <a:rect l="0" t="0" r="r" b="b"/>
                                    <a:pathLst>
                                      <a:path w="31" h="65">
                                        <a:moveTo>
                                          <a:pt x="0" y="0"/>
                                        </a:moveTo>
                                        <a:lnTo>
                                          <a:pt x="31" y="65"/>
                                        </a:lnTo>
                                        <a:lnTo>
                                          <a:pt x="23" y="6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0" name="Freeform 30"/>
                                <wps:cNvSpPr>
                                  <a:spLocks/>
                                </wps:cNvSpPr>
                                <wps:spPr bwMode="auto">
                                  <a:xfrm>
                                    <a:off x="563337" y="6878812"/>
                                    <a:ext cx="11113" cy="66675"/>
                                  </a:xfrm>
                                  <a:custGeom>
                                    <a:avLst/>
                                    <a:gdLst>
                                      <a:gd name="T0" fmla="*/ 0 w 7"/>
                                      <a:gd name="T1" fmla="*/ 0 h 42"/>
                                      <a:gd name="T2" fmla="*/ 6 w 7"/>
                                      <a:gd name="T3" fmla="*/ 17 h 42"/>
                                      <a:gd name="T4" fmla="*/ 7 w 7"/>
                                      <a:gd name="T5" fmla="*/ 42 h 42"/>
                                      <a:gd name="T6" fmla="*/ 6 w 7"/>
                                      <a:gd name="T7" fmla="*/ 39 h 42"/>
                                      <a:gd name="T8" fmla="*/ 0 w 7"/>
                                      <a:gd name="T9" fmla="*/ 23 h 42"/>
                                      <a:gd name="T10" fmla="*/ 0 w 7"/>
                                      <a:gd name="T11" fmla="*/ 0 h 42"/>
                                    </a:gdLst>
                                    <a:ahLst/>
                                    <a:cxnLst>
                                      <a:cxn ang="0">
                                        <a:pos x="T0" y="T1"/>
                                      </a:cxn>
                                      <a:cxn ang="0">
                                        <a:pos x="T2" y="T3"/>
                                      </a:cxn>
                                      <a:cxn ang="0">
                                        <a:pos x="T4" y="T5"/>
                                      </a:cxn>
                                      <a:cxn ang="0">
                                        <a:pos x="T6" y="T7"/>
                                      </a:cxn>
                                      <a:cxn ang="0">
                                        <a:pos x="T8" y="T9"/>
                                      </a:cxn>
                                      <a:cxn ang="0">
                                        <a:pos x="T10" y="T11"/>
                                      </a:cxn>
                                    </a:cxnLst>
                                    <a:rect l="0" t="0" r="r" b="b"/>
                                    <a:pathLst>
                                      <a:path w="7" h="42">
                                        <a:moveTo>
                                          <a:pt x="0" y="0"/>
                                        </a:moveTo>
                                        <a:lnTo>
                                          <a:pt x="6" y="17"/>
                                        </a:lnTo>
                                        <a:lnTo>
                                          <a:pt x="7" y="42"/>
                                        </a:lnTo>
                                        <a:lnTo>
                                          <a:pt x="6" y="39"/>
                                        </a:lnTo>
                                        <a:lnTo>
                                          <a:pt x="0" y="2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1" name="Freeform 31"/>
                                <wps:cNvSpPr>
                                  <a:spLocks/>
                                </wps:cNvSpPr>
                                <wps:spPr bwMode="auto">
                                  <a:xfrm>
                                    <a:off x="587149" y="7145512"/>
                                    <a:ext cx="71438" cy="187325"/>
                                  </a:xfrm>
                                  <a:custGeom>
                                    <a:avLst/>
                                    <a:gdLst>
                                      <a:gd name="T0" fmla="*/ 0 w 45"/>
                                      <a:gd name="T1" fmla="*/ 0 h 118"/>
                                      <a:gd name="T2" fmla="*/ 6 w 45"/>
                                      <a:gd name="T3" fmla="*/ 16 h 118"/>
                                      <a:gd name="T4" fmla="*/ 21 w 45"/>
                                      <a:gd name="T5" fmla="*/ 49 h 118"/>
                                      <a:gd name="T6" fmla="*/ 33 w 45"/>
                                      <a:gd name="T7" fmla="*/ 84 h 118"/>
                                      <a:gd name="T8" fmla="*/ 45 w 45"/>
                                      <a:gd name="T9" fmla="*/ 118 h 118"/>
                                      <a:gd name="T10" fmla="*/ 44 w 45"/>
                                      <a:gd name="T11" fmla="*/ 118 h 118"/>
                                      <a:gd name="T12" fmla="*/ 13 w 45"/>
                                      <a:gd name="T13" fmla="*/ 53 h 118"/>
                                      <a:gd name="T14" fmla="*/ 11 w 45"/>
                                      <a:gd name="T15" fmla="*/ 42 h 118"/>
                                      <a:gd name="T16" fmla="*/ 0 w 45"/>
                                      <a:gd name="T17" fmla="*/ 0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5" h="118">
                                        <a:moveTo>
                                          <a:pt x="0" y="0"/>
                                        </a:moveTo>
                                        <a:lnTo>
                                          <a:pt x="6" y="16"/>
                                        </a:lnTo>
                                        <a:lnTo>
                                          <a:pt x="21" y="49"/>
                                        </a:lnTo>
                                        <a:lnTo>
                                          <a:pt x="33" y="84"/>
                                        </a:lnTo>
                                        <a:lnTo>
                                          <a:pt x="45" y="118"/>
                                        </a:lnTo>
                                        <a:lnTo>
                                          <a:pt x="44" y="118"/>
                                        </a:lnTo>
                                        <a:lnTo>
                                          <a:pt x="13" y="53"/>
                                        </a:lnTo>
                                        <a:lnTo>
                                          <a:pt x="11" y="42"/>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g:grpSp>
                            <wpg:grpSp>
                              <wpg:cNvPr id="7" name="Group 7"/>
                              <wpg:cNvGrpSpPr>
                                <a:grpSpLocks noChangeAspect="1"/>
                              </wpg:cNvGrpSpPr>
                              <wpg:grpSpPr>
                                <a:xfrm>
                                  <a:off x="80645" y="4826972"/>
                                  <a:ext cx="1306273" cy="2505863"/>
                                  <a:chOff x="80645" y="4649964"/>
                                  <a:chExt cx="874712" cy="1677988"/>
                                </a:xfrm>
                              </wpg:grpSpPr>
                              <wps:wsp>
                                <wps:cNvPr id="8" name="Freeform 8"/>
                                <wps:cNvSpPr>
                                  <a:spLocks/>
                                </wps:cNvSpPr>
                                <wps:spPr bwMode="auto">
                                  <a:xfrm>
                                    <a:off x="118745" y="5189714"/>
                                    <a:ext cx="198438" cy="714375"/>
                                  </a:xfrm>
                                  <a:custGeom>
                                    <a:avLst/>
                                    <a:gdLst>
                                      <a:gd name="T0" fmla="*/ 0 w 125"/>
                                      <a:gd name="T1" fmla="*/ 0 h 450"/>
                                      <a:gd name="T2" fmla="*/ 41 w 125"/>
                                      <a:gd name="T3" fmla="*/ 155 h 450"/>
                                      <a:gd name="T4" fmla="*/ 86 w 125"/>
                                      <a:gd name="T5" fmla="*/ 309 h 450"/>
                                      <a:gd name="T6" fmla="*/ 125 w 125"/>
                                      <a:gd name="T7" fmla="*/ 425 h 450"/>
                                      <a:gd name="T8" fmla="*/ 125 w 125"/>
                                      <a:gd name="T9" fmla="*/ 450 h 450"/>
                                      <a:gd name="T10" fmla="*/ 79 w 125"/>
                                      <a:gd name="T11" fmla="*/ 311 h 450"/>
                                      <a:gd name="T12" fmla="*/ 41 w 125"/>
                                      <a:gd name="T13" fmla="*/ 183 h 450"/>
                                      <a:gd name="T14" fmla="*/ 7 w 125"/>
                                      <a:gd name="T15" fmla="*/ 54 h 450"/>
                                      <a:gd name="T16" fmla="*/ 0 w 125"/>
                                      <a:gd name="T17" fmla="*/ 0 h 4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5" h="450">
                                        <a:moveTo>
                                          <a:pt x="0" y="0"/>
                                        </a:moveTo>
                                        <a:lnTo>
                                          <a:pt x="41" y="155"/>
                                        </a:lnTo>
                                        <a:lnTo>
                                          <a:pt x="86" y="309"/>
                                        </a:lnTo>
                                        <a:lnTo>
                                          <a:pt x="125" y="425"/>
                                        </a:lnTo>
                                        <a:lnTo>
                                          <a:pt x="125" y="450"/>
                                        </a:lnTo>
                                        <a:lnTo>
                                          <a:pt x="79" y="311"/>
                                        </a:lnTo>
                                        <a:lnTo>
                                          <a:pt x="41" y="183"/>
                                        </a:lnTo>
                                        <a:lnTo>
                                          <a:pt x="7" y="5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9" name="Freeform 9"/>
                                <wps:cNvSpPr>
                                  <a:spLocks/>
                                </wps:cNvSpPr>
                                <wps:spPr bwMode="auto">
                                  <a:xfrm>
                                    <a:off x="328295" y="5891389"/>
                                    <a:ext cx="187325" cy="436563"/>
                                  </a:xfrm>
                                  <a:custGeom>
                                    <a:avLst/>
                                    <a:gdLst>
                                      <a:gd name="T0" fmla="*/ 0 w 118"/>
                                      <a:gd name="T1" fmla="*/ 0 h 275"/>
                                      <a:gd name="T2" fmla="*/ 8 w 118"/>
                                      <a:gd name="T3" fmla="*/ 20 h 275"/>
                                      <a:gd name="T4" fmla="*/ 37 w 118"/>
                                      <a:gd name="T5" fmla="*/ 96 h 275"/>
                                      <a:gd name="T6" fmla="*/ 69 w 118"/>
                                      <a:gd name="T7" fmla="*/ 170 h 275"/>
                                      <a:gd name="T8" fmla="*/ 118 w 118"/>
                                      <a:gd name="T9" fmla="*/ 275 h 275"/>
                                      <a:gd name="T10" fmla="*/ 109 w 118"/>
                                      <a:gd name="T11" fmla="*/ 275 h 275"/>
                                      <a:gd name="T12" fmla="*/ 61 w 118"/>
                                      <a:gd name="T13" fmla="*/ 174 h 275"/>
                                      <a:gd name="T14" fmla="*/ 30 w 118"/>
                                      <a:gd name="T15" fmla="*/ 100 h 275"/>
                                      <a:gd name="T16" fmla="*/ 0 w 118"/>
                                      <a:gd name="T17" fmla="*/ 26 h 275"/>
                                      <a:gd name="T18" fmla="*/ 0 w 118"/>
                                      <a:gd name="T19"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8" h="275">
                                        <a:moveTo>
                                          <a:pt x="0" y="0"/>
                                        </a:moveTo>
                                        <a:lnTo>
                                          <a:pt x="8" y="20"/>
                                        </a:lnTo>
                                        <a:lnTo>
                                          <a:pt x="37" y="96"/>
                                        </a:lnTo>
                                        <a:lnTo>
                                          <a:pt x="69" y="170"/>
                                        </a:lnTo>
                                        <a:lnTo>
                                          <a:pt x="118" y="275"/>
                                        </a:lnTo>
                                        <a:lnTo>
                                          <a:pt x="109" y="275"/>
                                        </a:lnTo>
                                        <a:lnTo>
                                          <a:pt x="61" y="174"/>
                                        </a:lnTo>
                                        <a:lnTo>
                                          <a:pt x="30" y="100"/>
                                        </a:lnTo>
                                        <a:lnTo>
                                          <a:pt x="0" y="2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0" name="Freeform 10"/>
                                <wps:cNvSpPr>
                                  <a:spLocks/>
                                </wps:cNvSpPr>
                                <wps:spPr bwMode="auto">
                                  <a:xfrm>
                                    <a:off x="80645" y="5010327"/>
                                    <a:ext cx="31750" cy="192088"/>
                                  </a:xfrm>
                                  <a:custGeom>
                                    <a:avLst/>
                                    <a:gdLst>
                                      <a:gd name="T0" fmla="*/ 0 w 20"/>
                                      <a:gd name="T1" fmla="*/ 0 h 121"/>
                                      <a:gd name="T2" fmla="*/ 16 w 20"/>
                                      <a:gd name="T3" fmla="*/ 72 h 121"/>
                                      <a:gd name="T4" fmla="*/ 20 w 20"/>
                                      <a:gd name="T5" fmla="*/ 121 h 121"/>
                                      <a:gd name="T6" fmla="*/ 18 w 20"/>
                                      <a:gd name="T7" fmla="*/ 112 h 121"/>
                                      <a:gd name="T8" fmla="*/ 0 w 20"/>
                                      <a:gd name="T9" fmla="*/ 31 h 121"/>
                                      <a:gd name="T10" fmla="*/ 0 w 20"/>
                                      <a:gd name="T11" fmla="*/ 0 h 121"/>
                                    </a:gdLst>
                                    <a:ahLst/>
                                    <a:cxnLst>
                                      <a:cxn ang="0">
                                        <a:pos x="T0" y="T1"/>
                                      </a:cxn>
                                      <a:cxn ang="0">
                                        <a:pos x="T2" y="T3"/>
                                      </a:cxn>
                                      <a:cxn ang="0">
                                        <a:pos x="T4" y="T5"/>
                                      </a:cxn>
                                      <a:cxn ang="0">
                                        <a:pos x="T6" y="T7"/>
                                      </a:cxn>
                                      <a:cxn ang="0">
                                        <a:pos x="T8" y="T9"/>
                                      </a:cxn>
                                      <a:cxn ang="0">
                                        <a:pos x="T10" y="T11"/>
                                      </a:cxn>
                                    </a:cxnLst>
                                    <a:rect l="0" t="0" r="r" b="b"/>
                                    <a:pathLst>
                                      <a:path w="20" h="121">
                                        <a:moveTo>
                                          <a:pt x="0" y="0"/>
                                        </a:moveTo>
                                        <a:lnTo>
                                          <a:pt x="16" y="72"/>
                                        </a:lnTo>
                                        <a:lnTo>
                                          <a:pt x="20" y="121"/>
                                        </a:lnTo>
                                        <a:lnTo>
                                          <a:pt x="18" y="112"/>
                                        </a:lnTo>
                                        <a:lnTo>
                                          <a:pt x="0" y="31"/>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2" name="Freeform 12"/>
                                <wps:cNvSpPr>
                                  <a:spLocks/>
                                </wps:cNvSpPr>
                                <wps:spPr bwMode="auto">
                                  <a:xfrm>
                                    <a:off x="112395" y="5202414"/>
                                    <a:ext cx="250825" cy="1020763"/>
                                  </a:xfrm>
                                  <a:custGeom>
                                    <a:avLst/>
                                    <a:gdLst>
                                      <a:gd name="T0" fmla="*/ 0 w 158"/>
                                      <a:gd name="T1" fmla="*/ 0 h 643"/>
                                      <a:gd name="T2" fmla="*/ 11 w 158"/>
                                      <a:gd name="T3" fmla="*/ 46 h 643"/>
                                      <a:gd name="T4" fmla="*/ 22 w 158"/>
                                      <a:gd name="T5" fmla="*/ 129 h 643"/>
                                      <a:gd name="T6" fmla="*/ 36 w 158"/>
                                      <a:gd name="T7" fmla="*/ 211 h 643"/>
                                      <a:gd name="T8" fmla="*/ 55 w 158"/>
                                      <a:gd name="T9" fmla="*/ 301 h 643"/>
                                      <a:gd name="T10" fmla="*/ 76 w 158"/>
                                      <a:gd name="T11" fmla="*/ 389 h 643"/>
                                      <a:gd name="T12" fmla="*/ 103 w 158"/>
                                      <a:gd name="T13" fmla="*/ 476 h 643"/>
                                      <a:gd name="T14" fmla="*/ 123 w 158"/>
                                      <a:gd name="T15" fmla="*/ 533 h 643"/>
                                      <a:gd name="T16" fmla="*/ 144 w 158"/>
                                      <a:gd name="T17" fmla="*/ 588 h 643"/>
                                      <a:gd name="T18" fmla="*/ 155 w 158"/>
                                      <a:gd name="T19" fmla="*/ 632 h 643"/>
                                      <a:gd name="T20" fmla="*/ 158 w 158"/>
                                      <a:gd name="T21" fmla="*/ 643 h 643"/>
                                      <a:gd name="T22" fmla="*/ 142 w 158"/>
                                      <a:gd name="T23" fmla="*/ 608 h 643"/>
                                      <a:gd name="T24" fmla="*/ 118 w 158"/>
                                      <a:gd name="T25" fmla="*/ 544 h 643"/>
                                      <a:gd name="T26" fmla="*/ 95 w 158"/>
                                      <a:gd name="T27" fmla="*/ 478 h 643"/>
                                      <a:gd name="T28" fmla="*/ 69 w 158"/>
                                      <a:gd name="T29" fmla="*/ 391 h 643"/>
                                      <a:gd name="T30" fmla="*/ 47 w 158"/>
                                      <a:gd name="T31" fmla="*/ 302 h 643"/>
                                      <a:gd name="T32" fmla="*/ 29 w 158"/>
                                      <a:gd name="T33" fmla="*/ 212 h 643"/>
                                      <a:gd name="T34" fmla="*/ 13 w 158"/>
                                      <a:gd name="T35" fmla="*/ 107 h 643"/>
                                      <a:gd name="T36" fmla="*/ 0 w 158"/>
                                      <a:gd name="T37" fmla="*/ 0 h 6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8" h="643">
                                        <a:moveTo>
                                          <a:pt x="0" y="0"/>
                                        </a:moveTo>
                                        <a:lnTo>
                                          <a:pt x="11" y="46"/>
                                        </a:lnTo>
                                        <a:lnTo>
                                          <a:pt x="22" y="129"/>
                                        </a:lnTo>
                                        <a:lnTo>
                                          <a:pt x="36" y="211"/>
                                        </a:lnTo>
                                        <a:lnTo>
                                          <a:pt x="55" y="301"/>
                                        </a:lnTo>
                                        <a:lnTo>
                                          <a:pt x="76" y="389"/>
                                        </a:lnTo>
                                        <a:lnTo>
                                          <a:pt x="103" y="476"/>
                                        </a:lnTo>
                                        <a:lnTo>
                                          <a:pt x="123" y="533"/>
                                        </a:lnTo>
                                        <a:lnTo>
                                          <a:pt x="144" y="588"/>
                                        </a:lnTo>
                                        <a:lnTo>
                                          <a:pt x="155" y="632"/>
                                        </a:lnTo>
                                        <a:lnTo>
                                          <a:pt x="158" y="643"/>
                                        </a:lnTo>
                                        <a:lnTo>
                                          <a:pt x="142" y="608"/>
                                        </a:lnTo>
                                        <a:lnTo>
                                          <a:pt x="118" y="544"/>
                                        </a:lnTo>
                                        <a:lnTo>
                                          <a:pt x="95" y="478"/>
                                        </a:lnTo>
                                        <a:lnTo>
                                          <a:pt x="69" y="391"/>
                                        </a:lnTo>
                                        <a:lnTo>
                                          <a:pt x="47" y="302"/>
                                        </a:lnTo>
                                        <a:lnTo>
                                          <a:pt x="29" y="212"/>
                                        </a:lnTo>
                                        <a:lnTo>
                                          <a:pt x="13" y="107"/>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3" name="Freeform 13"/>
                                <wps:cNvSpPr>
                                  <a:spLocks/>
                                </wps:cNvSpPr>
                                <wps:spPr bwMode="auto">
                                  <a:xfrm>
                                    <a:off x="375920" y="6215239"/>
                                    <a:ext cx="52388" cy="112713"/>
                                  </a:xfrm>
                                  <a:custGeom>
                                    <a:avLst/>
                                    <a:gdLst>
                                      <a:gd name="T0" fmla="*/ 0 w 33"/>
                                      <a:gd name="T1" fmla="*/ 0 h 71"/>
                                      <a:gd name="T2" fmla="*/ 33 w 33"/>
                                      <a:gd name="T3" fmla="*/ 71 h 71"/>
                                      <a:gd name="T4" fmla="*/ 24 w 33"/>
                                      <a:gd name="T5" fmla="*/ 71 h 71"/>
                                      <a:gd name="T6" fmla="*/ 11 w 33"/>
                                      <a:gd name="T7" fmla="*/ 36 h 71"/>
                                      <a:gd name="T8" fmla="*/ 0 w 33"/>
                                      <a:gd name="T9" fmla="*/ 0 h 71"/>
                                    </a:gdLst>
                                    <a:ahLst/>
                                    <a:cxnLst>
                                      <a:cxn ang="0">
                                        <a:pos x="T0" y="T1"/>
                                      </a:cxn>
                                      <a:cxn ang="0">
                                        <a:pos x="T2" y="T3"/>
                                      </a:cxn>
                                      <a:cxn ang="0">
                                        <a:pos x="T4" y="T5"/>
                                      </a:cxn>
                                      <a:cxn ang="0">
                                        <a:pos x="T6" y="T7"/>
                                      </a:cxn>
                                      <a:cxn ang="0">
                                        <a:pos x="T8" y="T9"/>
                                      </a:cxn>
                                    </a:cxnLst>
                                    <a:rect l="0" t="0" r="r" b="b"/>
                                    <a:pathLst>
                                      <a:path w="33" h="71">
                                        <a:moveTo>
                                          <a:pt x="0" y="0"/>
                                        </a:moveTo>
                                        <a:lnTo>
                                          <a:pt x="33" y="71"/>
                                        </a:lnTo>
                                        <a:lnTo>
                                          <a:pt x="24" y="71"/>
                                        </a:lnTo>
                                        <a:lnTo>
                                          <a:pt x="11" y="3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4" name="Freeform 14"/>
                                <wps:cNvSpPr>
                                  <a:spLocks/>
                                </wps:cNvSpPr>
                                <wps:spPr bwMode="auto">
                                  <a:xfrm>
                                    <a:off x="106045" y="5124627"/>
                                    <a:ext cx="23813" cy="150813"/>
                                  </a:xfrm>
                                  <a:custGeom>
                                    <a:avLst/>
                                    <a:gdLst>
                                      <a:gd name="T0" fmla="*/ 0 w 15"/>
                                      <a:gd name="T1" fmla="*/ 0 h 95"/>
                                      <a:gd name="T2" fmla="*/ 8 w 15"/>
                                      <a:gd name="T3" fmla="*/ 37 h 95"/>
                                      <a:gd name="T4" fmla="*/ 8 w 15"/>
                                      <a:gd name="T5" fmla="*/ 41 h 95"/>
                                      <a:gd name="T6" fmla="*/ 15 w 15"/>
                                      <a:gd name="T7" fmla="*/ 95 h 95"/>
                                      <a:gd name="T8" fmla="*/ 4 w 15"/>
                                      <a:gd name="T9" fmla="*/ 49 h 95"/>
                                      <a:gd name="T10" fmla="*/ 0 w 15"/>
                                      <a:gd name="T11" fmla="*/ 0 h 95"/>
                                    </a:gdLst>
                                    <a:ahLst/>
                                    <a:cxnLst>
                                      <a:cxn ang="0">
                                        <a:pos x="T0" y="T1"/>
                                      </a:cxn>
                                      <a:cxn ang="0">
                                        <a:pos x="T2" y="T3"/>
                                      </a:cxn>
                                      <a:cxn ang="0">
                                        <a:pos x="T4" y="T5"/>
                                      </a:cxn>
                                      <a:cxn ang="0">
                                        <a:pos x="T6" y="T7"/>
                                      </a:cxn>
                                      <a:cxn ang="0">
                                        <a:pos x="T8" y="T9"/>
                                      </a:cxn>
                                      <a:cxn ang="0">
                                        <a:pos x="T10" y="T11"/>
                                      </a:cxn>
                                    </a:cxnLst>
                                    <a:rect l="0" t="0" r="r" b="b"/>
                                    <a:pathLst>
                                      <a:path w="15" h="95">
                                        <a:moveTo>
                                          <a:pt x="0" y="0"/>
                                        </a:moveTo>
                                        <a:lnTo>
                                          <a:pt x="8" y="37"/>
                                        </a:lnTo>
                                        <a:lnTo>
                                          <a:pt x="8" y="41"/>
                                        </a:lnTo>
                                        <a:lnTo>
                                          <a:pt x="15" y="95"/>
                                        </a:lnTo>
                                        <a:lnTo>
                                          <a:pt x="4" y="49"/>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5" name="Freeform 15"/>
                                <wps:cNvSpPr>
                                  <a:spLocks/>
                                </wps:cNvSpPr>
                                <wps:spPr bwMode="auto">
                                  <a:xfrm>
                                    <a:off x="317182" y="4649964"/>
                                    <a:ext cx="638175" cy="1241425"/>
                                  </a:xfrm>
                                  <a:custGeom>
                                    <a:avLst/>
                                    <a:gdLst>
                                      <a:gd name="T0" fmla="*/ 402 w 402"/>
                                      <a:gd name="T1" fmla="*/ 0 h 782"/>
                                      <a:gd name="T2" fmla="*/ 402 w 402"/>
                                      <a:gd name="T3" fmla="*/ 1 h 782"/>
                                      <a:gd name="T4" fmla="*/ 363 w 402"/>
                                      <a:gd name="T5" fmla="*/ 39 h 782"/>
                                      <a:gd name="T6" fmla="*/ 325 w 402"/>
                                      <a:gd name="T7" fmla="*/ 79 h 782"/>
                                      <a:gd name="T8" fmla="*/ 290 w 402"/>
                                      <a:gd name="T9" fmla="*/ 121 h 782"/>
                                      <a:gd name="T10" fmla="*/ 255 w 402"/>
                                      <a:gd name="T11" fmla="*/ 164 h 782"/>
                                      <a:gd name="T12" fmla="*/ 211 w 402"/>
                                      <a:gd name="T13" fmla="*/ 222 h 782"/>
                                      <a:gd name="T14" fmla="*/ 171 w 402"/>
                                      <a:gd name="T15" fmla="*/ 284 h 782"/>
                                      <a:gd name="T16" fmla="*/ 133 w 402"/>
                                      <a:gd name="T17" fmla="*/ 346 h 782"/>
                                      <a:gd name="T18" fmla="*/ 100 w 402"/>
                                      <a:gd name="T19" fmla="*/ 411 h 782"/>
                                      <a:gd name="T20" fmla="*/ 71 w 402"/>
                                      <a:gd name="T21" fmla="*/ 478 h 782"/>
                                      <a:gd name="T22" fmla="*/ 45 w 402"/>
                                      <a:gd name="T23" fmla="*/ 546 h 782"/>
                                      <a:gd name="T24" fmla="*/ 27 w 402"/>
                                      <a:gd name="T25" fmla="*/ 617 h 782"/>
                                      <a:gd name="T26" fmla="*/ 13 w 402"/>
                                      <a:gd name="T27" fmla="*/ 689 h 782"/>
                                      <a:gd name="T28" fmla="*/ 7 w 402"/>
                                      <a:gd name="T29" fmla="*/ 761 h 782"/>
                                      <a:gd name="T30" fmla="*/ 7 w 402"/>
                                      <a:gd name="T31" fmla="*/ 782 h 782"/>
                                      <a:gd name="T32" fmla="*/ 0 w 402"/>
                                      <a:gd name="T33" fmla="*/ 765 h 782"/>
                                      <a:gd name="T34" fmla="*/ 1 w 402"/>
                                      <a:gd name="T35" fmla="*/ 761 h 782"/>
                                      <a:gd name="T36" fmla="*/ 7 w 402"/>
                                      <a:gd name="T37" fmla="*/ 688 h 782"/>
                                      <a:gd name="T38" fmla="*/ 21 w 402"/>
                                      <a:gd name="T39" fmla="*/ 616 h 782"/>
                                      <a:gd name="T40" fmla="*/ 40 w 402"/>
                                      <a:gd name="T41" fmla="*/ 545 h 782"/>
                                      <a:gd name="T42" fmla="*/ 66 w 402"/>
                                      <a:gd name="T43" fmla="*/ 475 h 782"/>
                                      <a:gd name="T44" fmla="*/ 95 w 402"/>
                                      <a:gd name="T45" fmla="*/ 409 h 782"/>
                                      <a:gd name="T46" fmla="*/ 130 w 402"/>
                                      <a:gd name="T47" fmla="*/ 343 h 782"/>
                                      <a:gd name="T48" fmla="*/ 167 w 402"/>
                                      <a:gd name="T49" fmla="*/ 281 h 782"/>
                                      <a:gd name="T50" fmla="*/ 209 w 402"/>
                                      <a:gd name="T51" fmla="*/ 220 h 782"/>
                                      <a:gd name="T52" fmla="*/ 253 w 402"/>
                                      <a:gd name="T53" fmla="*/ 163 h 782"/>
                                      <a:gd name="T54" fmla="*/ 287 w 402"/>
                                      <a:gd name="T55" fmla="*/ 120 h 782"/>
                                      <a:gd name="T56" fmla="*/ 324 w 402"/>
                                      <a:gd name="T57" fmla="*/ 78 h 782"/>
                                      <a:gd name="T58" fmla="*/ 362 w 402"/>
                                      <a:gd name="T59" fmla="*/ 38 h 782"/>
                                      <a:gd name="T60" fmla="*/ 402 w 402"/>
                                      <a:gd name="T61" fmla="*/ 0 h 7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402" h="782">
                                        <a:moveTo>
                                          <a:pt x="402" y="0"/>
                                        </a:moveTo>
                                        <a:lnTo>
                                          <a:pt x="402" y="1"/>
                                        </a:lnTo>
                                        <a:lnTo>
                                          <a:pt x="363" y="39"/>
                                        </a:lnTo>
                                        <a:lnTo>
                                          <a:pt x="325" y="79"/>
                                        </a:lnTo>
                                        <a:lnTo>
                                          <a:pt x="290" y="121"/>
                                        </a:lnTo>
                                        <a:lnTo>
                                          <a:pt x="255" y="164"/>
                                        </a:lnTo>
                                        <a:lnTo>
                                          <a:pt x="211" y="222"/>
                                        </a:lnTo>
                                        <a:lnTo>
                                          <a:pt x="171" y="284"/>
                                        </a:lnTo>
                                        <a:lnTo>
                                          <a:pt x="133" y="346"/>
                                        </a:lnTo>
                                        <a:lnTo>
                                          <a:pt x="100" y="411"/>
                                        </a:lnTo>
                                        <a:lnTo>
                                          <a:pt x="71" y="478"/>
                                        </a:lnTo>
                                        <a:lnTo>
                                          <a:pt x="45" y="546"/>
                                        </a:lnTo>
                                        <a:lnTo>
                                          <a:pt x="27" y="617"/>
                                        </a:lnTo>
                                        <a:lnTo>
                                          <a:pt x="13" y="689"/>
                                        </a:lnTo>
                                        <a:lnTo>
                                          <a:pt x="7" y="761"/>
                                        </a:lnTo>
                                        <a:lnTo>
                                          <a:pt x="7" y="782"/>
                                        </a:lnTo>
                                        <a:lnTo>
                                          <a:pt x="0" y="765"/>
                                        </a:lnTo>
                                        <a:lnTo>
                                          <a:pt x="1" y="761"/>
                                        </a:lnTo>
                                        <a:lnTo>
                                          <a:pt x="7" y="688"/>
                                        </a:lnTo>
                                        <a:lnTo>
                                          <a:pt x="21" y="616"/>
                                        </a:lnTo>
                                        <a:lnTo>
                                          <a:pt x="40" y="545"/>
                                        </a:lnTo>
                                        <a:lnTo>
                                          <a:pt x="66" y="475"/>
                                        </a:lnTo>
                                        <a:lnTo>
                                          <a:pt x="95" y="409"/>
                                        </a:lnTo>
                                        <a:lnTo>
                                          <a:pt x="130" y="343"/>
                                        </a:lnTo>
                                        <a:lnTo>
                                          <a:pt x="167" y="281"/>
                                        </a:lnTo>
                                        <a:lnTo>
                                          <a:pt x="209" y="220"/>
                                        </a:lnTo>
                                        <a:lnTo>
                                          <a:pt x="253" y="163"/>
                                        </a:lnTo>
                                        <a:lnTo>
                                          <a:pt x="287" y="120"/>
                                        </a:lnTo>
                                        <a:lnTo>
                                          <a:pt x="324" y="78"/>
                                        </a:lnTo>
                                        <a:lnTo>
                                          <a:pt x="362" y="38"/>
                                        </a:lnTo>
                                        <a:lnTo>
                                          <a:pt x="402"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6" name="Freeform 16"/>
                                <wps:cNvSpPr>
                                  <a:spLocks/>
                                </wps:cNvSpPr>
                                <wps:spPr bwMode="auto">
                                  <a:xfrm>
                                    <a:off x="317182" y="5904089"/>
                                    <a:ext cx="58738" cy="311150"/>
                                  </a:xfrm>
                                  <a:custGeom>
                                    <a:avLst/>
                                    <a:gdLst>
                                      <a:gd name="T0" fmla="*/ 0 w 37"/>
                                      <a:gd name="T1" fmla="*/ 0 h 196"/>
                                      <a:gd name="T2" fmla="*/ 6 w 37"/>
                                      <a:gd name="T3" fmla="*/ 15 h 196"/>
                                      <a:gd name="T4" fmla="*/ 7 w 37"/>
                                      <a:gd name="T5" fmla="*/ 18 h 196"/>
                                      <a:gd name="T6" fmla="*/ 12 w 37"/>
                                      <a:gd name="T7" fmla="*/ 80 h 196"/>
                                      <a:gd name="T8" fmla="*/ 21 w 37"/>
                                      <a:gd name="T9" fmla="*/ 134 h 196"/>
                                      <a:gd name="T10" fmla="*/ 33 w 37"/>
                                      <a:gd name="T11" fmla="*/ 188 h 196"/>
                                      <a:gd name="T12" fmla="*/ 37 w 37"/>
                                      <a:gd name="T13" fmla="*/ 196 h 196"/>
                                      <a:gd name="T14" fmla="*/ 22 w 37"/>
                                      <a:gd name="T15" fmla="*/ 162 h 196"/>
                                      <a:gd name="T16" fmla="*/ 15 w 37"/>
                                      <a:gd name="T17" fmla="*/ 146 h 196"/>
                                      <a:gd name="T18" fmla="*/ 5 w 37"/>
                                      <a:gd name="T19" fmla="*/ 81 h 196"/>
                                      <a:gd name="T20" fmla="*/ 1 w 37"/>
                                      <a:gd name="T21" fmla="*/ 40 h 196"/>
                                      <a:gd name="T22" fmla="*/ 0 w 37"/>
                                      <a:gd name="T23" fmla="*/ 0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7" h="196">
                                        <a:moveTo>
                                          <a:pt x="0" y="0"/>
                                        </a:moveTo>
                                        <a:lnTo>
                                          <a:pt x="6" y="15"/>
                                        </a:lnTo>
                                        <a:lnTo>
                                          <a:pt x="7" y="18"/>
                                        </a:lnTo>
                                        <a:lnTo>
                                          <a:pt x="12" y="80"/>
                                        </a:lnTo>
                                        <a:lnTo>
                                          <a:pt x="21" y="134"/>
                                        </a:lnTo>
                                        <a:lnTo>
                                          <a:pt x="33" y="188"/>
                                        </a:lnTo>
                                        <a:lnTo>
                                          <a:pt x="37" y="196"/>
                                        </a:lnTo>
                                        <a:lnTo>
                                          <a:pt x="22" y="162"/>
                                        </a:lnTo>
                                        <a:lnTo>
                                          <a:pt x="15" y="146"/>
                                        </a:lnTo>
                                        <a:lnTo>
                                          <a:pt x="5" y="81"/>
                                        </a:lnTo>
                                        <a:lnTo>
                                          <a:pt x="1" y="40"/>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7" name="Freeform 17"/>
                                <wps:cNvSpPr>
                                  <a:spLocks/>
                                </wps:cNvSpPr>
                                <wps:spPr bwMode="auto">
                                  <a:xfrm>
                                    <a:off x="363220" y="6223177"/>
                                    <a:ext cx="49213" cy="104775"/>
                                  </a:xfrm>
                                  <a:custGeom>
                                    <a:avLst/>
                                    <a:gdLst>
                                      <a:gd name="T0" fmla="*/ 0 w 31"/>
                                      <a:gd name="T1" fmla="*/ 0 h 66"/>
                                      <a:gd name="T2" fmla="*/ 31 w 31"/>
                                      <a:gd name="T3" fmla="*/ 66 h 66"/>
                                      <a:gd name="T4" fmla="*/ 24 w 31"/>
                                      <a:gd name="T5" fmla="*/ 66 h 66"/>
                                      <a:gd name="T6" fmla="*/ 0 w 31"/>
                                      <a:gd name="T7" fmla="*/ 0 h 66"/>
                                    </a:gdLst>
                                    <a:ahLst/>
                                    <a:cxnLst>
                                      <a:cxn ang="0">
                                        <a:pos x="T0" y="T1"/>
                                      </a:cxn>
                                      <a:cxn ang="0">
                                        <a:pos x="T2" y="T3"/>
                                      </a:cxn>
                                      <a:cxn ang="0">
                                        <a:pos x="T4" y="T5"/>
                                      </a:cxn>
                                      <a:cxn ang="0">
                                        <a:pos x="T6" y="T7"/>
                                      </a:cxn>
                                    </a:cxnLst>
                                    <a:rect l="0" t="0" r="r" b="b"/>
                                    <a:pathLst>
                                      <a:path w="31" h="66">
                                        <a:moveTo>
                                          <a:pt x="0" y="0"/>
                                        </a:moveTo>
                                        <a:lnTo>
                                          <a:pt x="31" y="66"/>
                                        </a:lnTo>
                                        <a:lnTo>
                                          <a:pt x="24" y="6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8" name="Freeform 18"/>
                                <wps:cNvSpPr>
                                  <a:spLocks/>
                                </wps:cNvSpPr>
                                <wps:spPr bwMode="auto">
                                  <a:xfrm>
                                    <a:off x="317182" y="5864402"/>
                                    <a:ext cx="11113" cy="68263"/>
                                  </a:xfrm>
                                  <a:custGeom>
                                    <a:avLst/>
                                    <a:gdLst>
                                      <a:gd name="T0" fmla="*/ 0 w 7"/>
                                      <a:gd name="T1" fmla="*/ 0 h 43"/>
                                      <a:gd name="T2" fmla="*/ 7 w 7"/>
                                      <a:gd name="T3" fmla="*/ 17 h 43"/>
                                      <a:gd name="T4" fmla="*/ 7 w 7"/>
                                      <a:gd name="T5" fmla="*/ 43 h 43"/>
                                      <a:gd name="T6" fmla="*/ 6 w 7"/>
                                      <a:gd name="T7" fmla="*/ 40 h 43"/>
                                      <a:gd name="T8" fmla="*/ 0 w 7"/>
                                      <a:gd name="T9" fmla="*/ 25 h 43"/>
                                      <a:gd name="T10" fmla="*/ 0 w 7"/>
                                      <a:gd name="T11" fmla="*/ 0 h 43"/>
                                    </a:gdLst>
                                    <a:ahLst/>
                                    <a:cxnLst>
                                      <a:cxn ang="0">
                                        <a:pos x="T0" y="T1"/>
                                      </a:cxn>
                                      <a:cxn ang="0">
                                        <a:pos x="T2" y="T3"/>
                                      </a:cxn>
                                      <a:cxn ang="0">
                                        <a:pos x="T4" y="T5"/>
                                      </a:cxn>
                                      <a:cxn ang="0">
                                        <a:pos x="T6" y="T7"/>
                                      </a:cxn>
                                      <a:cxn ang="0">
                                        <a:pos x="T8" y="T9"/>
                                      </a:cxn>
                                      <a:cxn ang="0">
                                        <a:pos x="T10" y="T11"/>
                                      </a:cxn>
                                    </a:cxnLst>
                                    <a:rect l="0" t="0" r="r" b="b"/>
                                    <a:pathLst>
                                      <a:path w="7" h="43">
                                        <a:moveTo>
                                          <a:pt x="0" y="0"/>
                                        </a:moveTo>
                                        <a:lnTo>
                                          <a:pt x="7" y="17"/>
                                        </a:lnTo>
                                        <a:lnTo>
                                          <a:pt x="7" y="43"/>
                                        </a:lnTo>
                                        <a:lnTo>
                                          <a:pt x="6" y="40"/>
                                        </a:lnTo>
                                        <a:lnTo>
                                          <a:pt x="0" y="25"/>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9" name="Freeform 19"/>
                                <wps:cNvSpPr>
                                  <a:spLocks/>
                                </wps:cNvSpPr>
                                <wps:spPr bwMode="auto">
                                  <a:xfrm>
                                    <a:off x="340995" y="6135864"/>
                                    <a:ext cx="73025" cy="192088"/>
                                  </a:xfrm>
                                  <a:custGeom>
                                    <a:avLst/>
                                    <a:gdLst>
                                      <a:gd name="T0" fmla="*/ 0 w 46"/>
                                      <a:gd name="T1" fmla="*/ 0 h 121"/>
                                      <a:gd name="T2" fmla="*/ 7 w 46"/>
                                      <a:gd name="T3" fmla="*/ 16 h 121"/>
                                      <a:gd name="T4" fmla="*/ 22 w 46"/>
                                      <a:gd name="T5" fmla="*/ 50 h 121"/>
                                      <a:gd name="T6" fmla="*/ 33 w 46"/>
                                      <a:gd name="T7" fmla="*/ 86 h 121"/>
                                      <a:gd name="T8" fmla="*/ 46 w 46"/>
                                      <a:gd name="T9" fmla="*/ 121 h 121"/>
                                      <a:gd name="T10" fmla="*/ 45 w 46"/>
                                      <a:gd name="T11" fmla="*/ 121 h 121"/>
                                      <a:gd name="T12" fmla="*/ 14 w 46"/>
                                      <a:gd name="T13" fmla="*/ 55 h 121"/>
                                      <a:gd name="T14" fmla="*/ 11 w 46"/>
                                      <a:gd name="T15" fmla="*/ 44 h 121"/>
                                      <a:gd name="T16" fmla="*/ 0 w 46"/>
                                      <a:gd name="T17" fmla="*/ 0 h 1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6" h="121">
                                        <a:moveTo>
                                          <a:pt x="0" y="0"/>
                                        </a:moveTo>
                                        <a:lnTo>
                                          <a:pt x="7" y="16"/>
                                        </a:lnTo>
                                        <a:lnTo>
                                          <a:pt x="22" y="50"/>
                                        </a:lnTo>
                                        <a:lnTo>
                                          <a:pt x="33" y="86"/>
                                        </a:lnTo>
                                        <a:lnTo>
                                          <a:pt x="46" y="121"/>
                                        </a:lnTo>
                                        <a:lnTo>
                                          <a:pt x="45" y="121"/>
                                        </a:lnTo>
                                        <a:lnTo>
                                          <a:pt x="14" y="55"/>
                                        </a:lnTo>
                                        <a:lnTo>
                                          <a:pt x="11" y="4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g:grpSp>
                          </wpg:grpSp>
                        </wpg:wgp>
                      </a:graphicData>
                    </a:graphic>
                    <wp14:sizeRelH relativeFrom="page">
                      <wp14:pctWidth>33000</wp14:pctWidth>
                    </wp14:sizeRelH>
                    <wp14:sizeRelV relativeFrom="page">
                      <wp14:pctHeight>95000</wp14:pctHeight>
                    </wp14:sizeRelV>
                  </wp:anchor>
                </w:drawing>
              </mc:Choice>
              <mc:Fallback>
                <w:pict>
                  <v:group w14:anchorId="6C69CEC1" id="Group 2" o:spid="_x0000_s1026" style="position:absolute;left:0;text-align:left;margin-left:0;margin-top:0;width:172.8pt;height:718.55pt;z-index:-251657216;mso-width-percent:330;mso-height-percent:950;mso-left-percent:40;mso-position-horizontal-relative:page;mso-position-vertical:center;mso-position-vertical-relative:page;mso-width-percent:330;mso-height-percent:950;mso-left-percent:40" coordsize="21945,91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">
                    <v:rect id="Rectangle 3" o:spid="_x0000_s1027" style="position:absolute;width:1945;height:91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" fillcolor="#444d26 [3215]" stroked="f" strokeweight="1.25p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4" o:spid="_x0000_s1028" type="#_x0000_t15" style="position:absolute;top:14668;width:21945;height:5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" adj="18883" fillcolor="#a5b592 [3204]" stroked="f" strokeweight="1.25pt">
                      <v:textbox inset=",0,14.4pt,0">
                        <w:txbxContent>
                          <w:p w14:paraId="5BD551E5" w14:textId="04A432D4" w:rsidR="00CF4421" w:rsidRPr="00735AF1" w:rsidRDefault="00CF4421">
                            <w:pPr>
                              <w:pStyle w:val="NoSpacing"/>
                              <w:jc w:val="right"/>
                              <w:rPr>
                                <w:color w:val="FFFFFF" w:themeColor="background1"/>
                                <w:sz w:val="28"/>
                                <w:szCs w:val="28"/>
                                <w:lang w:val="de-DE"/>
                              </w:rPr>
                            </w:pPr>
                          </w:p>
                        </w:txbxContent>
                      </v:textbox>
                    </v:shape>
                    <v:group id="Group 5" o:spid="_x0000_s1029" style="position:absolute;left:762;top:42100;width:20574;height:49103" coordorigin="806,42118" coordsize="13062,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group id="Group 6" o:spid="_x0000_s1030" style="position:absolute;left:1410;top:42118;width:10478;height:31210" coordorigin="1410,42118" coordsize="10477,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o:lock v:ext="edit" aspectratio="t"/>
                        <v:shape id="Freeform 20" o:spid="_x0000_s1031" style="position:absolute;left:3696;top:62168;width:1937;height:6985;visibility:visible;mso-wrap-style:square;v-text-anchor:top" coordsize="122,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" path="m,l39,152,84,304r38,113l122,440,76,306,39,180,6,53,,xe" fillcolor="#444d26 [3215]" strokecolor="#444d26 [3215]" strokeweight="0">
                          <v:path arrowok="t" o:connecttype="custom" o:connectlocs="0,0;61913,241300;133350,482600;193675,661988;193675,698500;120650,485775;61913,285750;9525,84138;0,0" o:connectangles="0,0,0,0,0,0,0,0,0"/>
                        </v:shape>
                        <v:shape id="Freeform 21" o:spid="_x0000_s1032" style="position:absolute;left:5728;top:69058;width:1842;height:4270;visibility:visible;mso-wrap-style:square;v-text-anchor:top" coordsize="11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" path="m,l8,19,37,93r30,74l116,269r-8,l60,169,30,98,1,25,,xe" fillcolor="#444d26 [3215]" strokecolor="#444d26 [3215]" strokeweight="0">
                          <v:path arrowok="t" o:connecttype="custom" o:connectlocs="0,0;12700,30163;58738,147638;106363,265113;184150,427038;171450,427038;95250,268288;47625,155575;1588,39688;0,0" o:connectangles="0,0,0,0,0,0,0,0,0,0"/>
                        </v:shape>
                        <v:shape id="Freeform 22" o:spid="_x0000_s1033" style="position:absolute;left:1410;top:42118;width:2223;height:20193;visibility:visible;mso-wrap-style:square;v-text-anchor:top" coordsize="140,1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" path="m,l,,1,79r2,80l12,317,23,476,39,634,58,792,83,948r24,138l135,1223r5,49l138,1262,105,1106,77,949,53,792,35,634,20,476,9,317,2,159,,79,,xe" fillcolor="#444d26 [3215]" strokecolor="#444d26 [3215]" strokeweight="0">
                          <v:path arrowok="t" o:connecttype="custom" o:connectlocs="0,0;0,0;1588,125413;4763,252413;19050,503238;36513,755650;61913,1006475;92075,1257300;131763,1504950;169863,1724025;214313,1941513;222250,2019300;219075,2003425;166688,1755775;122238,1506538;84138,1257300;55563,1006475;31750,755650;14288,503238;3175,252413;0,125413;0,0" o:connectangles="0,0,0,0,0,0,0,0,0,0,0,0,0,0,0,0,0,0,0,0,0,0"/>
                        </v:shape>
                        <v:shape id="Freeform 23" o:spid="_x0000_s1034" style="position:absolute;left:3410;top:48611;width:715;height:13557;visibility:visible;mso-wrap-style:square;v-text-anchor:top" coordsize="45,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" path="m45,r,l35,66r-9,67l14,267,6,401,3,534,6,669r8,134l18,854r,-3l9,814,8,803,1,669,,534,3,401,12,267,25,132,34,66,45,xe" fillcolor="#444d26 [3215]" strokecolor="#444d26 [3215]" strokeweight="0">
                          <v:path arrowok="t" o:connecttype="custom" o:connectlocs="71438,0;71438,0;55563,104775;41275,211138;22225,423863;9525,636588;4763,847725;9525,1062038;22225,1274763;28575,1355725;28575,1350963;14288,1292225;12700,1274763;1588,1062038;0,847725;4763,636588;19050,423863;39688,209550;53975,104775;71438,0" o:connectangles="0,0,0,0,0,0,0,0,0,0,0,0,0,0,0,0,0,0,0,0"/>
                        </v:shape>
                        <v:shape id="Freeform 24" o:spid="_x0000_s1035" style="position:absolute;left:3633;top:62311;width:2444;height:9985;visibility:visible;mso-wrap-style:square;v-text-anchor:top" coordsize="154,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" path="m,l10,44r11,82l34,207r19,86l75,380r25,86l120,521r21,55l152,618r2,11l140,595,115,532,93,468,67,383,47,295,28,207,12,104,,xe" fillcolor="#444d26 [3215]" strokecolor="#444d26 [3215]" strokeweight="0">
                          <v:path arrowok="t" o:connecttype="custom" o:connectlocs="0,0;15875,69850;33338,200025;53975,328613;84138,465138;119063,603250;158750,739775;190500,827088;223838,914400;241300,981075;244475,998538;222250,944563;182563,844550;147638,742950;106363,608013;74613,468313;44450,328613;19050,165100;0,0" o:connectangles="0,0,0,0,0,0,0,0,0,0,0,0,0,0,0,0,0,0,0"/>
                        </v:shape>
                        <v:shape id="Freeform 25" o:spid="_x0000_s1036" style="position:absolute;left:6204;top:72233;width:524;height:1095;visibility:visible;mso-wrap-style:square;v-text-anchor:top" coordsize="3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" path="m,l33,69r-9,l12,35,,xe" fillcolor="#444d26 [3215]" strokecolor="#444d26 [3215]" strokeweight="0">
                          <v:path arrowok="t" o:connecttype="custom" o:connectlocs="0,0;52388,109538;38100,109538;19050,55563;0,0" o:connectangles="0,0,0,0,0"/>
                        </v:shape>
                        <v:shape id="Freeform 26" o:spid="_x0000_s1037" style="position:absolute;left:3553;top:61533;width:238;height:1476;visibility:visible;mso-wrap-style:square;v-text-anchor:top" coordsize="1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" path="m,l9,37r,3l15,93,5,49,,xe" fillcolor="#444d26 [3215]" strokecolor="#444d26 [3215]" strokeweight="0">
                          <v:path arrowok="t" o:connecttype="custom" o:connectlocs="0,0;14288,58738;14288,63500;23813,147638;7938,77788;0,0" o:connectangles="0,0,0,0,0,0"/>
                        </v:shape>
                        <v:shape id="Freeform 27" o:spid="_x0000_s1038" style="position:absolute;left:5633;top:56897;width:6255;height:12161;visibility:visible;mso-wrap-style:square;v-text-anchor:top" coordsize="394,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" path="m394,r,l356,38,319,77r-35,40l249,160r-42,58l168,276r-37,63l98,402,69,467,45,535,26,604,14,673,7,746,6,766,,749r1,-5l7,673,21,603,40,533,65,466,94,400r33,-64l164,275r40,-60l248,158r34,-42l318,76,354,37,394,xe" fillcolor="#444d26 [3215]" strokecolor="#444d26 [3215]" strokeweight="0">
                          <v:path arrowok="t" o:connecttype="custom" o:connectlocs="625475,0;625475,0;565150,60325;506413,122238;450850,185738;395288,254000;328613,346075;266700,438150;207963,538163;155575,638175;109538,741363;71438,849313;41275,958850;22225,1068388;11113,1184275;9525,1216025;0,1189038;1588,1181100;11113,1068388;33338,957263;63500,846138;103188,739775;149225,635000;201613,533400;260350,436563;323850,341313;393700,250825;447675,184150;504825,120650;561975,58738;625475,0" o:connectangles="0,0,0,0,0,0,0,0,0,0,0,0,0,0,0,0,0,0,0,0,0,0,0,0,0,0,0,0,0,0,0"/>
                        </v:shape>
                        <v:shape id="Freeform 28" o:spid="_x0000_s1039" style="position:absolute;left:5633;top:69153;width:571;height:3080;visibility:visible;mso-wrap-style:square;v-text-anchor:top" coordsize="36,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" path="m,l6,16r1,3l11,80r9,52l33,185r3,9l21,161,15,145,5,81,1,41,,xe" fillcolor="#444d26 [3215]" strokecolor="#444d26 [3215]" strokeweight="0">
                          <v:path arrowok="t" o:connecttype="custom" o:connectlocs="0,0;9525,25400;11113,30163;17463,127000;31750,209550;52388,293688;57150,307975;33338,255588;23813,230188;7938,128588;1588,65088;0,0" o:connectangles="0,0,0,0,0,0,0,0,0,0,0,0"/>
                        </v:shape>
                        <v:shape id="Freeform 29" o:spid="_x0000_s1040" style="position:absolute;left:6077;top:72296;width:493;height:1032;visibility:visible;mso-wrap-style:square;v-text-anchor:top" coordsize="3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" path="m,l31,65r-8,l,xe" fillcolor="#444d26 [3215]" strokecolor="#444d26 [3215]" strokeweight="0">
                          <v:path arrowok="t" o:connecttype="custom" o:connectlocs="0,0;49213,103188;36513,103188;0,0" o:connectangles="0,0,0,0"/>
                        </v:shape>
                        <v:shape id="Freeform 30" o:spid="_x0000_s1041" style="position:absolute;left:5633;top:68788;width:111;height:666;visibility:visible;mso-wrap-style:square;v-text-anchor:top" coordsize="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" path="m,l6,17,7,42,6,39,,23,,xe" fillcolor="#444d26 [3215]" strokecolor="#444d26 [3215]" strokeweight="0">
                          <v:path arrowok="t" o:connecttype="custom" o:connectlocs="0,0;9525,26988;11113,66675;9525,61913;0,36513;0,0" o:connectangles="0,0,0,0,0,0"/>
                        </v:shape>
                        <v:shape id="Freeform 31" o:spid="_x0000_s1042" style="position:absolute;left:5871;top:71455;width:714;height:1873;visibility:visible;mso-wrap-style:square;v-text-anchor:top" coordsize="4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" path="m,l6,16,21,49,33,84r12,34l44,118,13,53,11,42,,xe" fillcolor="#444d26 [3215]" strokecolor="#444d26 [3215]" strokeweight="0">
                          <v:path arrowok="t" o:connecttype="custom" o:connectlocs="0,0;9525,25400;33338,77788;52388,133350;71438,187325;69850,187325;20638,84138;17463,66675;0,0" o:connectangles="0,0,0,0,0,0,0,0,0"/>
                        </v:shape>
                      </v:group>
                      <v:group id="Group 7" o:spid="_x0000_s1043" style="position:absolute;left:806;top:48269;width:13063;height:25059" coordorigin="806,46499" coordsize="8747,16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o:lock v:ext="edit" aspectratio="t"/>
                        <v:shape id="Freeform 8" o:spid="_x0000_s1044" style="position:absolute;left:1187;top:51897;width:1984;height:7143;visibility:visible;mso-wrap-style:square;v-text-anchor:top" coordsize="125,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" path="m,l41,155,86,309r39,116l125,450,79,311,41,183,7,54,,xe" fillcolor="#444d26 [3215]" strokecolor="#444d26 [3215]" strokeweight="0">
                          <v:fill opacity="13107f"/>
                          <v:stroke opacity="13107f"/>
                          <v:path arrowok="t" o:connecttype="custom" o:connectlocs="0,0;65088,246063;136525,490538;198438,674688;198438,714375;125413,493713;65088,290513;11113,85725;0,0" o:connectangles="0,0,0,0,0,0,0,0,0"/>
                        </v:shape>
                        <v:shape id="Freeform 9" o:spid="_x0000_s1045" style="position:absolute;left:3282;top:58913;width:1874;height:4366;visibility:visible;mso-wrap-style:square;v-text-anchor:top" coordsize="118,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" path="m,l8,20,37,96r32,74l118,275r-9,l61,174,30,100,,26,,xe" fillcolor="#444d26 [3215]" strokecolor="#444d26 [3215]" strokeweight="0">
                          <v:fill opacity="13107f"/>
                          <v:stroke opacity="13107f"/>
                          <v:path arrowok="t" o:connecttype="custom" o:connectlocs="0,0;12700,31750;58738,152400;109538,269875;187325,436563;173038,436563;96838,276225;47625,158750;0,41275;0,0" o:connectangles="0,0,0,0,0,0,0,0,0,0"/>
                        </v:shape>
                        <v:shape id="Freeform 10" o:spid="_x0000_s1046" style="position:absolute;left:806;top:50103;width:317;height:1921;visibility:visible;mso-wrap-style:square;v-text-anchor:top" coordsize="20,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" path="m,l16,72r4,49l18,112,,31,,xe" fillcolor="#444d26 [3215]" strokecolor="#444d26 [3215]" strokeweight="0">
                          <v:fill opacity="13107f"/>
                          <v:stroke opacity="13107f"/>
                          <v:path arrowok="t" o:connecttype="custom" o:connectlocs="0,0;25400,114300;31750,192088;28575,177800;0,49213;0,0" o:connectangles="0,0,0,0,0,0"/>
                        </v:shape>
                        <v:shape id="Freeform 12" o:spid="_x0000_s1047" style="position:absolute;left:1123;top:52024;width:2509;height:10207;visibility:visible;mso-wrap-style:square;v-text-anchor:top" coordsize="158,6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" path="m,l11,46r11,83l36,211r19,90l76,389r27,87l123,533r21,55l155,632r3,11l142,608,118,544,95,478,69,391,47,302,29,212,13,107,,xe" fillcolor="#444d26 [3215]" strokecolor="#444d26 [3215]" strokeweight="0">
                          <v:fill opacity="13107f"/>
                          <v:stroke opacity="13107f"/>
                          <v:path arrowok="t" o:connecttype="custom" o:connectlocs="0,0;17463,73025;34925,204788;57150,334963;87313,477838;120650,617538;163513,755650;195263,846138;228600,933450;246063,1003300;250825,1020763;225425,965200;187325,863600;150813,758825;109538,620713;74613,479425;46038,336550;20638,169863;0,0" o:connectangles="0,0,0,0,0,0,0,0,0,0,0,0,0,0,0,0,0,0,0"/>
                        </v:shape>
                        <v:shape id="Freeform 13" o:spid="_x0000_s1048" style="position:absolute;left:3759;top:62152;width:524;height:1127;visibility:visible;mso-wrap-style:square;v-text-anchor:top" coordsize="3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" path="m,l33,71r-9,l11,36,,xe" fillcolor="#444d26 [3215]" strokecolor="#444d26 [3215]" strokeweight="0">
                          <v:fill opacity="13107f"/>
                          <v:stroke opacity="13107f"/>
                          <v:path arrowok="t" o:connecttype="custom" o:connectlocs="0,0;52388,112713;38100,112713;17463,57150;0,0" o:connectangles="0,0,0,0,0"/>
                        </v:shape>
                        <v:shape id="Freeform 14" o:spid="_x0000_s1049" style="position:absolute;left:1060;top:51246;width:238;height:1508;visibility:visible;mso-wrap-style:square;v-text-anchor:top" coordsize="1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" path="m,l8,37r,4l15,95,4,49,,xe" fillcolor="#444d26 [3215]" strokecolor="#444d26 [3215]" strokeweight="0">
                          <v:fill opacity="13107f"/>
                          <v:stroke opacity="13107f"/>
                          <v:path arrowok="t" o:connecttype="custom" o:connectlocs="0,0;12700,58738;12700,65088;23813,150813;6350,77788;0,0" o:connectangles="0,0,0,0,0,0"/>
                        </v:shape>
                        <v:shape id="Freeform 15" o:spid="_x0000_s1050" style="position:absolute;left:3171;top:46499;width:6382;height:12414;visibility:visible;mso-wrap-style:square;v-text-anchor:top" coordsize="402,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" path="m402,r,1l363,39,325,79r-35,42l255,164r-44,58l171,284r-38,62l100,411,71,478,45,546,27,617,13,689,7,761r,21l,765r1,-4l7,688,21,616,40,545,66,475,95,409r35,-66l167,281r42,-61l253,163r34,-43l324,78,362,38,402,xe" fillcolor="#444d26 [3215]" strokecolor="#444d26 [3215]" strokeweight="0">
                          <v:fill opacity="13107f"/>
                          <v:stroke opacity="13107f"/>
                          <v:path arrowok="t" o:connecttype="custom" o:connectlocs="638175,0;638175,1588;576263,61913;515938,125413;460375,192088;404813,260350;334963,352425;271463,450850;211138,549275;158750,652463;112713,758825;71438,866775;42863,979488;20638,1093788;11113,1208088;11113,1241425;0,1214438;1588,1208088;11113,1092200;33338,977900;63500,865188;104775,754063;150813,649288;206375,544513;265113,446088;331788,349250;401638,258763;455613,190500;514350,123825;574675,60325;638175,0" o:connectangles="0,0,0,0,0,0,0,0,0,0,0,0,0,0,0,0,0,0,0,0,0,0,0,0,0,0,0,0,0,0,0"/>
                        </v:shape>
                        <v:shape id="Freeform 16" o:spid="_x0000_s1051" style="position:absolute;left:3171;top:59040;width:588;height:3112;visibility:visible;mso-wrap-style:square;v-text-anchor:top" coordsize="37,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" path="m,l6,15r1,3l12,80r9,54l33,188r4,8l22,162,15,146,5,81,1,40,,xe" fillcolor="#444d26 [3215]" strokecolor="#444d26 [3215]" strokeweight="0">
                          <v:fill opacity="13107f"/>
                          <v:stroke opacity="13107f"/>
                          <v:path arrowok="t" o:connecttype="custom" o:connectlocs="0,0;9525,23813;11113,28575;19050,127000;33338,212725;52388,298450;58738,311150;34925,257175;23813,231775;7938,128588;1588,63500;0,0" o:connectangles="0,0,0,0,0,0,0,0,0,0,0,0"/>
                        </v:shape>
                        <v:shape id="Freeform 17" o:spid="_x0000_s1052" style="position:absolute;left:3632;top:62231;width:492;height:1048;visibility:visible;mso-wrap-style:square;v-text-anchor:top" coordsize="3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" path="m,l31,66r-7,l,xe" fillcolor="#444d26 [3215]" strokecolor="#444d26 [3215]" strokeweight="0">
                          <v:fill opacity="13107f"/>
                          <v:stroke opacity="13107f"/>
                          <v:path arrowok="t" o:connecttype="custom" o:connectlocs="0,0;49213,104775;38100,104775;0,0" o:connectangles="0,0,0,0"/>
                        </v:shape>
                        <v:shape id="Freeform 18" o:spid="_x0000_s1053" style="position:absolute;left:3171;top:58644;width:111;height:682;visibility:visible;mso-wrap-style:square;v-text-anchor:top" coordsize="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" path="m,l7,17r,26l6,40,,25,,xe" fillcolor="#444d26 [3215]" strokecolor="#444d26 [3215]" strokeweight="0">
                          <v:fill opacity="13107f"/>
                          <v:stroke opacity="13107f"/>
                          <v:path arrowok="t" o:connecttype="custom" o:connectlocs="0,0;11113,26988;11113,68263;9525,63500;0,39688;0,0" o:connectangles="0,0,0,0,0,0"/>
                        </v:shape>
                        <v:shape id="Freeform 19" o:spid="_x0000_s1054" style="position:absolute;left:3409;top:61358;width:731;height:1921;visibility:visible;mso-wrap-style:square;v-text-anchor:top" coordsize="46,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" path="m,l7,16,22,50,33,86r13,35l45,121,14,55,11,44,,xe" fillcolor="#444d26 [3215]" strokecolor="#444d26 [3215]" strokeweight="0">
                          <v:fill opacity="13107f"/>
                          <v:stroke opacity="13107f"/>
                          <v:path arrowok="t" o:connecttype="custom" o:connectlocs="0,0;11113,25400;34925,79375;52388,136525;73025,192088;71438,192088;22225,87313;17463,69850;0,0" o:connectangles="0,0,0,0,0,0,0,0,0"/>
                        </v:shape>
                      </v:group>
                    </v:group>
                    <w10:wrap anchorx="page" anchory="page"/>
                  </v:group>
                </w:pict>
              </mc:Fallback>
            </mc:AlternateContent>
          </w:r>
          <w:r w:rsidRPr="002805F7">
            <w:rPr>
              <w:noProof/>
              <w:sz w:val="22"/>
              <w:szCs w:val="22"/>
            </w:rPr>
            <mc:AlternateContent>
              <mc:Choice Requires="wps">
                <w:drawing>
                  <wp:anchor distT="0" distB="0" distL="114300" distR="114300" simplePos="0" relativeHeight="251661312" behindDoc="0" locked="0" layoutInCell="1" allowOverlap="1" wp14:anchorId="1C1DA1DF" wp14:editId="10AA9A5B">
                    <wp:simplePos x="0" y="0"/>
                    <mc:AlternateContent>
                      <mc:Choice Requires="wp14">
                        <wp:positionH relativeFrom="page">
                          <wp14:pctPosHOffset>42000</wp14:pctPosHOffset>
                        </wp:positionH>
                      </mc:Choice>
                      <mc:Fallback>
                        <wp:positionH relativeFrom="page">
                          <wp:posOffset>3263900</wp:posOffset>
                        </wp:positionH>
                      </mc:Fallback>
                    </mc:AlternateContent>
                    <mc:AlternateContent>
                      <mc:Choice Requires="wp14">
                        <wp:positionV relativeFrom="page">
                          <wp14:pctPosVOffset>88000</wp14:pctPosVOffset>
                        </wp:positionV>
                      </mc:Choice>
                      <mc:Fallback>
                        <wp:positionV relativeFrom="page">
                          <wp:posOffset>8851265</wp:posOffset>
                        </wp:positionV>
                      </mc:Fallback>
                    </mc:AlternateContent>
                    <wp:extent cx="3657600" cy="365760"/>
                    <wp:effectExtent l="0" t="0" r="7620" b="5080"/>
                    <wp:wrapNone/>
                    <wp:docPr id="32" name="Text Box 32"/>
                    <wp:cNvGraphicFramePr/>
                    <a:graphic xmlns:a="http://schemas.openxmlformats.org/drawingml/2006/main">
                      <a:graphicData uri="http://schemas.microsoft.com/office/word/2010/wordprocessingShape">
                        <wps:wsp>
                          <wps:cNvSpPr txBox="1"/>
                          <wps:spPr>
                            <a:xfrm>
                              <a:off x="0" y="0"/>
                              <a:ext cx="3657600" cy="365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2CDB1B8" w14:textId="100E9D22" w:rsidR="00CF4421" w:rsidRDefault="00A833FF">
                                <w:pPr>
                                  <w:pStyle w:val="NoSpacing"/>
                                  <w:rPr>
                                    <w:color w:val="A5B592" w:themeColor="accent1"/>
                                    <w:sz w:val="26"/>
                                    <w:szCs w:val="26"/>
                                  </w:rPr>
                                </w:pPr>
                                <w:sdt>
                                  <w:sdtPr>
                                    <w:rPr>
                                      <w:color w:val="A5B592" w:themeColor="accent1"/>
                                      <w:sz w:val="26"/>
                                      <w:szCs w:val="26"/>
                                    </w:rPr>
                                    <w:alias w:val="Author"/>
                                    <w:tag w:val=""/>
                                    <w:id w:val="-2041584766"/>
                                    <w:dataBinding w:prefixMappings="xmlns:ns0='http://purl.org/dc/elements/1.1/' xmlns:ns1='http://schemas.openxmlformats.org/package/2006/metadata/core-properties' " w:xpath="/ns1:coreProperties[1]/ns0:creator[1]" w:storeItemID="{6C3C8BC8-F283-45AE-878A-BAB7291924A1}"/>
                                    <w:text/>
                                  </w:sdtPr>
                                  <w:sdtEndPr/>
                                  <w:sdtContent>
                                    <w:r w:rsidR="00CF4421">
                                      <w:rPr>
                                        <w:color w:val="A5B592" w:themeColor="accent1"/>
                                        <w:sz w:val="26"/>
                                        <w:szCs w:val="26"/>
                                      </w:rPr>
                                      <w:t>Jennifer Neumaier</w:t>
                                    </w:r>
                                  </w:sdtContent>
                                </w:sdt>
                              </w:p>
                              <w:p w14:paraId="282791F9" w14:textId="49B2178D" w:rsidR="00CF4421" w:rsidRDefault="00A833FF">
                                <w:pPr>
                                  <w:pStyle w:val="NoSpacing"/>
                                  <w:rPr>
                                    <w:color w:val="595959" w:themeColor="text1" w:themeTint="A6"/>
                                  </w:rPr>
                                </w:pPr>
                                <w:sdt>
                                  <w:sdtPr>
                                    <w:rPr>
                                      <w:caps/>
                                      <w:color w:val="595959" w:themeColor="text1" w:themeTint="A6"/>
                                    </w:rPr>
                                    <w:alias w:val="Company"/>
                                    <w:tag w:val=""/>
                                    <w:id w:val="1558814826"/>
                                    <w:dataBinding w:prefixMappings="xmlns:ns0='http://schemas.openxmlformats.org/officeDocument/2006/extended-properties' " w:xpath="/ns0:Properties[1]/ns0:Company[1]" w:storeItemID="{6668398D-A668-4E3E-A5EB-62B293D839F1}"/>
                                    <w:text/>
                                  </w:sdtPr>
                                  <w:sdtEndPr/>
                                  <w:sdtContent>
                                    <w:r w:rsidR="00CF4421">
                                      <w:rPr>
                                        <w:caps/>
                                        <w:color w:val="595959" w:themeColor="text1" w:themeTint="A6"/>
                                      </w:rPr>
                                      <w:t>Institute of Genomics, University of Tartu</w:t>
                                    </w:r>
                                  </w:sdtContent>
                                </w:sdt>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45000</wp14:pctWidth>
                    </wp14:sizeRelH>
                    <wp14:sizeRelV relativeFrom="margin">
                      <wp14:pctHeight>0</wp14:pctHeight>
                    </wp14:sizeRelV>
                  </wp:anchor>
                </w:drawing>
              </mc:Choice>
              <mc:Fallback>
                <w:pict>
                  <v:shapetype w14:anchorId="1C1DA1DF" id="_x0000_t202" coordsize="21600,21600" o:spt="202" path="m,l,21600r21600,l21600,xe">
                    <v:stroke joinstyle="miter"/>
                    <v:path gradientshapeok="t" o:connecttype="rect"/>
                  </v:shapetype>
                  <v:shape id="Text Box 32" o:spid="_x0000_s1055" type="#_x0000_t202" style="position:absolute;left:0;text-align:left;margin-left:0;margin-top:0;width:4in;height:28.8pt;z-index:251661312;visibility:visible;mso-wrap-style:square;mso-width-percent:450;mso-height-percent:0;mso-left-percent:420;mso-top-percent:880;mso-wrap-distance-left:9pt;mso-wrap-distance-top:0;mso-wrap-distance-right:9pt;mso-wrap-distance-bottom:0;mso-position-horizontal-relative:page;mso-position-vertical-relative:page;mso-width-percent:450;mso-height-percent:0;mso-left-percent:420;mso-top-percent:88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" filled="f" stroked="f" strokeweight=".5pt">
                    <v:textbox style="mso-fit-shape-to-text:t" inset="0,0,0,0">
                      <w:txbxContent>
                        <w:p w14:paraId="02CDB1B8" w14:textId="100E9D22" w:rsidR="00CF4421" w:rsidRDefault="00A833FF">
                          <w:pPr>
                            <w:pStyle w:val="NoSpacing"/>
                            <w:rPr>
                              <w:color w:val="A5B592" w:themeColor="accent1"/>
                              <w:sz w:val="26"/>
                              <w:szCs w:val="26"/>
                            </w:rPr>
                          </w:pPr>
                          <w:sdt>
                            <w:sdtPr>
                              <w:rPr>
                                <w:color w:val="A5B592" w:themeColor="accent1"/>
                                <w:sz w:val="26"/>
                                <w:szCs w:val="26"/>
                              </w:rPr>
                              <w:alias w:val="Author"/>
                              <w:tag w:val=""/>
                              <w:id w:val="-2041584766"/>
                              <w:dataBinding w:prefixMappings="xmlns:ns0='http://purl.org/dc/elements/1.1/' xmlns:ns1='http://schemas.openxmlformats.org/package/2006/metadata/core-properties' " w:xpath="/ns1:coreProperties[1]/ns0:creator[1]" w:storeItemID="{6C3C8BC8-F283-45AE-878A-BAB7291924A1}"/>
                              <w:text/>
                            </w:sdtPr>
                            <w:sdtEndPr/>
                            <w:sdtContent>
                              <w:r w:rsidR="00CF4421">
                                <w:rPr>
                                  <w:color w:val="A5B592" w:themeColor="accent1"/>
                                  <w:sz w:val="26"/>
                                  <w:szCs w:val="26"/>
                                </w:rPr>
                                <w:t>Jennifer Neumaier</w:t>
                              </w:r>
                            </w:sdtContent>
                          </w:sdt>
                        </w:p>
                        <w:p w14:paraId="282791F9" w14:textId="49B2178D" w:rsidR="00CF4421" w:rsidRDefault="00A833FF">
                          <w:pPr>
                            <w:pStyle w:val="NoSpacing"/>
                            <w:rPr>
                              <w:color w:val="595959" w:themeColor="text1" w:themeTint="A6"/>
                            </w:rPr>
                          </w:pPr>
                          <w:sdt>
                            <w:sdtPr>
                              <w:rPr>
                                <w:caps/>
                                <w:color w:val="595959" w:themeColor="text1" w:themeTint="A6"/>
                              </w:rPr>
                              <w:alias w:val="Company"/>
                              <w:tag w:val=""/>
                              <w:id w:val="1558814826"/>
                              <w:dataBinding w:prefixMappings="xmlns:ns0='http://schemas.openxmlformats.org/officeDocument/2006/extended-properties' " w:xpath="/ns0:Properties[1]/ns0:Company[1]" w:storeItemID="{6668398D-A668-4E3E-A5EB-62B293D839F1}"/>
                              <w:text/>
                            </w:sdtPr>
                            <w:sdtEndPr/>
                            <w:sdtContent>
                              <w:r w:rsidR="00CF4421">
                                <w:rPr>
                                  <w:caps/>
                                  <w:color w:val="595959" w:themeColor="text1" w:themeTint="A6"/>
                                </w:rPr>
                                <w:t>Institute of Genomics, University of Tartu</w:t>
                              </w:r>
                            </w:sdtContent>
                          </w:sdt>
                        </w:p>
                      </w:txbxContent>
                    </v:textbox>
                    <w10:wrap anchorx="page" anchory="page"/>
                  </v:shape>
                </w:pict>
              </mc:Fallback>
            </mc:AlternateContent>
          </w:r>
        </w:p>
        <w:p w14:paraId="79185533" w14:textId="77777777" w:rsidR="00A42CA2" w:rsidRPr="002805F7" w:rsidRDefault="008F7A94" w:rsidP="00CC10EA">
          <w:pPr>
            <w:spacing w:after="160" w:line="360" w:lineRule="auto"/>
            <w:jc w:val="both"/>
            <w:rPr>
              <w:rFonts w:ascii="Arial" w:eastAsia="Arial" w:hAnsi="Arial" w:cs="Arial"/>
              <w:sz w:val="22"/>
              <w:szCs w:val="22"/>
            </w:rPr>
          </w:pPr>
          <w:r w:rsidRPr="002805F7">
            <w:rPr>
              <w:noProof/>
              <w:sz w:val="22"/>
              <w:szCs w:val="22"/>
            </w:rPr>
            <mc:AlternateContent>
              <mc:Choice Requires="wps">
                <w:drawing>
                  <wp:anchor distT="0" distB="0" distL="114300" distR="114300" simplePos="0" relativeHeight="251660288" behindDoc="0" locked="0" layoutInCell="1" allowOverlap="1" wp14:anchorId="670FE996" wp14:editId="70E15C38">
                    <wp:simplePos x="0" y="0"/>
                    <mc:AlternateContent>
                      <mc:Choice Requires="wp14">
                        <wp:positionH relativeFrom="page">
                          <wp14:pctPosHOffset>42000</wp14:pctPosHOffset>
                        </wp:positionH>
                      </mc:Choice>
                      <mc:Fallback>
                        <wp:positionH relativeFrom="page">
                          <wp:posOffset>3263900</wp:posOffset>
                        </wp:positionH>
                      </mc:Fallback>
                    </mc:AlternateContent>
                    <mc:AlternateContent>
                      <mc:Choice Requires="wp14">
                        <wp:positionV relativeFrom="page">
                          <wp14:pctPosVOffset>17500</wp14:pctPosVOffset>
                        </wp:positionV>
                      </mc:Choice>
                      <mc:Fallback>
                        <wp:positionV relativeFrom="page">
                          <wp:posOffset>1760220</wp:posOffset>
                        </wp:positionV>
                      </mc:Fallback>
                    </mc:AlternateContent>
                    <wp:extent cx="3657600" cy="1574800"/>
                    <wp:effectExtent l="0" t="0" r="7620" b="6350"/>
                    <wp:wrapNone/>
                    <wp:docPr id="1" name="Text Box 1"/>
                    <wp:cNvGraphicFramePr/>
                    <a:graphic xmlns:a="http://schemas.openxmlformats.org/drawingml/2006/main">
                      <a:graphicData uri="http://schemas.microsoft.com/office/word/2010/wordprocessingShape">
                        <wps:wsp>
                          <wps:cNvSpPr txBox="1"/>
                          <wps:spPr>
                            <a:xfrm>
                              <a:off x="0" y="0"/>
                              <a:ext cx="3657600" cy="157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7E5673A" w14:textId="640CA5F1" w:rsidR="00CF4421" w:rsidRDefault="00A833FF">
                                <w:pPr>
                                  <w:pStyle w:val="NoSpacing"/>
                                  <w:rPr>
                                    <w:rFonts w:asciiTheme="majorHAnsi" w:eastAsiaTheme="majorEastAsia" w:hAnsiTheme="majorHAnsi" w:cstheme="majorBidi"/>
                                    <w:color w:val="262626" w:themeColor="text1" w:themeTint="D9"/>
                                    <w:sz w:val="72"/>
                                  </w:rPr>
                                </w:pPr>
                                <w:sdt>
                                  <w:sdtPr>
                                    <w:rPr>
                                      <w:rFonts w:asciiTheme="majorHAnsi" w:eastAsiaTheme="majorEastAsia" w:hAnsiTheme="majorHAnsi" w:cstheme="majorBidi"/>
                                      <w:spacing w:val="-10"/>
                                      <w:kern w:val="28"/>
                                      <w:sz w:val="56"/>
                                      <w:szCs w:val="56"/>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CF4421">
                                      <w:rPr>
                                        <w:rFonts w:asciiTheme="majorHAnsi" w:eastAsiaTheme="majorEastAsia" w:hAnsiTheme="majorHAnsi" w:cstheme="majorBidi"/>
                                        <w:spacing w:val="-10"/>
                                        <w:kern w:val="28"/>
                                        <w:sz w:val="56"/>
                                        <w:szCs w:val="56"/>
                                      </w:rPr>
                                      <w:t>Master Thesis</w:t>
                                    </w:r>
                                  </w:sdtContent>
                                </w:sdt>
                              </w:p>
                              <w:p w14:paraId="086CECD4" w14:textId="77777777" w:rsidR="00CF4421" w:rsidRDefault="00CF4421" w:rsidP="00056869">
                                <w:pPr>
                                  <w:spacing w:before="120"/>
                                  <w:rPr>
                                    <w:color w:val="404040" w:themeColor="text1" w:themeTint="BF"/>
                                    <w:sz w:val="36"/>
                                    <w:szCs w:val="36"/>
                                  </w:rPr>
                                </w:pPr>
                                <w:r w:rsidRPr="00025459">
                                  <w:rPr>
                                    <w:i/>
                                    <w:iCs/>
                                    <w:color w:val="404040" w:themeColor="text1" w:themeTint="BF"/>
                                    <w:sz w:val="36"/>
                                    <w:szCs w:val="36"/>
                                  </w:rPr>
                                  <w:t>Benchmarking machine learning performances with compositional</w:t>
                                </w:r>
                                <w:r w:rsidRPr="00025459">
                                  <w:rPr>
                                    <w:color w:val="404040" w:themeColor="text1" w:themeTint="BF"/>
                                    <w:sz w:val="36"/>
                                    <w:szCs w:val="36"/>
                                  </w:rPr>
                                  <w:t xml:space="preserve"> </w:t>
                                </w:r>
                                <w:r w:rsidRPr="00056869">
                                  <w:rPr>
                                    <w:i/>
                                    <w:iCs/>
                                    <w:color w:val="404040" w:themeColor="text1" w:themeTint="BF"/>
                                    <w:sz w:val="36"/>
                                    <w:szCs w:val="36"/>
                                  </w:rPr>
                                  <w:t>data</w:t>
                                </w:r>
                              </w:p>
                              <w:p w14:paraId="16B600DA" w14:textId="4DEC9715" w:rsidR="00CF4421" w:rsidRDefault="00CF4421" w:rsidP="00056869">
                                <w:pPr>
                                  <w:spacing w:before="120"/>
                                  <w:rPr>
                                    <w:color w:val="404040" w:themeColor="text1" w:themeTint="BF"/>
                                    <w:sz w:val="36"/>
                                    <w:szCs w:val="3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45000</wp14:pctWidth>
                    </wp14:sizeRelH>
                    <wp14:sizeRelV relativeFrom="margin">
                      <wp14:pctHeight>0</wp14:pctHeight>
                    </wp14:sizeRelV>
                  </wp:anchor>
                </w:drawing>
              </mc:Choice>
              <mc:Fallback>
                <w:pict>
                  <v:shape w14:anchorId="670FE996" id="Text Box 1" o:spid="_x0000_s1056" type="#_x0000_t202" style="position:absolute;left:0;text-align:left;margin-left:0;margin-top:0;width:4in;height:124pt;z-index:251660288;visibility:visible;mso-wrap-style:square;mso-width-percent:450;mso-height-percent:0;mso-left-percent:420;mso-top-percent:175;mso-wrap-distance-left:9pt;mso-wrap-distance-top:0;mso-wrap-distance-right:9pt;mso-wrap-distance-bottom:0;mso-position-horizontal-relative:page;mso-position-vertical-relative:page;mso-width-percent:450;mso-height-percent:0;mso-left-percent:420;mso-top-percent:175;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" filled="f" stroked="f" strokeweight=".5pt">
                    <v:textbox inset="0,0,0,0">
                      <w:txbxContent>
                        <w:p w14:paraId="57E5673A" w14:textId="640CA5F1" w:rsidR="00CF4421" w:rsidRDefault="00A833FF">
                          <w:pPr>
                            <w:pStyle w:val="NoSpacing"/>
                            <w:rPr>
                              <w:rFonts w:asciiTheme="majorHAnsi" w:eastAsiaTheme="majorEastAsia" w:hAnsiTheme="majorHAnsi" w:cstheme="majorBidi"/>
                              <w:color w:val="262626" w:themeColor="text1" w:themeTint="D9"/>
                              <w:sz w:val="72"/>
                            </w:rPr>
                          </w:pPr>
                          <w:sdt>
                            <w:sdtPr>
                              <w:rPr>
                                <w:rFonts w:asciiTheme="majorHAnsi" w:eastAsiaTheme="majorEastAsia" w:hAnsiTheme="majorHAnsi" w:cstheme="majorBidi"/>
                                <w:spacing w:val="-10"/>
                                <w:kern w:val="28"/>
                                <w:sz w:val="56"/>
                                <w:szCs w:val="56"/>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CF4421">
                                <w:rPr>
                                  <w:rFonts w:asciiTheme="majorHAnsi" w:eastAsiaTheme="majorEastAsia" w:hAnsiTheme="majorHAnsi" w:cstheme="majorBidi"/>
                                  <w:spacing w:val="-10"/>
                                  <w:kern w:val="28"/>
                                  <w:sz w:val="56"/>
                                  <w:szCs w:val="56"/>
                                </w:rPr>
                                <w:t>Master Thesis</w:t>
                              </w:r>
                            </w:sdtContent>
                          </w:sdt>
                        </w:p>
                        <w:p w14:paraId="086CECD4" w14:textId="77777777" w:rsidR="00CF4421" w:rsidRDefault="00CF4421" w:rsidP="00056869">
                          <w:pPr>
                            <w:spacing w:before="120"/>
                            <w:rPr>
                              <w:color w:val="404040" w:themeColor="text1" w:themeTint="BF"/>
                              <w:sz w:val="36"/>
                              <w:szCs w:val="36"/>
                            </w:rPr>
                          </w:pPr>
                          <w:r w:rsidRPr="00025459">
                            <w:rPr>
                              <w:i/>
                              <w:iCs/>
                              <w:color w:val="404040" w:themeColor="text1" w:themeTint="BF"/>
                              <w:sz w:val="36"/>
                              <w:szCs w:val="36"/>
                            </w:rPr>
                            <w:t>Benchmarking machine learning performances with compositional</w:t>
                          </w:r>
                          <w:r w:rsidRPr="00025459">
                            <w:rPr>
                              <w:color w:val="404040" w:themeColor="text1" w:themeTint="BF"/>
                              <w:sz w:val="36"/>
                              <w:szCs w:val="36"/>
                            </w:rPr>
                            <w:t xml:space="preserve"> </w:t>
                          </w:r>
                          <w:r w:rsidRPr="00056869">
                            <w:rPr>
                              <w:i/>
                              <w:iCs/>
                              <w:color w:val="404040" w:themeColor="text1" w:themeTint="BF"/>
                              <w:sz w:val="36"/>
                              <w:szCs w:val="36"/>
                            </w:rPr>
                            <w:t>data</w:t>
                          </w:r>
                        </w:p>
                        <w:p w14:paraId="16B600DA" w14:textId="4DEC9715" w:rsidR="00CF4421" w:rsidRDefault="00CF4421" w:rsidP="00056869">
                          <w:pPr>
                            <w:spacing w:before="120"/>
                            <w:rPr>
                              <w:color w:val="404040" w:themeColor="text1" w:themeTint="BF"/>
                              <w:sz w:val="36"/>
                              <w:szCs w:val="36"/>
                            </w:rPr>
                          </w:pPr>
                        </w:p>
                      </w:txbxContent>
                    </v:textbox>
                    <w10:wrap anchorx="page" anchory="page"/>
                  </v:shape>
                </w:pict>
              </mc:Fallback>
            </mc:AlternateContent>
          </w:r>
          <w:r w:rsidR="00735AF1" w:rsidRPr="002805F7">
            <w:rPr>
              <w:rFonts w:ascii="Arial" w:eastAsia="Arial" w:hAnsi="Arial" w:cs="Arial"/>
              <w:sz w:val="22"/>
              <w:szCs w:val="22"/>
            </w:rPr>
            <w:br w:type="page"/>
          </w:r>
        </w:p>
        <w:sdt>
          <w:sdtPr>
            <w:rPr>
              <w:caps w:val="0"/>
              <w:color w:val="auto"/>
              <w:spacing w:val="0"/>
              <w:sz w:val="20"/>
              <w:szCs w:val="20"/>
            </w:rPr>
            <w:id w:val="1782921428"/>
            <w:docPartObj>
              <w:docPartGallery w:val="Table of Contents"/>
              <w:docPartUnique/>
            </w:docPartObj>
          </w:sdtPr>
          <w:sdtEndPr>
            <w:rPr>
              <w:b/>
              <w:bCs/>
              <w:noProof/>
            </w:rPr>
          </w:sdtEndPr>
          <w:sdtContent>
            <w:p w14:paraId="1C8A8AE7" w14:textId="1EEB6B73" w:rsidR="00A42CA2" w:rsidRPr="002805F7" w:rsidRDefault="00A42CA2" w:rsidP="00CC10EA">
              <w:pPr>
                <w:pStyle w:val="TOCHeading"/>
                <w:spacing w:line="360" w:lineRule="auto"/>
                <w:jc w:val="both"/>
              </w:pPr>
              <w:r w:rsidRPr="002805F7">
                <w:t>Table of Contents</w:t>
              </w:r>
            </w:p>
            <w:p w14:paraId="3C3CBDCB" w14:textId="7E35530B" w:rsidR="00670DF1" w:rsidRDefault="00A42CA2">
              <w:pPr>
                <w:pStyle w:val="TOC1"/>
                <w:tabs>
                  <w:tab w:val="right" w:leader="dot" w:pos="9396"/>
                </w:tabs>
                <w:rPr>
                  <w:noProof/>
                  <w:sz w:val="22"/>
                  <w:szCs w:val="22"/>
                  <w:lang w:val="de-DE" w:eastAsia="de-DE"/>
                </w:rPr>
              </w:pPr>
              <w:r w:rsidRPr="002805F7">
                <w:rPr>
                  <w:sz w:val="22"/>
                  <w:szCs w:val="22"/>
                </w:rPr>
                <w:fldChar w:fldCharType="begin"/>
              </w:r>
              <w:r w:rsidRPr="002805F7">
                <w:rPr>
                  <w:sz w:val="22"/>
                  <w:szCs w:val="22"/>
                </w:rPr>
                <w:instrText xml:space="preserve"> TOC \o "1-3" \h \z \u </w:instrText>
              </w:r>
              <w:r w:rsidRPr="002805F7">
                <w:rPr>
                  <w:sz w:val="22"/>
                  <w:szCs w:val="22"/>
                </w:rPr>
                <w:fldChar w:fldCharType="separate"/>
              </w:r>
              <w:hyperlink w:anchor="_Toc104466246" w:history="1">
                <w:r w:rsidR="00670DF1" w:rsidRPr="00CE1686">
                  <w:rPr>
                    <w:rStyle w:val="Hyperlink"/>
                    <w:noProof/>
                  </w:rPr>
                  <w:t>Introduction</w:t>
                </w:r>
                <w:r w:rsidR="00670DF1">
                  <w:rPr>
                    <w:noProof/>
                    <w:webHidden/>
                  </w:rPr>
                  <w:tab/>
                </w:r>
                <w:r w:rsidR="00670DF1">
                  <w:rPr>
                    <w:noProof/>
                    <w:webHidden/>
                  </w:rPr>
                  <w:fldChar w:fldCharType="begin"/>
                </w:r>
                <w:r w:rsidR="00670DF1">
                  <w:rPr>
                    <w:noProof/>
                    <w:webHidden/>
                  </w:rPr>
                  <w:instrText xml:space="preserve"> PAGEREF _Toc104466246 \h </w:instrText>
                </w:r>
                <w:r w:rsidR="00670DF1">
                  <w:rPr>
                    <w:noProof/>
                    <w:webHidden/>
                  </w:rPr>
                </w:r>
                <w:r w:rsidR="00670DF1">
                  <w:rPr>
                    <w:noProof/>
                    <w:webHidden/>
                  </w:rPr>
                  <w:fldChar w:fldCharType="separate"/>
                </w:r>
                <w:r w:rsidR="00670DF1">
                  <w:rPr>
                    <w:noProof/>
                    <w:webHidden/>
                  </w:rPr>
                  <w:t>2</w:t>
                </w:r>
                <w:r w:rsidR="00670DF1">
                  <w:rPr>
                    <w:noProof/>
                    <w:webHidden/>
                  </w:rPr>
                  <w:fldChar w:fldCharType="end"/>
                </w:r>
              </w:hyperlink>
            </w:p>
            <w:p w14:paraId="0149DEDB" w14:textId="5C553255" w:rsidR="00670DF1" w:rsidRDefault="00670DF1">
              <w:pPr>
                <w:pStyle w:val="TOC1"/>
                <w:tabs>
                  <w:tab w:val="right" w:leader="dot" w:pos="9396"/>
                </w:tabs>
                <w:rPr>
                  <w:noProof/>
                  <w:sz w:val="22"/>
                  <w:szCs w:val="22"/>
                  <w:lang w:val="de-DE" w:eastAsia="de-DE"/>
                </w:rPr>
              </w:pPr>
              <w:hyperlink w:anchor="_Toc104466247" w:history="1">
                <w:r w:rsidRPr="00CE1686">
                  <w:rPr>
                    <w:rStyle w:val="Hyperlink"/>
                    <w:noProof/>
                  </w:rPr>
                  <w:t>Characteristics of Compositional Data</w:t>
                </w:r>
                <w:r>
                  <w:rPr>
                    <w:noProof/>
                    <w:webHidden/>
                  </w:rPr>
                  <w:tab/>
                </w:r>
                <w:r>
                  <w:rPr>
                    <w:noProof/>
                    <w:webHidden/>
                  </w:rPr>
                  <w:fldChar w:fldCharType="begin"/>
                </w:r>
                <w:r>
                  <w:rPr>
                    <w:noProof/>
                    <w:webHidden/>
                  </w:rPr>
                  <w:instrText xml:space="preserve"> PAGEREF _Toc104466247 \h </w:instrText>
                </w:r>
                <w:r>
                  <w:rPr>
                    <w:noProof/>
                    <w:webHidden/>
                  </w:rPr>
                </w:r>
                <w:r>
                  <w:rPr>
                    <w:noProof/>
                    <w:webHidden/>
                  </w:rPr>
                  <w:fldChar w:fldCharType="separate"/>
                </w:r>
                <w:r>
                  <w:rPr>
                    <w:noProof/>
                    <w:webHidden/>
                  </w:rPr>
                  <w:t>3</w:t>
                </w:r>
                <w:r>
                  <w:rPr>
                    <w:noProof/>
                    <w:webHidden/>
                  </w:rPr>
                  <w:fldChar w:fldCharType="end"/>
                </w:r>
              </w:hyperlink>
            </w:p>
            <w:p w14:paraId="09F71D53" w14:textId="7FD2D58B" w:rsidR="00670DF1" w:rsidRDefault="00670DF1">
              <w:pPr>
                <w:pStyle w:val="TOC2"/>
                <w:tabs>
                  <w:tab w:val="right" w:leader="dot" w:pos="9396"/>
                </w:tabs>
                <w:rPr>
                  <w:noProof/>
                  <w:sz w:val="22"/>
                  <w:szCs w:val="22"/>
                  <w:lang w:val="de-DE" w:eastAsia="de-DE"/>
                </w:rPr>
              </w:pPr>
              <w:hyperlink w:anchor="_Toc104466248" w:history="1">
                <w:r w:rsidRPr="00CE1686">
                  <w:rPr>
                    <w:rStyle w:val="Hyperlink"/>
                    <w:rFonts w:eastAsia="MyriadPro-Regular"/>
                    <w:noProof/>
                  </w:rPr>
                  <w:t>The Simplex Space</w:t>
                </w:r>
                <w:r>
                  <w:rPr>
                    <w:noProof/>
                    <w:webHidden/>
                  </w:rPr>
                  <w:tab/>
                </w:r>
                <w:r>
                  <w:rPr>
                    <w:noProof/>
                    <w:webHidden/>
                  </w:rPr>
                  <w:fldChar w:fldCharType="begin"/>
                </w:r>
                <w:r>
                  <w:rPr>
                    <w:noProof/>
                    <w:webHidden/>
                  </w:rPr>
                  <w:instrText xml:space="preserve"> PAGEREF _Toc104466248 \h </w:instrText>
                </w:r>
                <w:r>
                  <w:rPr>
                    <w:noProof/>
                    <w:webHidden/>
                  </w:rPr>
                </w:r>
                <w:r>
                  <w:rPr>
                    <w:noProof/>
                    <w:webHidden/>
                  </w:rPr>
                  <w:fldChar w:fldCharType="separate"/>
                </w:r>
                <w:r>
                  <w:rPr>
                    <w:noProof/>
                    <w:webHidden/>
                  </w:rPr>
                  <w:t>5</w:t>
                </w:r>
                <w:r>
                  <w:rPr>
                    <w:noProof/>
                    <w:webHidden/>
                  </w:rPr>
                  <w:fldChar w:fldCharType="end"/>
                </w:r>
              </w:hyperlink>
            </w:p>
            <w:p w14:paraId="682CC19B" w14:textId="63DA323F" w:rsidR="00670DF1" w:rsidRDefault="00670DF1">
              <w:pPr>
                <w:pStyle w:val="TOC2"/>
                <w:tabs>
                  <w:tab w:val="right" w:leader="dot" w:pos="9396"/>
                </w:tabs>
                <w:rPr>
                  <w:noProof/>
                  <w:sz w:val="22"/>
                  <w:szCs w:val="22"/>
                  <w:lang w:val="de-DE" w:eastAsia="de-DE"/>
                </w:rPr>
              </w:pPr>
              <w:hyperlink w:anchor="_Toc104466249" w:history="1">
                <w:r w:rsidRPr="00CE1686">
                  <w:rPr>
                    <w:rStyle w:val="Hyperlink"/>
                    <w:noProof/>
                  </w:rPr>
                  <w:t>Mapping the Simplex Space into Euclidean Space</w:t>
                </w:r>
                <w:r>
                  <w:rPr>
                    <w:noProof/>
                    <w:webHidden/>
                  </w:rPr>
                  <w:tab/>
                </w:r>
                <w:r>
                  <w:rPr>
                    <w:noProof/>
                    <w:webHidden/>
                  </w:rPr>
                  <w:fldChar w:fldCharType="begin"/>
                </w:r>
                <w:r>
                  <w:rPr>
                    <w:noProof/>
                    <w:webHidden/>
                  </w:rPr>
                  <w:instrText xml:space="preserve"> PAGEREF _Toc104466249 \h </w:instrText>
                </w:r>
                <w:r>
                  <w:rPr>
                    <w:noProof/>
                    <w:webHidden/>
                  </w:rPr>
                </w:r>
                <w:r>
                  <w:rPr>
                    <w:noProof/>
                    <w:webHidden/>
                  </w:rPr>
                  <w:fldChar w:fldCharType="separate"/>
                </w:r>
                <w:r>
                  <w:rPr>
                    <w:noProof/>
                    <w:webHidden/>
                  </w:rPr>
                  <w:t>6</w:t>
                </w:r>
                <w:r>
                  <w:rPr>
                    <w:noProof/>
                    <w:webHidden/>
                  </w:rPr>
                  <w:fldChar w:fldCharType="end"/>
                </w:r>
              </w:hyperlink>
            </w:p>
            <w:p w14:paraId="180C5574" w14:textId="42299DAA" w:rsidR="00670DF1" w:rsidRDefault="00670DF1">
              <w:pPr>
                <w:pStyle w:val="TOC2"/>
                <w:tabs>
                  <w:tab w:val="right" w:leader="dot" w:pos="9396"/>
                </w:tabs>
                <w:rPr>
                  <w:noProof/>
                  <w:sz w:val="22"/>
                  <w:szCs w:val="22"/>
                  <w:lang w:val="de-DE" w:eastAsia="de-DE"/>
                </w:rPr>
              </w:pPr>
              <w:hyperlink w:anchor="_Toc104466250" w:history="1">
                <w:r w:rsidRPr="00CE1686">
                  <w:rPr>
                    <w:rStyle w:val="Hyperlink"/>
                    <w:noProof/>
                  </w:rPr>
                  <w:t>Log-Ratio Transformations</w:t>
                </w:r>
                <w:r>
                  <w:rPr>
                    <w:noProof/>
                    <w:webHidden/>
                  </w:rPr>
                  <w:tab/>
                </w:r>
                <w:r>
                  <w:rPr>
                    <w:noProof/>
                    <w:webHidden/>
                  </w:rPr>
                  <w:fldChar w:fldCharType="begin"/>
                </w:r>
                <w:r>
                  <w:rPr>
                    <w:noProof/>
                    <w:webHidden/>
                  </w:rPr>
                  <w:instrText xml:space="preserve"> PAGEREF _Toc104466250 \h </w:instrText>
                </w:r>
                <w:r>
                  <w:rPr>
                    <w:noProof/>
                    <w:webHidden/>
                  </w:rPr>
                </w:r>
                <w:r>
                  <w:rPr>
                    <w:noProof/>
                    <w:webHidden/>
                  </w:rPr>
                  <w:fldChar w:fldCharType="separate"/>
                </w:r>
                <w:r>
                  <w:rPr>
                    <w:noProof/>
                    <w:webHidden/>
                  </w:rPr>
                  <w:t>8</w:t>
                </w:r>
                <w:r>
                  <w:rPr>
                    <w:noProof/>
                    <w:webHidden/>
                  </w:rPr>
                  <w:fldChar w:fldCharType="end"/>
                </w:r>
              </w:hyperlink>
            </w:p>
            <w:p w14:paraId="2C3701C8" w14:textId="6ADA2DB4" w:rsidR="00670DF1" w:rsidRDefault="00670DF1">
              <w:pPr>
                <w:pStyle w:val="TOC1"/>
                <w:tabs>
                  <w:tab w:val="right" w:leader="dot" w:pos="9396"/>
                </w:tabs>
                <w:rPr>
                  <w:noProof/>
                  <w:sz w:val="22"/>
                  <w:szCs w:val="22"/>
                  <w:lang w:val="de-DE" w:eastAsia="de-DE"/>
                </w:rPr>
              </w:pPr>
              <w:hyperlink w:anchor="_Toc104466251" w:history="1">
                <w:r w:rsidRPr="00CE1686">
                  <w:rPr>
                    <w:rStyle w:val="Hyperlink"/>
                    <w:noProof/>
                  </w:rPr>
                  <w:t>The Problem</w:t>
                </w:r>
                <w:r>
                  <w:rPr>
                    <w:noProof/>
                    <w:webHidden/>
                  </w:rPr>
                  <w:tab/>
                </w:r>
                <w:r>
                  <w:rPr>
                    <w:noProof/>
                    <w:webHidden/>
                  </w:rPr>
                  <w:fldChar w:fldCharType="begin"/>
                </w:r>
                <w:r>
                  <w:rPr>
                    <w:noProof/>
                    <w:webHidden/>
                  </w:rPr>
                  <w:instrText xml:space="preserve"> PAGEREF _Toc104466251 \h </w:instrText>
                </w:r>
                <w:r>
                  <w:rPr>
                    <w:noProof/>
                    <w:webHidden/>
                  </w:rPr>
                </w:r>
                <w:r>
                  <w:rPr>
                    <w:noProof/>
                    <w:webHidden/>
                  </w:rPr>
                  <w:fldChar w:fldCharType="separate"/>
                </w:r>
                <w:r>
                  <w:rPr>
                    <w:noProof/>
                    <w:webHidden/>
                  </w:rPr>
                  <w:t>10</w:t>
                </w:r>
                <w:r>
                  <w:rPr>
                    <w:noProof/>
                    <w:webHidden/>
                  </w:rPr>
                  <w:fldChar w:fldCharType="end"/>
                </w:r>
              </w:hyperlink>
            </w:p>
            <w:p w14:paraId="554C29CD" w14:textId="066BEAF6" w:rsidR="00670DF1" w:rsidRDefault="00670DF1">
              <w:pPr>
                <w:pStyle w:val="TOC2"/>
                <w:tabs>
                  <w:tab w:val="right" w:leader="dot" w:pos="9396"/>
                </w:tabs>
                <w:rPr>
                  <w:noProof/>
                  <w:sz w:val="22"/>
                  <w:szCs w:val="22"/>
                  <w:lang w:val="de-DE" w:eastAsia="de-DE"/>
                </w:rPr>
              </w:pPr>
              <w:hyperlink w:anchor="_Toc104466252" w:history="1">
                <w:r w:rsidRPr="00CE1686">
                  <w:rPr>
                    <w:rStyle w:val="Hyperlink"/>
                    <w:noProof/>
                  </w:rPr>
                  <w:t>Machine Learning</w:t>
                </w:r>
                <w:r>
                  <w:rPr>
                    <w:noProof/>
                    <w:webHidden/>
                  </w:rPr>
                  <w:tab/>
                </w:r>
                <w:r>
                  <w:rPr>
                    <w:noProof/>
                    <w:webHidden/>
                  </w:rPr>
                  <w:fldChar w:fldCharType="begin"/>
                </w:r>
                <w:r>
                  <w:rPr>
                    <w:noProof/>
                    <w:webHidden/>
                  </w:rPr>
                  <w:instrText xml:space="preserve"> PAGEREF _Toc104466252 \h </w:instrText>
                </w:r>
                <w:r>
                  <w:rPr>
                    <w:noProof/>
                    <w:webHidden/>
                  </w:rPr>
                </w:r>
                <w:r>
                  <w:rPr>
                    <w:noProof/>
                    <w:webHidden/>
                  </w:rPr>
                  <w:fldChar w:fldCharType="separate"/>
                </w:r>
                <w:r>
                  <w:rPr>
                    <w:noProof/>
                    <w:webHidden/>
                  </w:rPr>
                  <w:t>10</w:t>
                </w:r>
                <w:r>
                  <w:rPr>
                    <w:noProof/>
                    <w:webHidden/>
                  </w:rPr>
                  <w:fldChar w:fldCharType="end"/>
                </w:r>
              </w:hyperlink>
            </w:p>
            <w:p w14:paraId="65EC76A3" w14:textId="5C8631F6" w:rsidR="00670DF1" w:rsidRDefault="00670DF1">
              <w:pPr>
                <w:pStyle w:val="TOC2"/>
                <w:tabs>
                  <w:tab w:val="right" w:leader="dot" w:pos="9396"/>
                </w:tabs>
                <w:rPr>
                  <w:noProof/>
                  <w:sz w:val="22"/>
                  <w:szCs w:val="22"/>
                  <w:lang w:val="de-DE" w:eastAsia="de-DE"/>
                </w:rPr>
              </w:pPr>
              <w:hyperlink w:anchor="_Toc104466253" w:history="1">
                <w:r w:rsidRPr="00CE1686">
                  <w:rPr>
                    <w:rStyle w:val="Hyperlink"/>
                    <w:noProof/>
                  </w:rPr>
                  <w:t>CODACORE</w:t>
                </w:r>
                <w:r>
                  <w:rPr>
                    <w:noProof/>
                    <w:webHidden/>
                  </w:rPr>
                  <w:tab/>
                </w:r>
                <w:r>
                  <w:rPr>
                    <w:noProof/>
                    <w:webHidden/>
                  </w:rPr>
                  <w:fldChar w:fldCharType="begin"/>
                </w:r>
                <w:r>
                  <w:rPr>
                    <w:noProof/>
                    <w:webHidden/>
                  </w:rPr>
                  <w:instrText xml:space="preserve"> PAGEREF _Toc104466253 \h </w:instrText>
                </w:r>
                <w:r>
                  <w:rPr>
                    <w:noProof/>
                    <w:webHidden/>
                  </w:rPr>
                </w:r>
                <w:r>
                  <w:rPr>
                    <w:noProof/>
                    <w:webHidden/>
                  </w:rPr>
                  <w:fldChar w:fldCharType="separate"/>
                </w:r>
                <w:r>
                  <w:rPr>
                    <w:noProof/>
                    <w:webHidden/>
                  </w:rPr>
                  <w:t>11</w:t>
                </w:r>
                <w:r>
                  <w:rPr>
                    <w:noProof/>
                    <w:webHidden/>
                  </w:rPr>
                  <w:fldChar w:fldCharType="end"/>
                </w:r>
              </w:hyperlink>
            </w:p>
            <w:p w14:paraId="3B902AE6" w14:textId="2C7781C1" w:rsidR="00670DF1" w:rsidRDefault="00670DF1">
              <w:pPr>
                <w:pStyle w:val="TOC2"/>
                <w:tabs>
                  <w:tab w:val="right" w:leader="dot" w:pos="9396"/>
                </w:tabs>
                <w:rPr>
                  <w:noProof/>
                  <w:sz w:val="22"/>
                  <w:szCs w:val="22"/>
                  <w:lang w:val="de-DE" w:eastAsia="de-DE"/>
                </w:rPr>
              </w:pPr>
              <w:hyperlink w:anchor="_Toc104466254" w:history="1">
                <w:r w:rsidRPr="00CE1686">
                  <w:rPr>
                    <w:rStyle w:val="Hyperlink"/>
                    <w:noProof/>
                  </w:rPr>
                  <w:t>Implementation/Assessment</w:t>
                </w:r>
                <w:r>
                  <w:rPr>
                    <w:noProof/>
                    <w:webHidden/>
                  </w:rPr>
                  <w:tab/>
                </w:r>
                <w:r>
                  <w:rPr>
                    <w:noProof/>
                    <w:webHidden/>
                  </w:rPr>
                  <w:fldChar w:fldCharType="begin"/>
                </w:r>
                <w:r>
                  <w:rPr>
                    <w:noProof/>
                    <w:webHidden/>
                  </w:rPr>
                  <w:instrText xml:space="preserve"> PAGEREF _Toc104466254 \h </w:instrText>
                </w:r>
                <w:r>
                  <w:rPr>
                    <w:noProof/>
                    <w:webHidden/>
                  </w:rPr>
                </w:r>
                <w:r>
                  <w:rPr>
                    <w:noProof/>
                    <w:webHidden/>
                  </w:rPr>
                  <w:fldChar w:fldCharType="separate"/>
                </w:r>
                <w:r>
                  <w:rPr>
                    <w:noProof/>
                    <w:webHidden/>
                  </w:rPr>
                  <w:t>12</w:t>
                </w:r>
                <w:r>
                  <w:rPr>
                    <w:noProof/>
                    <w:webHidden/>
                  </w:rPr>
                  <w:fldChar w:fldCharType="end"/>
                </w:r>
              </w:hyperlink>
            </w:p>
            <w:p w14:paraId="24CA91AC" w14:textId="74D3D851" w:rsidR="00670DF1" w:rsidRDefault="00670DF1">
              <w:pPr>
                <w:pStyle w:val="TOC1"/>
                <w:tabs>
                  <w:tab w:val="right" w:leader="dot" w:pos="9396"/>
                </w:tabs>
                <w:rPr>
                  <w:noProof/>
                  <w:sz w:val="22"/>
                  <w:szCs w:val="22"/>
                  <w:lang w:val="de-DE" w:eastAsia="de-DE"/>
                </w:rPr>
              </w:pPr>
              <w:hyperlink w:anchor="_Toc104466255" w:history="1">
                <w:r w:rsidRPr="00CE1686">
                  <w:rPr>
                    <w:rStyle w:val="Hyperlink"/>
                    <w:noProof/>
                  </w:rPr>
                  <w:t>Results/Analysis</w:t>
                </w:r>
                <w:r>
                  <w:rPr>
                    <w:noProof/>
                    <w:webHidden/>
                  </w:rPr>
                  <w:tab/>
                </w:r>
                <w:r>
                  <w:rPr>
                    <w:noProof/>
                    <w:webHidden/>
                  </w:rPr>
                  <w:fldChar w:fldCharType="begin"/>
                </w:r>
                <w:r>
                  <w:rPr>
                    <w:noProof/>
                    <w:webHidden/>
                  </w:rPr>
                  <w:instrText xml:space="preserve"> PAGEREF _Toc104466255 \h </w:instrText>
                </w:r>
                <w:r>
                  <w:rPr>
                    <w:noProof/>
                    <w:webHidden/>
                  </w:rPr>
                </w:r>
                <w:r>
                  <w:rPr>
                    <w:noProof/>
                    <w:webHidden/>
                  </w:rPr>
                  <w:fldChar w:fldCharType="separate"/>
                </w:r>
                <w:r>
                  <w:rPr>
                    <w:noProof/>
                    <w:webHidden/>
                  </w:rPr>
                  <w:t>15</w:t>
                </w:r>
                <w:r>
                  <w:rPr>
                    <w:noProof/>
                    <w:webHidden/>
                  </w:rPr>
                  <w:fldChar w:fldCharType="end"/>
                </w:r>
              </w:hyperlink>
            </w:p>
            <w:p w14:paraId="0A433E57" w14:textId="76C0102D" w:rsidR="00670DF1" w:rsidRDefault="00670DF1">
              <w:pPr>
                <w:pStyle w:val="TOC2"/>
                <w:tabs>
                  <w:tab w:val="right" w:leader="dot" w:pos="9396"/>
                </w:tabs>
                <w:rPr>
                  <w:noProof/>
                  <w:sz w:val="22"/>
                  <w:szCs w:val="22"/>
                  <w:lang w:val="de-DE" w:eastAsia="de-DE"/>
                </w:rPr>
              </w:pPr>
              <w:hyperlink w:anchor="_Toc104466256" w:history="1">
                <w:r w:rsidRPr="00CE1686">
                  <w:rPr>
                    <w:rStyle w:val="Hyperlink"/>
                    <w:noProof/>
                  </w:rPr>
                  <w:t>INFLUENCE OF TEST SET ON PERFORMANCES</w:t>
                </w:r>
                <w:r>
                  <w:rPr>
                    <w:noProof/>
                    <w:webHidden/>
                  </w:rPr>
                  <w:tab/>
                </w:r>
                <w:r>
                  <w:rPr>
                    <w:noProof/>
                    <w:webHidden/>
                  </w:rPr>
                  <w:fldChar w:fldCharType="begin"/>
                </w:r>
                <w:r>
                  <w:rPr>
                    <w:noProof/>
                    <w:webHidden/>
                  </w:rPr>
                  <w:instrText xml:space="preserve"> PAGEREF _Toc104466256 \h </w:instrText>
                </w:r>
                <w:r>
                  <w:rPr>
                    <w:noProof/>
                    <w:webHidden/>
                  </w:rPr>
                </w:r>
                <w:r>
                  <w:rPr>
                    <w:noProof/>
                    <w:webHidden/>
                  </w:rPr>
                  <w:fldChar w:fldCharType="separate"/>
                </w:r>
                <w:r>
                  <w:rPr>
                    <w:noProof/>
                    <w:webHidden/>
                  </w:rPr>
                  <w:t>16</w:t>
                </w:r>
                <w:r>
                  <w:rPr>
                    <w:noProof/>
                    <w:webHidden/>
                  </w:rPr>
                  <w:fldChar w:fldCharType="end"/>
                </w:r>
              </w:hyperlink>
            </w:p>
            <w:p w14:paraId="50BB54B0" w14:textId="180D23B8" w:rsidR="00670DF1" w:rsidRDefault="00670DF1">
              <w:pPr>
                <w:pStyle w:val="TOC2"/>
                <w:tabs>
                  <w:tab w:val="right" w:leader="dot" w:pos="9396"/>
                </w:tabs>
                <w:rPr>
                  <w:noProof/>
                  <w:sz w:val="22"/>
                  <w:szCs w:val="22"/>
                  <w:lang w:val="de-DE" w:eastAsia="de-DE"/>
                </w:rPr>
              </w:pPr>
              <w:hyperlink w:anchor="_Toc104466257" w:history="1">
                <w:r w:rsidRPr="00CE1686">
                  <w:rPr>
                    <w:rStyle w:val="Hyperlink"/>
                    <w:noProof/>
                  </w:rPr>
                  <w:t>INFLUENCE OF TRANSFORMATION ON PERFORMANCES</w:t>
                </w:r>
                <w:r>
                  <w:rPr>
                    <w:noProof/>
                    <w:webHidden/>
                  </w:rPr>
                  <w:tab/>
                </w:r>
                <w:r>
                  <w:rPr>
                    <w:noProof/>
                    <w:webHidden/>
                  </w:rPr>
                  <w:fldChar w:fldCharType="begin"/>
                </w:r>
                <w:r>
                  <w:rPr>
                    <w:noProof/>
                    <w:webHidden/>
                  </w:rPr>
                  <w:instrText xml:space="preserve"> PAGEREF _Toc104466257 \h </w:instrText>
                </w:r>
                <w:r>
                  <w:rPr>
                    <w:noProof/>
                    <w:webHidden/>
                  </w:rPr>
                </w:r>
                <w:r>
                  <w:rPr>
                    <w:noProof/>
                    <w:webHidden/>
                  </w:rPr>
                  <w:fldChar w:fldCharType="separate"/>
                </w:r>
                <w:r>
                  <w:rPr>
                    <w:noProof/>
                    <w:webHidden/>
                  </w:rPr>
                  <w:t>18</w:t>
                </w:r>
                <w:r>
                  <w:rPr>
                    <w:noProof/>
                    <w:webHidden/>
                  </w:rPr>
                  <w:fldChar w:fldCharType="end"/>
                </w:r>
              </w:hyperlink>
            </w:p>
            <w:p w14:paraId="3DACCFE9" w14:textId="6282F102" w:rsidR="00670DF1" w:rsidRDefault="00670DF1">
              <w:pPr>
                <w:pStyle w:val="TOC3"/>
                <w:tabs>
                  <w:tab w:val="right" w:leader="dot" w:pos="9396"/>
                </w:tabs>
                <w:rPr>
                  <w:noProof/>
                  <w:sz w:val="22"/>
                  <w:szCs w:val="22"/>
                  <w:lang w:val="de-DE" w:eastAsia="de-DE"/>
                </w:rPr>
              </w:pPr>
              <w:hyperlink w:anchor="_Toc104466258" w:history="1">
                <w:r w:rsidRPr="00CE1686">
                  <w:rPr>
                    <w:rStyle w:val="Hyperlink"/>
                    <w:noProof/>
                  </w:rPr>
                  <w:t>Binary Classification</w:t>
                </w:r>
                <w:r>
                  <w:rPr>
                    <w:noProof/>
                    <w:webHidden/>
                  </w:rPr>
                  <w:tab/>
                </w:r>
                <w:r>
                  <w:rPr>
                    <w:noProof/>
                    <w:webHidden/>
                  </w:rPr>
                  <w:fldChar w:fldCharType="begin"/>
                </w:r>
                <w:r>
                  <w:rPr>
                    <w:noProof/>
                    <w:webHidden/>
                  </w:rPr>
                  <w:instrText xml:space="preserve"> PAGEREF _Toc104466258 \h </w:instrText>
                </w:r>
                <w:r>
                  <w:rPr>
                    <w:noProof/>
                    <w:webHidden/>
                  </w:rPr>
                </w:r>
                <w:r>
                  <w:rPr>
                    <w:noProof/>
                    <w:webHidden/>
                  </w:rPr>
                  <w:fldChar w:fldCharType="separate"/>
                </w:r>
                <w:r>
                  <w:rPr>
                    <w:noProof/>
                    <w:webHidden/>
                  </w:rPr>
                  <w:t>18</w:t>
                </w:r>
                <w:r>
                  <w:rPr>
                    <w:noProof/>
                    <w:webHidden/>
                  </w:rPr>
                  <w:fldChar w:fldCharType="end"/>
                </w:r>
              </w:hyperlink>
            </w:p>
            <w:p w14:paraId="29B0EDAB" w14:textId="1D55CE66" w:rsidR="00670DF1" w:rsidRDefault="00670DF1">
              <w:pPr>
                <w:pStyle w:val="TOC3"/>
                <w:tabs>
                  <w:tab w:val="right" w:leader="dot" w:pos="9396"/>
                </w:tabs>
                <w:rPr>
                  <w:noProof/>
                  <w:sz w:val="22"/>
                  <w:szCs w:val="22"/>
                  <w:lang w:val="de-DE" w:eastAsia="de-DE"/>
                </w:rPr>
              </w:pPr>
              <w:hyperlink w:anchor="_Toc104466259" w:history="1">
                <w:r w:rsidRPr="00CE1686">
                  <w:rPr>
                    <w:rStyle w:val="Hyperlink"/>
                    <w:noProof/>
                  </w:rPr>
                  <w:t>Regression Setting</w:t>
                </w:r>
                <w:r>
                  <w:rPr>
                    <w:noProof/>
                    <w:webHidden/>
                  </w:rPr>
                  <w:tab/>
                </w:r>
                <w:r>
                  <w:rPr>
                    <w:noProof/>
                    <w:webHidden/>
                  </w:rPr>
                  <w:fldChar w:fldCharType="begin"/>
                </w:r>
                <w:r>
                  <w:rPr>
                    <w:noProof/>
                    <w:webHidden/>
                  </w:rPr>
                  <w:instrText xml:space="preserve"> PAGEREF _Toc104466259 \h </w:instrText>
                </w:r>
                <w:r>
                  <w:rPr>
                    <w:noProof/>
                    <w:webHidden/>
                  </w:rPr>
                </w:r>
                <w:r>
                  <w:rPr>
                    <w:noProof/>
                    <w:webHidden/>
                  </w:rPr>
                  <w:fldChar w:fldCharType="separate"/>
                </w:r>
                <w:r>
                  <w:rPr>
                    <w:noProof/>
                    <w:webHidden/>
                  </w:rPr>
                  <w:t>20</w:t>
                </w:r>
                <w:r>
                  <w:rPr>
                    <w:noProof/>
                    <w:webHidden/>
                  </w:rPr>
                  <w:fldChar w:fldCharType="end"/>
                </w:r>
              </w:hyperlink>
            </w:p>
            <w:p w14:paraId="039A92AA" w14:textId="0191297C" w:rsidR="00670DF1" w:rsidRDefault="00670DF1">
              <w:pPr>
                <w:pStyle w:val="TOC2"/>
                <w:tabs>
                  <w:tab w:val="right" w:leader="dot" w:pos="9396"/>
                </w:tabs>
                <w:rPr>
                  <w:noProof/>
                  <w:sz w:val="22"/>
                  <w:szCs w:val="22"/>
                  <w:lang w:val="de-DE" w:eastAsia="de-DE"/>
                </w:rPr>
              </w:pPr>
              <w:hyperlink w:anchor="_Toc104466260" w:history="1">
                <w:r w:rsidRPr="00CE1686">
                  <w:rPr>
                    <w:rStyle w:val="Hyperlink"/>
                    <w:noProof/>
                  </w:rPr>
                  <w:t>INFLUENCE OF DATA LEAKAGE ON PERFORMANCES</w:t>
                </w:r>
                <w:r>
                  <w:rPr>
                    <w:noProof/>
                    <w:webHidden/>
                  </w:rPr>
                  <w:tab/>
                </w:r>
                <w:r>
                  <w:rPr>
                    <w:noProof/>
                    <w:webHidden/>
                  </w:rPr>
                  <w:fldChar w:fldCharType="begin"/>
                </w:r>
                <w:r>
                  <w:rPr>
                    <w:noProof/>
                    <w:webHidden/>
                  </w:rPr>
                  <w:instrText xml:space="preserve"> PAGEREF _Toc104466260 \h </w:instrText>
                </w:r>
                <w:r>
                  <w:rPr>
                    <w:noProof/>
                    <w:webHidden/>
                  </w:rPr>
                </w:r>
                <w:r>
                  <w:rPr>
                    <w:noProof/>
                    <w:webHidden/>
                  </w:rPr>
                  <w:fldChar w:fldCharType="separate"/>
                </w:r>
                <w:r>
                  <w:rPr>
                    <w:noProof/>
                    <w:webHidden/>
                  </w:rPr>
                  <w:t>22</w:t>
                </w:r>
                <w:r>
                  <w:rPr>
                    <w:noProof/>
                    <w:webHidden/>
                  </w:rPr>
                  <w:fldChar w:fldCharType="end"/>
                </w:r>
              </w:hyperlink>
            </w:p>
            <w:p w14:paraId="5BF9398E" w14:textId="587C47A7" w:rsidR="00670DF1" w:rsidRDefault="00670DF1">
              <w:pPr>
                <w:pStyle w:val="TOC1"/>
                <w:tabs>
                  <w:tab w:val="right" w:leader="dot" w:pos="9396"/>
                </w:tabs>
                <w:rPr>
                  <w:noProof/>
                  <w:sz w:val="22"/>
                  <w:szCs w:val="22"/>
                  <w:lang w:val="de-DE" w:eastAsia="de-DE"/>
                </w:rPr>
              </w:pPr>
              <w:hyperlink w:anchor="_Toc104466261" w:history="1">
                <w:r w:rsidRPr="00CE1686">
                  <w:rPr>
                    <w:rStyle w:val="Hyperlink"/>
                    <w:noProof/>
                  </w:rPr>
                  <w:t>Discussion/Conclusion</w:t>
                </w:r>
                <w:r>
                  <w:rPr>
                    <w:noProof/>
                    <w:webHidden/>
                  </w:rPr>
                  <w:tab/>
                </w:r>
                <w:r>
                  <w:rPr>
                    <w:noProof/>
                    <w:webHidden/>
                  </w:rPr>
                  <w:fldChar w:fldCharType="begin"/>
                </w:r>
                <w:r>
                  <w:rPr>
                    <w:noProof/>
                    <w:webHidden/>
                  </w:rPr>
                  <w:instrText xml:space="preserve"> PAGEREF _Toc104466261 \h </w:instrText>
                </w:r>
                <w:r>
                  <w:rPr>
                    <w:noProof/>
                    <w:webHidden/>
                  </w:rPr>
                </w:r>
                <w:r>
                  <w:rPr>
                    <w:noProof/>
                    <w:webHidden/>
                  </w:rPr>
                  <w:fldChar w:fldCharType="separate"/>
                </w:r>
                <w:r>
                  <w:rPr>
                    <w:noProof/>
                    <w:webHidden/>
                  </w:rPr>
                  <w:t>26</w:t>
                </w:r>
                <w:r>
                  <w:rPr>
                    <w:noProof/>
                    <w:webHidden/>
                  </w:rPr>
                  <w:fldChar w:fldCharType="end"/>
                </w:r>
              </w:hyperlink>
            </w:p>
            <w:p w14:paraId="0321E677" w14:textId="3700965C" w:rsidR="00670DF1" w:rsidRDefault="00670DF1">
              <w:pPr>
                <w:pStyle w:val="TOC1"/>
                <w:tabs>
                  <w:tab w:val="right" w:leader="dot" w:pos="9396"/>
                </w:tabs>
                <w:rPr>
                  <w:noProof/>
                  <w:sz w:val="22"/>
                  <w:szCs w:val="22"/>
                  <w:lang w:val="de-DE" w:eastAsia="de-DE"/>
                </w:rPr>
              </w:pPr>
              <w:hyperlink w:anchor="_Toc104466262" w:history="1">
                <w:r w:rsidRPr="00CE1686">
                  <w:rPr>
                    <w:rStyle w:val="Hyperlink"/>
                    <w:noProof/>
                  </w:rPr>
                  <w:t>Publication bibliography</w:t>
                </w:r>
                <w:r>
                  <w:rPr>
                    <w:noProof/>
                    <w:webHidden/>
                  </w:rPr>
                  <w:tab/>
                </w:r>
                <w:r>
                  <w:rPr>
                    <w:noProof/>
                    <w:webHidden/>
                  </w:rPr>
                  <w:fldChar w:fldCharType="begin"/>
                </w:r>
                <w:r>
                  <w:rPr>
                    <w:noProof/>
                    <w:webHidden/>
                  </w:rPr>
                  <w:instrText xml:space="preserve"> PAGEREF _Toc104466262 \h </w:instrText>
                </w:r>
                <w:r>
                  <w:rPr>
                    <w:noProof/>
                    <w:webHidden/>
                  </w:rPr>
                </w:r>
                <w:r>
                  <w:rPr>
                    <w:noProof/>
                    <w:webHidden/>
                  </w:rPr>
                  <w:fldChar w:fldCharType="separate"/>
                </w:r>
                <w:r>
                  <w:rPr>
                    <w:noProof/>
                    <w:webHidden/>
                  </w:rPr>
                  <w:t>29</w:t>
                </w:r>
                <w:r>
                  <w:rPr>
                    <w:noProof/>
                    <w:webHidden/>
                  </w:rPr>
                  <w:fldChar w:fldCharType="end"/>
                </w:r>
              </w:hyperlink>
            </w:p>
            <w:p w14:paraId="46930998" w14:textId="72804E05" w:rsidR="00670DF1" w:rsidRDefault="00670DF1">
              <w:pPr>
                <w:pStyle w:val="TOC1"/>
                <w:tabs>
                  <w:tab w:val="right" w:leader="dot" w:pos="9396"/>
                </w:tabs>
                <w:rPr>
                  <w:noProof/>
                  <w:sz w:val="22"/>
                  <w:szCs w:val="22"/>
                  <w:lang w:val="de-DE" w:eastAsia="de-DE"/>
                </w:rPr>
              </w:pPr>
              <w:hyperlink w:anchor="_Toc104466263" w:history="1">
                <w:r w:rsidRPr="00CE1686">
                  <w:rPr>
                    <w:rStyle w:val="Hyperlink"/>
                    <w:noProof/>
                  </w:rPr>
                  <w:t>Supplementary</w:t>
                </w:r>
                <w:r>
                  <w:rPr>
                    <w:noProof/>
                    <w:webHidden/>
                  </w:rPr>
                  <w:tab/>
                </w:r>
                <w:r>
                  <w:rPr>
                    <w:noProof/>
                    <w:webHidden/>
                  </w:rPr>
                  <w:fldChar w:fldCharType="begin"/>
                </w:r>
                <w:r>
                  <w:rPr>
                    <w:noProof/>
                    <w:webHidden/>
                  </w:rPr>
                  <w:instrText xml:space="preserve"> PAGEREF _Toc104466263 \h </w:instrText>
                </w:r>
                <w:r>
                  <w:rPr>
                    <w:noProof/>
                    <w:webHidden/>
                  </w:rPr>
                </w:r>
                <w:r>
                  <w:rPr>
                    <w:noProof/>
                    <w:webHidden/>
                  </w:rPr>
                  <w:fldChar w:fldCharType="separate"/>
                </w:r>
                <w:r>
                  <w:rPr>
                    <w:noProof/>
                    <w:webHidden/>
                  </w:rPr>
                  <w:t>31</w:t>
                </w:r>
                <w:r>
                  <w:rPr>
                    <w:noProof/>
                    <w:webHidden/>
                  </w:rPr>
                  <w:fldChar w:fldCharType="end"/>
                </w:r>
              </w:hyperlink>
            </w:p>
            <w:p w14:paraId="11E3E610" w14:textId="0CAE52B4" w:rsidR="00670DF1" w:rsidRDefault="00670DF1">
              <w:pPr>
                <w:pStyle w:val="TOC2"/>
                <w:tabs>
                  <w:tab w:val="right" w:leader="dot" w:pos="9396"/>
                </w:tabs>
                <w:rPr>
                  <w:noProof/>
                  <w:sz w:val="22"/>
                  <w:szCs w:val="22"/>
                  <w:lang w:val="de-DE" w:eastAsia="de-DE"/>
                </w:rPr>
              </w:pPr>
              <w:hyperlink w:anchor="_Toc104466264" w:history="1">
                <w:r w:rsidRPr="00CE1686">
                  <w:rPr>
                    <w:rStyle w:val="Hyperlink"/>
                    <w:noProof/>
                  </w:rPr>
                  <w:t>Methodology</w:t>
                </w:r>
                <w:r>
                  <w:rPr>
                    <w:noProof/>
                    <w:webHidden/>
                  </w:rPr>
                  <w:tab/>
                </w:r>
                <w:r>
                  <w:rPr>
                    <w:noProof/>
                    <w:webHidden/>
                  </w:rPr>
                  <w:fldChar w:fldCharType="begin"/>
                </w:r>
                <w:r>
                  <w:rPr>
                    <w:noProof/>
                    <w:webHidden/>
                  </w:rPr>
                  <w:instrText xml:space="preserve"> PAGEREF _Toc104466264 \h </w:instrText>
                </w:r>
                <w:r>
                  <w:rPr>
                    <w:noProof/>
                    <w:webHidden/>
                  </w:rPr>
                </w:r>
                <w:r>
                  <w:rPr>
                    <w:noProof/>
                    <w:webHidden/>
                  </w:rPr>
                  <w:fldChar w:fldCharType="separate"/>
                </w:r>
                <w:r>
                  <w:rPr>
                    <w:noProof/>
                    <w:webHidden/>
                  </w:rPr>
                  <w:t>31</w:t>
                </w:r>
                <w:r>
                  <w:rPr>
                    <w:noProof/>
                    <w:webHidden/>
                  </w:rPr>
                  <w:fldChar w:fldCharType="end"/>
                </w:r>
              </w:hyperlink>
            </w:p>
            <w:p w14:paraId="6EFDB61F" w14:textId="0CED31CE" w:rsidR="00670DF1" w:rsidRDefault="00670DF1">
              <w:pPr>
                <w:pStyle w:val="TOC3"/>
                <w:tabs>
                  <w:tab w:val="right" w:leader="dot" w:pos="9396"/>
                </w:tabs>
                <w:rPr>
                  <w:noProof/>
                  <w:sz w:val="22"/>
                  <w:szCs w:val="22"/>
                  <w:lang w:val="de-DE" w:eastAsia="de-DE"/>
                </w:rPr>
              </w:pPr>
              <w:hyperlink w:anchor="_Toc104466265" w:history="1">
                <w:r w:rsidRPr="00CE1686">
                  <w:rPr>
                    <w:rStyle w:val="Hyperlink"/>
                    <w:noProof/>
                  </w:rPr>
                  <w:t>Data set</w:t>
                </w:r>
                <w:r>
                  <w:rPr>
                    <w:noProof/>
                    <w:webHidden/>
                  </w:rPr>
                  <w:tab/>
                </w:r>
                <w:r>
                  <w:rPr>
                    <w:noProof/>
                    <w:webHidden/>
                  </w:rPr>
                  <w:fldChar w:fldCharType="begin"/>
                </w:r>
                <w:r>
                  <w:rPr>
                    <w:noProof/>
                    <w:webHidden/>
                  </w:rPr>
                  <w:instrText xml:space="preserve"> PAGEREF _Toc104466265 \h </w:instrText>
                </w:r>
                <w:r>
                  <w:rPr>
                    <w:noProof/>
                    <w:webHidden/>
                  </w:rPr>
                </w:r>
                <w:r>
                  <w:rPr>
                    <w:noProof/>
                    <w:webHidden/>
                  </w:rPr>
                  <w:fldChar w:fldCharType="separate"/>
                </w:r>
                <w:r>
                  <w:rPr>
                    <w:noProof/>
                    <w:webHidden/>
                  </w:rPr>
                  <w:t>31</w:t>
                </w:r>
                <w:r>
                  <w:rPr>
                    <w:noProof/>
                    <w:webHidden/>
                  </w:rPr>
                  <w:fldChar w:fldCharType="end"/>
                </w:r>
              </w:hyperlink>
            </w:p>
            <w:p w14:paraId="1640B9F3" w14:textId="786FBAD8" w:rsidR="00670DF1" w:rsidRDefault="00670DF1">
              <w:pPr>
                <w:pStyle w:val="TOC3"/>
                <w:tabs>
                  <w:tab w:val="right" w:leader="dot" w:pos="9396"/>
                </w:tabs>
                <w:rPr>
                  <w:noProof/>
                  <w:sz w:val="22"/>
                  <w:szCs w:val="22"/>
                  <w:lang w:val="de-DE" w:eastAsia="de-DE"/>
                </w:rPr>
              </w:pPr>
              <w:hyperlink w:anchor="_Toc104466266" w:history="1">
                <w:r w:rsidRPr="00CE1686">
                  <w:rPr>
                    <w:rStyle w:val="Hyperlink"/>
                    <w:noProof/>
                  </w:rPr>
                  <w:t>Pre-Processing</w:t>
                </w:r>
                <w:r>
                  <w:rPr>
                    <w:noProof/>
                    <w:webHidden/>
                  </w:rPr>
                  <w:tab/>
                </w:r>
                <w:r>
                  <w:rPr>
                    <w:noProof/>
                    <w:webHidden/>
                  </w:rPr>
                  <w:fldChar w:fldCharType="begin"/>
                </w:r>
                <w:r>
                  <w:rPr>
                    <w:noProof/>
                    <w:webHidden/>
                  </w:rPr>
                  <w:instrText xml:space="preserve"> PAGEREF _Toc104466266 \h </w:instrText>
                </w:r>
                <w:r>
                  <w:rPr>
                    <w:noProof/>
                    <w:webHidden/>
                  </w:rPr>
                </w:r>
                <w:r>
                  <w:rPr>
                    <w:noProof/>
                    <w:webHidden/>
                  </w:rPr>
                  <w:fldChar w:fldCharType="separate"/>
                </w:r>
                <w:r>
                  <w:rPr>
                    <w:noProof/>
                    <w:webHidden/>
                  </w:rPr>
                  <w:t>31</w:t>
                </w:r>
                <w:r>
                  <w:rPr>
                    <w:noProof/>
                    <w:webHidden/>
                  </w:rPr>
                  <w:fldChar w:fldCharType="end"/>
                </w:r>
              </w:hyperlink>
            </w:p>
            <w:p w14:paraId="4C2A6E54" w14:textId="195842D2" w:rsidR="00670DF1" w:rsidRDefault="00670DF1">
              <w:pPr>
                <w:pStyle w:val="TOC3"/>
                <w:tabs>
                  <w:tab w:val="right" w:leader="dot" w:pos="9396"/>
                </w:tabs>
                <w:rPr>
                  <w:noProof/>
                  <w:sz w:val="22"/>
                  <w:szCs w:val="22"/>
                  <w:lang w:val="de-DE" w:eastAsia="de-DE"/>
                </w:rPr>
              </w:pPr>
              <w:hyperlink w:anchor="_Toc104466267" w:history="1">
                <w:r w:rsidRPr="00CE1686">
                  <w:rPr>
                    <w:rStyle w:val="Hyperlink"/>
                    <w:noProof/>
                  </w:rPr>
                  <w:t>Imputation</w:t>
                </w:r>
                <w:r>
                  <w:rPr>
                    <w:noProof/>
                    <w:webHidden/>
                  </w:rPr>
                  <w:tab/>
                </w:r>
                <w:r>
                  <w:rPr>
                    <w:noProof/>
                    <w:webHidden/>
                  </w:rPr>
                  <w:fldChar w:fldCharType="begin"/>
                </w:r>
                <w:r>
                  <w:rPr>
                    <w:noProof/>
                    <w:webHidden/>
                  </w:rPr>
                  <w:instrText xml:space="preserve"> PAGEREF _Toc104466267 \h </w:instrText>
                </w:r>
                <w:r>
                  <w:rPr>
                    <w:noProof/>
                    <w:webHidden/>
                  </w:rPr>
                </w:r>
                <w:r>
                  <w:rPr>
                    <w:noProof/>
                    <w:webHidden/>
                  </w:rPr>
                  <w:fldChar w:fldCharType="separate"/>
                </w:r>
                <w:r>
                  <w:rPr>
                    <w:noProof/>
                    <w:webHidden/>
                  </w:rPr>
                  <w:t>32</w:t>
                </w:r>
                <w:r>
                  <w:rPr>
                    <w:noProof/>
                    <w:webHidden/>
                  </w:rPr>
                  <w:fldChar w:fldCharType="end"/>
                </w:r>
              </w:hyperlink>
            </w:p>
            <w:p w14:paraId="12D75832" w14:textId="24C21FE0" w:rsidR="00670DF1" w:rsidRDefault="00670DF1">
              <w:pPr>
                <w:pStyle w:val="TOC3"/>
                <w:tabs>
                  <w:tab w:val="right" w:leader="dot" w:pos="9396"/>
                </w:tabs>
                <w:rPr>
                  <w:noProof/>
                  <w:sz w:val="22"/>
                  <w:szCs w:val="22"/>
                  <w:lang w:val="de-DE" w:eastAsia="de-DE"/>
                </w:rPr>
              </w:pPr>
              <w:hyperlink w:anchor="_Toc104466268" w:history="1">
                <w:r w:rsidRPr="00CE1686">
                  <w:rPr>
                    <w:rStyle w:val="Hyperlink"/>
                    <w:noProof/>
                  </w:rPr>
                  <w:t>Transformations</w:t>
                </w:r>
                <w:r>
                  <w:rPr>
                    <w:noProof/>
                    <w:webHidden/>
                  </w:rPr>
                  <w:tab/>
                </w:r>
                <w:r>
                  <w:rPr>
                    <w:noProof/>
                    <w:webHidden/>
                  </w:rPr>
                  <w:fldChar w:fldCharType="begin"/>
                </w:r>
                <w:r>
                  <w:rPr>
                    <w:noProof/>
                    <w:webHidden/>
                  </w:rPr>
                  <w:instrText xml:space="preserve"> PAGEREF _Toc104466268 \h </w:instrText>
                </w:r>
                <w:r>
                  <w:rPr>
                    <w:noProof/>
                    <w:webHidden/>
                  </w:rPr>
                </w:r>
                <w:r>
                  <w:rPr>
                    <w:noProof/>
                    <w:webHidden/>
                  </w:rPr>
                  <w:fldChar w:fldCharType="separate"/>
                </w:r>
                <w:r>
                  <w:rPr>
                    <w:noProof/>
                    <w:webHidden/>
                  </w:rPr>
                  <w:t>32</w:t>
                </w:r>
                <w:r>
                  <w:rPr>
                    <w:noProof/>
                    <w:webHidden/>
                  </w:rPr>
                  <w:fldChar w:fldCharType="end"/>
                </w:r>
              </w:hyperlink>
            </w:p>
            <w:p w14:paraId="6A5F3B2C" w14:textId="76C8BDCD" w:rsidR="00670DF1" w:rsidRDefault="00670DF1">
              <w:pPr>
                <w:pStyle w:val="TOC3"/>
                <w:tabs>
                  <w:tab w:val="right" w:leader="dot" w:pos="9396"/>
                </w:tabs>
                <w:rPr>
                  <w:noProof/>
                  <w:sz w:val="22"/>
                  <w:szCs w:val="22"/>
                  <w:lang w:val="de-DE" w:eastAsia="de-DE"/>
                </w:rPr>
              </w:pPr>
              <w:hyperlink w:anchor="_Toc104466269" w:history="1">
                <w:r w:rsidRPr="00CE1686">
                  <w:rPr>
                    <w:rStyle w:val="Hyperlink"/>
                    <w:noProof/>
                  </w:rPr>
                  <w:t>Machine LEarning models</w:t>
                </w:r>
                <w:r>
                  <w:rPr>
                    <w:noProof/>
                    <w:webHidden/>
                  </w:rPr>
                  <w:tab/>
                </w:r>
                <w:r>
                  <w:rPr>
                    <w:noProof/>
                    <w:webHidden/>
                  </w:rPr>
                  <w:fldChar w:fldCharType="begin"/>
                </w:r>
                <w:r>
                  <w:rPr>
                    <w:noProof/>
                    <w:webHidden/>
                  </w:rPr>
                  <w:instrText xml:space="preserve"> PAGEREF _Toc104466269 \h </w:instrText>
                </w:r>
                <w:r>
                  <w:rPr>
                    <w:noProof/>
                    <w:webHidden/>
                  </w:rPr>
                </w:r>
                <w:r>
                  <w:rPr>
                    <w:noProof/>
                    <w:webHidden/>
                  </w:rPr>
                  <w:fldChar w:fldCharType="separate"/>
                </w:r>
                <w:r>
                  <w:rPr>
                    <w:noProof/>
                    <w:webHidden/>
                  </w:rPr>
                  <w:t>33</w:t>
                </w:r>
                <w:r>
                  <w:rPr>
                    <w:noProof/>
                    <w:webHidden/>
                  </w:rPr>
                  <w:fldChar w:fldCharType="end"/>
                </w:r>
              </w:hyperlink>
            </w:p>
            <w:p w14:paraId="09FF8288" w14:textId="626DEBFC" w:rsidR="00A42CA2" w:rsidRPr="002805F7" w:rsidRDefault="00A42CA2" w:rsidP="00CC10EA">
              <w:pPr>
                <w:spacing w:line="360" w:lineRule="auto"/>
                <w:jc w:val="both"/>
                <w:rPr>
                  <w:sz w:val="22"/>
                  <w:szCs w:val="22"/>
                </w:rPr>
              </w:pPr>
              <w:r w:rsidRPr="002805F7">
                <w:rPr>
                  <w:b/>
                  <w:bCs/>
                  <w:noProof/>
                  <w:sz w:val="22"/>
                  <w:szCs w:val="22"/>
                </w:rPr>
                <w:fldChar w:fldCharType="end"/>
              </w:r>
              <w:r w:rsidR="008935D2" w:rsidRPr="002805F7">
                <w:rPr>
                  <w:b/>
                  <w:bCs/>
                  <w:noProof/>
                  <w:sz w:val="22"/>
                  <w:szCs w:val="22"/>
                </w:rPr>
                <w:t xml:space="preserve"> </w:t>
              </w:r>
            </w:p>
          </w:sdtContent>
        </w:sdt>
        <w:p w14:paraId="1E0D3F4A" w14:textId="7C39E799" w:rsidR="00735AF1" w:rsidRPr="002805F7" w:rsidRDefault="004B288C" w:rsidP="00CC10EA">
          <w:pPr>
            <w:spacing w:line="360" w:lineRule="auto"/>
            <w:jc w:val="both"/>
            <w:rPr>
              <w:rFonts w:ascii="Arial" w:eastAsia="Arial" w:hAnsi="Arial" w:cs="Arial"/>
              <w:sz w:val="22"/>
              <w:szCs w:val="22"/>
            </w:rPr>
          </w:pPr>
          <w:r w:rsidRPr="002805F7">
            <w:rPr>
              <w:rFonts w:ascii="Arial" w:eastAsia="Arial" w:hAnsi="Arial" w:cs="Arial"/>
              <w:sz w:val="22"/>
              <w:szCs w:val="22"/>
            </w:rPr>
            <w:br w:type="page"/>
          </w:r>
        </w:p>
      </w:sdtContent>
    </w:sdt>
    <w:p w14:paraId="5A80046C" w14:textId="38AFF044" w:rsidR="00497731" w:rsidRPr="002805F7" w:rsidRDefault="008F7A94" w:rsidP="00CC10EA">
      <w:pPr>
        <w:pStyle w:val="Heading1"/>
        <w:spacing w:line="360" w:lineRule="auto"/>
        <w:jc w:val="both"/>
      </w:pPr>
      <w:bookmarkStart w:id="0" w:name="_Toc104466246"/>
      <w:commentRangeStart w:id="1"/>
      <w:r w:rsidRPr="002805F7">
        <w:lastRenderedPageBreak/>
        <w:t>Introduction</w:t>
      </w:r>
      <w:commentRangeEnd w:id="1"/>
      <w:r w:rsidR="004C36E8" w:rsidRPr="002805F7">
        <w:rPr>
          <w:rStyle w:val="CommentReference"/>
          <w:caps w:val="0"/>
          <w:color w:val="auto"/>
          <w:spacing w:val="0"/>
          <w:sz w:val="22"/>
          <w:szCs w:val="22"/>
        </w:rPr>
        <w:commentReference w:id="1"/>
      </w:r>
      <w:bookmarkEnd w:id="0"/>
    </w:p>
    <w:p w14:paraId="53D4EE9B" w14:textId="1A6DB945" w:rsidR="000F0F66" w:rsidRPr="002805F7" w:rsidRDefault="000F0F66" w:rsidP="00CC10EA">
      <w:pPr>
        <w:spacing w:line="360" w:lineRule="auto"/>
        <w:jc w:val="both"/>
        <w:rPr>
          <w:sz w:val="22"/>
          <w:szCs w:val="22"/>
        </w:rPr>
      </w:pPr>
      <w:r w:rsidRPr="002805F7">
        <w:rPr>
          <w:sz w:val="22"/>
          <w:szCs w:val="22"/>
        </w:rPr>
        <w:t xml:space="preserve">Machine learning in microbiome studies is widely used and the interest is growing. However, there is no universal understanding of the algorithmic approaches that can best utilize the information present in the microbiome data. Thus, this is an interesting and widely discussed topic that can have a great impact on the potential applications leveraging microbiome data. A key topic in microbiome research is the sample space of the input data. The sequencing data appears as count data, but, only relative abundance of the microbial features can be observed, commonly called “compositional data”. Thus, transforming the read counts to relative abundances is usually the first step and machine learning methods are usually applied on relative abundances. However, relative abundances raise several limitations, which can have an impact on the performance of the prediction models. Therefore, log-ratio transformations are a proposition made by several studies now, however their impact on machine learning performances has never been tested in large-scale studies. The goal of this benchmarking project is to rectify that and conduct several machine learning models under several log-ratio transformations in comparison </w:t>
      </w:r>
      <w:r w:rsidR="00912D9D" w:rsidRPr="002805F7">
        <w:rPr>
          <w:sz w:val="22"/>
          <w:szCs w:val="22"/>
        </w:rPr>
        <w:t xml:space="preserve">to </w:t>
      </w:r>
      <w:r w:rsidRPr="002805F7">
        <w:rPr>
          <w:i/>
          <w:iCs/>
          <w:sz w:val="22"/>
          <w:szCs w:val="22"/>
        </w:rPr>
        <w:t>CoDaCoRe</w:t>
      </w:r>
      <w:r w:rsidR="00912D9D" w:rsidRPr="002805F7">
        <w:rPr>
          <w:sz w:val="22"/>
          <w:szCs w:val="22"/>
        </w:rPr>
        <w:t>, an algorithm specifically made with microbiome analysis in mind.</w:t>
      </w:r>
      <w:r w:rsidR="005016B5" w:rsidRPr="002805F7">
        <w:rPr>
          <w:sz w:val="22"/>
          <w:szCs w:val="22"/>
        </w:rPr>
        <w:t xml:space="preserve"> This way it will become clearer if a scientist should make the effort in learning about machine learning methods, when automated algorithms perform well </w:t>
      </w:r>
      <w:r w:rsidR="00912D9D" w:rsidRPr="002805F7">
        <w:rPr>
          <w:sz w:val="22"/>
          <w:szCs w:val="22"/>
        </w:rPr>
        <w:t>enough,</w:t>
      </w:r>
      <w:r w:rsidR="005016B5" w:rsidRPr="002805F7">
        <w:rPr>
          <w:sz w:val="22"/>
          <w:szCs w:val="22"/>
        </w:rPr>
        <w:t xml:space="preserve"> and no </w:t>
      </w:r>
      <w:r w:rsidR="004C1F7F" w:rsidRPr="002805F7">
        <w:rPr>
          <w:sz w:val="22"/>
          <w:szCs w:val="22"/>
        </w:rPr>
        <w:t xml:space="preserve">heavy </w:t>
      </w:r>
      <w:r w:rsidR="005016B5" w:rsidRPr="002805F7">
        <w:rPr>
          <w:sz w:val="22"/>
          <w:szCs w:val="22"/>
        </w:rPr>
        <w:t>prior machine learning knowledge is necessary.</w:t>
      </w:r>
    </w:p>
    <w:p w14:paraId="0101B492" w14:textId="6F147DC2" w:rsidR="00CF4421" w:rsidRPr="002805F7" w:rsidRDefault="00507B81" w:rsidP="00CC10EA">
      <w:pPr>
        <w:spacing w:line="360" w:lineRule="auto"/>
        <w:jc w:val="both"/>
        <w:rPr>
          <w:sz w:val="22"/>
          <w:szCs w:val="22"/>
        </w:rPr>
      </w:pPr>
      <w:bookmarkStart w:id="2" w:name="_Hlk103899473"/>
      <w:r w:rsidRPr="002805F7">
        <w:rPr>
          <w:sz w:val="22"/>
          <w:szCs w:val="22"/>
        </w:rPr>
        <w:t xml:space="preserve">Working with mathematical concepts is always a bit out of the comfort zone for most biologists. Unfortunately, with technical improvements and big data encroaching in our field, and statistical methodology being an essential part in data analysis, ignoring mathematics is just not an option. One concept that became increasingly more important in sequencing data analysis is the concept of “compositional data”. </w:t>
      </w:r>
      <w:r w:rsidR="00597303" w:rsidRPr="002805F7">
        <w:rPr>
          <w:sz w:val="22"/>
          <w:szCs w:val="22"/>
        </w:rPr>
        <w:t xml:space="preserve">Several papers </w:t>
      </w:r>
      <w:sdt>
        <w:sdtPr>
          <w:rPr>
            <w:sz w:val="22"/>
            <w:szCs w:val="22"/>
          </w:rPr>
          <w:alias w:val="To edit, see citavi.com/edit"/>
          <w:tag w:val="CitaviPlaceholder#e78d1046-15da-46aa-ba3c-c7bcdd2d64f2"/>
          <w:id w:val="-1101102957"/>
          <w:placeholder>
            <w:docPart w:val="DefaultPlaceholder_-1854013440"/>
          </w:placeholder>
        </w:sdtPr>
        <w:sdtEndPr/>
        <w:sdtContent>
          <w:r w:rsidR="00597303" w:rsidRPr="002805F7">
            <w:rPr>
              <w:sz w:val="22"/>
              <w:szCs w:val="22"/>
            </w:rPr>
            <w:fldChar w:fldCharType="begin"/>
          </w:r>
          <w:r w:rsidR="00BD743A"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ZmYxMTcwLWFmYzgtNGJiYy1hNDExLTk2MDg2MmZiN2IwZiIsIlJhbmdlTGVuZ3RoIjoyMywiUmVmZXJlbmNlSWQiOiI5ZGYyNDJmYS03OTUzLTRlZmItOWVjMy00NjJkZDgzNTUy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Sx7IiRpZCI6IjExIiwiJHR5cGUiOiJTd2lzc0FjYWRlbWljLkNpdGF2aS5DaXRhdGlvbnMuV29yZFBsYWNlaG9sZGVyRW50cnksIFN3aXNzQWNhZGVtaWMuQ2l0YXZpIiwiSWQiOiI4N2ZmNTRkZC1hYzM2LTQ1MGQtYTc4Ny0zMDM4MWRlMGRmYjQiLCJSYW5nZVN0YXJ0IjoyMywiUmFuZ2VMZW5ndGgiOjE5LCJSZWZlcmVuY2VJZCI6ImVkMGNhNDE4LWZlOTUtNGFiYS1hZDc3LTkzYmUzM2U2OGFlMi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lBNQzU2OTUxMzQiLCJVcmlTdHJpbmciOiJodHRwczovL3d3dy5uY2JpLm5sbS5uaWguZ292L3BtYy9hcnRpY2xlcy9QTUM1Njk1MT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Y2YzZTk5NGYtNjBkOC00OTk0LTljNjYtOTUwMjQ5OTM1ODRiIiwiTW9kaWZpZWRPbiI6IjIwMjItMDEtMjFUMjM6MDM6MjY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xMC4zMzg5L2ZtaWNiLjIwMTcuMDIyMjQiLCJVcmlTdHJpbmciOiJodHRwczovL2RvaS5vcmcvMTAuMzM4OS9mbWljYi4yMDE3LjAyMjI0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MzIiwiJHR5cGUiOiJTd2lzc0FjYWRlbWljLkNpdGF2aS5Mb2NhdGlvbiwgU3dpc3NBY2FkZW1pYy5DaXRhdmkiLCJBZGRyZXNzIjp7IiRpZCI6IjM0IiwiJHR5cGUiOiJTd2lzc0FjYWRlbWljLkNpdGF2aS5MaW5rZWRSZXNvdXJjZSwgU3dpc3NBY2FkZW1pYy5DaXRhdmkiLCJMaW5rZWRSZXNvdXJjZVR5cGUiOjUsIk9yaWdpbmFsU3RyaW5nIjoiUE1DNjA4NDU3MiIsIlVyaVN0cmluZyI6Imh0dHBzOi8vd3d3Lm5jYmkubmxtLm5paC5nb3YvcG1jL2FydGljbGVzL1BNQzYwODQ1NzI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MVQyMzowMzoyNiIsIk1vZGlmaWVkQnkiOiJfSmVubmlmZXIgTmV1bWFpZXIiLCJJZCI6IjMxNmY1OWRjLThlOGMtNGJkMS04NzQ4LTMxYjYzZTcwYTk4NyIsIk1vZGlmaWVkT24iOiIyMDIyLTAxLTIxVDIzOjAzOjI2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5My9iaW9pbmZvcm1hdGljcy9idHkxNzUiLCJVcmlTdHJpbmciOiJodHRwczovL2RvaS5vcmcvMTAuMTA5My9iaW9pbmZvcm1hdGljcy9idHkxNzU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}</w:instrText>
          </w:r>
          <w:r w:rsidR="00597303" w:rsidRPr="002805F7">
            <w:rPr>
              <w:sz w:val="22"/>
              <w:szCs w:val="22"/>
            </w:rPr>
            <w:fldChar w:fldCharType="separate"/>
          </w:r>
          <w:r w:rsidR="00811F09" w:rsidRPr="002805F7">
            <w:rPr>
              <w:sz w:val="22"/>
              <w:szCs w:val="22"/>
            </w:rPr>
            <w:t>(Greenacre et al. 2021b; Gloor et al. 2017; Quinn et al. 2018)</w:t>
          </w:r>
          <w:r w:rsidR="00597303" w:rsidRPr="002805F7">
            <w:rPr>
              <w:sz w:val="22"/>
              <w:szCs w:val="22"/>
            </w:rPr>
            <w:fldChar w:fldCharType="end"/>
          </w:r>
        </w:sdtContent>
      </w:sdt>
      <w:r w:rsidR="00597303" w:rsidRPr="002805F7">
        <w:rPr>
          <w:sz w:val="22"/>
          <w:szCs w:val="22"/>
        </w:rPr>
        <w:t xml:space="preserve"> made it abundantly clear that sequencing data is of compositional nature, which means it has different mathematical characteristics than other data types. </w:t>
      </w:r>
      <w:r w:rsidRPr="002805F7">
        <w:rPr>
          <w:sz w:val="22"/>
          <w:szCs w:val="22"/>
        </w:rPr>
        <w:t xml:space="preserve">Furthermore, as machine learning concepts become more widespread and useful, their performance in combination with compositional data </w:t>
      </w:r>
      <w:r w:rsidR="00515316" w:rsidRPr="002805F7">
        <w:rPr>
          <w:sz w:val="22"/>
          <w:szCs w:val="22"/>
        </w:rPr>
        <w:t>and its necessary transformations have</w:t>
      </w:r>
      <w:r w:rsidRPr="002805F7">
        <w:rPr>
          <w:sz w:val="22"/>
          <w:szCs w:val="22"/>
        </w:rPr>
        <w:t xml:space="preserve"> not been fully analyzed</w:t>
      </w:r>
      <w:r w:rsidR="00597303" w:rsidRPr="002805F7">
        <w:rPr>
          <w:sz w:val="22"/>
          <w:szCs w:val="22"/>
        </w:rPr>
        <w:t>.</w:t>
      </w:r>
    </w:p>
    <w:p w14:paraId="5FCE2BB5" w14:textId="4B412C0F" w:rsidR="00801C8C" w:rsidRPr="002805F7" w:rsidRDefault="00252A6F" w:rsidP="00D7408E">
      <w:pPr>
        <w:spacing w:line="360" w:lineRule="auto"/>
        <w:jc w:val="both"/>
        <w:rPr>
          <w:sz w:val="22"/>
          <w:szCs w:val="22"/>
        </w:rPr>
      </w:pPr>
      <w:r w:rsidRPr="002805F7">
        <w:rPr>
          <w:sz w:val="22"/>
          <w:szCs w:val="22"/>
        </w:rPr>
        <w:t>The goal of this</w:t>
      </w:r>
      <w:r w:rsidR="00507B81" w:rsidRPr="002805F7">
        <w:rPr>
          <w:sz w:val="22"/>
          <w:szCs w:val="22"/>
        </w:rPr>
        <w:t xml:space="preserve"> master thesis is an attempt in making the information around compositional data more approachable</w:t>
      </w:r>
      <w:r w:rsidRPr="002805F7">
        <w:rPr>
          <w:sz w:val="22"/>
          <w:szCs w:val="22"/>
        </w:rPr>
        <w:t>,</w:t>
      </w:r>
      <w:r w:rsidR="00507B81" w:rsidRPr="002805F7">
        <w:rPr>
          <w:sz w:val="22"/>
          <w:szCs w:val="22"/>
        </w:rPr>
        <w:t xml:space="preserve"> summariz</w:t>
      </w:r>
      <w:r w:rsidRPr="002805F7">
        <w:rPr>
          <w:sz w:val="22"/>
          <w:szCs w:val="22"/>
        </w:rPr>
        <w:t>ing</w:t>
      </w:r>
      <w:r w:rsidR="00507B81" w:rsidRPr="002805F7">
        <w:rPr>
          <w:sz w:val="22"/>
          <w:szCs w:val="22"/>
        </w:rPr>
        <w:t xml:space="preserve"> </w:t>
      </w:r>
      <w:r w:rsidR="00136FC7" w:rsidRPr="002805F7">
        <w:rPr>
          <w:sz w:val="22"/>
          <w:szCs w:val="22"/>
        </w:rPr>
        <w:t>the</w:t>
      </w:r>
      <w:r w:rsidR="00507B81" w:rsidRPr="002805F7">
        <w:rPr>
          <w:sz w:val="22"/>
          <w:szCs w:val="22"/>
        </w:rPr>
        <w:t xml:space="preserve"> </w:t>
      </w:r>
      <w:r w:rsidR="00136FC7" w:rsidRPr="002805F7">
        <w:rPr>
          <w:sz w:val="22"/>
          <w:szCs w:val="22"/>
        </w:rPr>
        <w:t xml:space="preserve">achieved </w:t>
      </w:r>
      <w:r w:rsidR="00507B81" w:rsidRPr="002805F7">
        <w:rPr>
          <w:sz w:val="22"/>
          <w:szCs w:val="22"/>
        </w:rPr>
        <w:t>solutions</w:t>
      </w:r>
      <w:r w:rsidR="00D7408E" w:rsidRPr="002805F7">
        <w:rPr>
          <w:sz w:val="22"/>
          <w:szCs w:val="22"/>
        </w:rPr>
        <w:t>,</w:t>
      </w:r>
      <w:r w:rsidR="00507B81" w:rsidRPr="002805F7">
        <w:rPr>
          <w:sz w:val="22"/>
          <w:szCs w:val="22"/>
        </w:rPr>
        <w:t xml:space="preserve"> and </w:t>
      </w:r>
      <w:r w:rsidRPr="002805F7">
        <w:rPr>
          <w:sz w:val="22"/>
          <w:szCs w:val="22"/>
        </w:rPr>
        <w:t>in a practical part, trying</w:t>
      </w:r>
      <w:r w:rsidR="00136FC7" w:rsidRPr="002805F7">
        <w:rPr>
          <w:sz w:val="22"/>
          <w:szCs w:val="22"/>
        </w:rPr>
        <w:t xml:space="preserve"> to assess if these achievements are also applicable when combining compositional data and machine learning concepts</w:t>
      </w:r>
      <w:r w:rsidR="00507B81" w:rsidRPr="002805F7">
        <w:rPr>
          <w:sz w:val="22"/>
          <w:szCs w:val="22"/>
        </w:rPr>
        <w:t>.</w:t>
      </w:r>
    </w:p>
    <w:p w14:paraId="077E6FA0" w14:textId="7EFE99A0" w:rsidR="002D0FC3" w:rsidRPr="002805F7" w:rsidRDefault="00801C8C" w:rsidP="002D0FC3">
      <w:pPr>
        <w:spacing w:line="360" w:lineRule="auto"/>
        <w:jc w:val="both"/>
        <w:rPr>
          <w:sz w:val="22"/>
          <w:szCs w:val="22"/>
        </w:rPr>
      </w:pPr>
      <w:r w:rsidRPr="002805F7">
        <w:rPr>
          <w:sz w:val="22"/>
          <w:szCs w:val="22"/>
        </w:rPr>
        <w:lastRenderedPageBreak/>
        <w:t>As this master thesis uses microbiome sequencing data</w:t>
      </w:r>
      <w:r w:rsidR="002D0FC3" w:rsidRPr="002805F7">
        <w:rPr>
          <w:sz w:val="22"/>
          <w:szCs w:val="22"/>
        </w:rPr>
        <w:t xml:space="preserve"> and </w:t>
      </w:r>
      <w:r w:rsidRPr="002805F7">
        <w:rPr>
          <w:sz w:val="22"/>
          <w:szCs w:val="22"/>
        </w:rPr>
        <w:t>was created in a microbiome research group</w:t>
      </w:r>
      <w:r w:rsidR="00A5494D" w:rsidRPr="002805F7">
        <w:rPr>
          <w:sz w:val="22"/>
          <w:szCs w:val="22"/>
        </w:rPr>
        <w:t>, this</w:t>
      </w:r>
      <w:r w:rsidRPr="002805F7">
        <w:rPr>
          <w:sz w:val="22"/>
          <w:szCs w:val="22"/>
        </w:rPr>
        <w:t xml:space="preserve"> text will mostly focus on this field</w:t>
      </w:r>
      <w:r w:rsidR="00A5494D" w:rsidRPr="002805F7">
        <w:rPr>
          <w:sz w:val="22"/>
          <w:szCs w:val="22"/>
        </w:rPr>
        <w:t xml:space="preserve"> and its papers. However,</w:t>
      </w:r>
      <w:r w:rsidRPr="002805F7">
        <w:rPr>
          <w:sz w:val="22"/>
          <w:szCs w:val="22"/>
        </w:rPr>
        <w:t xml:space="preserve"> all results are applicable to </w:t>
      </w:r>
      <w:r w:rsidR="00A5494D" w:rsidRPr="002805F7">
        <w:rPr>
          <w:sz w:val="22"/>
          <w:szCs w:val="22"/>
        </w:rPr>
        <w:t xml:space="preserve">other </w:t>
      </w:r>
      <w:r w:rsidRPr="002805F7">
        <w:rPr>
          <w:sz w:val="22"/>
          <w:szCs w:val="22"/>
        </w:rPr>
        <w:t xml:space="preserve">high-throughput sequencing data, as well as any data that </w:t>
      </w:r>
      <w:r w:rsidR="002D0FC3" w:rsidRPr="002805F7">
        <w:rPr>
          <w:sz w:val="22"/>
          <w:szCs w:val="22"/>
        </w:rPr>
        <w:t>is in some way confined by an arbitrary sum</w:t>
      </w:r>
      <w:r w:rsidRPr="002805F7">
        <w:rPr>
          <w:sz w:val="22"/>
          <w:szCs w:val="22"/>
        </w:rPr>
        <w:t>.</w:t>
      </w:r>
      <w:r w:rsidR="00FB43DD" w:rsidRPr="002805F7">
        <w:rPr>
          <w:sz w:val="22"/>
          <w:szCs w:val="22"/>
        </w:rPr>
        <w:t xml:space="preserve"> </w:t>
      </w:r>
      <w:r w:rsidR="002D0FC3" w:rsidRPr="002805F7">
        <w:rPr>
          <w:sz w:val="22"/>
          <w:szCs w:val="22"/>
        </w:rPr>
        <w:t xml:space="preserve">Such data is found for example in geochemistry, ecology, sociology, political sciences, etc., and therefore </w:t>
      </w:r>
      <w:r w:rsidR="00A5494D" w:rsidRPr="002805F7">
        <w:rPr>
          <w:sz w:val="22"/>
          <w:szCs w:val="22"/>
        </w:rPr>
        <w:t xml:space="preserve">ultimately </w:t>
      </w:r>
      <w:r w:rsidR="00FB43DD" w:rsidRPr="002805F7">
        <w:rPr>
          <w:sz w:val="22"/>
          <w:szCs w:val="22"/>
        </w:rPr>
        <w:t>spans the problematic into various different fields</w:t>
      </w:r>
      <w:r w:rsidR="002D0FC3" w:rsidRPr="002805F7">
        <w:rPr>
          <w:sz w:val="22"/>
          <w:szCs w:val="22"/>
        </w:rPr>
        <w:t xml:space="preserve"> </w:t>
      </w:r>
      <w:sdt>
        <w:sdtPr>
          <w:rPr>
            <w:sz w:val="22"/>
            <w:szCs w:val="22"/>
          </w:rPr>
          <w:alias w:val="To edit, see citavi.com/edit"/>
          <w:tag w:val="CitaviPlaceholder#cb4a251a-c691-4d87-ab80-e46c9f052d4c"/>
          <w:id w:val="-977999640"/>
          <w:placeholder>
            <w:docPart w:val="DefaultPlaceholder_-1854013440"/>
          </w:placeholder>
        </w:sdtPr>
        <w:sdtEndPr/>
        <w:sdtContent>
          <w:r w:rsidR="002D0FC3" w:rsidRPr="002805F7">
            <w:rPr>
              <w:sz w:val="22"/>
              <w:szCs w:val="22"/>
            </w:rPr>
            <w:fldChar w:fldCharType="begin"/>
          </w:r>
          <w:r w:rsidR="002D0FC3"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NmY3ZDRmLWQ0NDItNDUzYi05MTc0LTcxNTliNGRhN2NkOCIsIlJhbmdlTGVuZ3RoIjoyNCwiUmVmZXJlbmNlSWQiOiIxMTJkMGRiMS02Njc0LTRlYWMtYWU0MC1mNzIzY2E5MDIx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hZ2VvLjIwMjAuMTA0NjIxIiwiVXJpU3RyaW5nIjoiaHR0cHM6Ly9kb2kub3JnLzEwLjEwMTYvai5jYWdlby4yMDIwLjEwNDY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}</w:instrText>
          </w:r>
          <w:r w:rsidR="002D0FC3" w:rsidRPr="002805F7">
            <w:rPr>
              <w:sz w:val="22"/>
              <w:szCs w:val="22"/>
            </w:rPr>
            <w:fldChar w:fldCharType="separate"/>
          </w:r>
          <w:r w:rsidR="00811F09" w:rsidRPr="002805F7">
            <w:rPr>
              <w:sz w:val="22"/>
              <w:szCs w:val="22"/>
            </w:rPr>
            <w:t>(Greenacre et al. 2021a)</w:t>
          </w:r>
          <w:r w:rsidR="002D0FC3" w:rsidRPr="002805F7">
            <w:rPr>
              <w:sz w:val="22"/>
              <w:szCs w:val="22"/>
            </w:rPr>
            <w:fldChar w:fldCharType="end"/>
          </w:r>
        </w:sdtContent>
      </w:sdt>
      <w:r w:rsidR="00697E91" w:rsidRPr="002805F7">
        <w:rPr>
          <w:sz w:val="22"/>
          <w:szCs w:val="22"/>
        </w:rPr>
        <w:t>.</w:t>
      </w:r>
    </w:p>
    <w:p w14:paraId="6AD37223" w14:textId="2A7902F5" w:rsidR="00801C8C" w:rsidRPr="002805F7" w:rsidRDefault="004C36E8" w:rsidP="004C36E8">
      <w:pPr>
        <w:pStyle w:val="Heading1"/>
      </w:pPr>
      <w:bookmarkStart w:id="3" w:name="_Toc104466247"/>
      <w:r w:rsidRPr="002805F7">
        <w:t>Characteristics of Compositional Data</w:t>
      </w:r>
      <w:bookmarkEnd w:id="3"/>
    </w:p>
    <w:p w14:paraId="32E88AA2" w14:textId="5F3EF942" w:rsidR="00801C8C" w:rsidRPr="002805F7" w:rsidRDefault="00801C8C" w:rsidP="00CC10EA">
      <w:pPr>
        <w:spacing w:line="360" w:lineRule="auto"/>
        <w:jc w:val="both"/>
        <w:rPr>
          <w:color w:val="FF0000"/>
          <w:sz w:val="22"/>
          <w:szCs w:val="22"/>
        </w:rPr>
      </w:pPr>
      <w:r w:rsidRPr="002805F7">
        <w:rPr>
          <w:sz w:val="22"/>
          <w:szCs w:val="22"/>
        </w:rPr>
        <w:t xml:space="preserve">In order to define and illustrate the concept </w:t>
      </w:r>
      <w:r w:rsidR="002D0FC3" w:rsidRPr="002805F7">
        <w:rPr>
          <w:sz w:val="22"/>
          <w:szCs w:val="22"/>
        </w:rPr>
        <w:t>(</w:t>
      </w:r>
      <w:r w:rsidRPr="002805F7">
        <w:rPr>
          <w:sz w:val="22"/>
          <w:szCs w:val="22"/>
        </w:rPr>
        <w:t>and problems</w:t>
      </w:r>
      <w:r w:rsidR="002D0FC3" w:rsidRPr="002805F7">
        <w:rPr>
          <w:sz w:val="22"/>
          <w:szCs w:val="22"/>
        </w:rPr>
        <w:t>)</w:t>
      </w:r>
      <w:r w:rsidRPr="002805F7">
        <w:rPr>
          <w:sz w:val="22"/>
          <w:szCs w:val="22"/>
        </w:rPr>
        <w:t xml:space="preserve"> of </w:t>
      </w:r>
      <w:r w:rsidR="00EE4238" w:rsidRPr="002805F7">
        <w:rPr>
          <w:sz w:val="22"/>
          <w:szCs w:val="22"/>
        </w:rPr>
        <w:t>c</w:t>
      </w:r>
      <w:r w:rsidRPr="002805F7">
        <w:rPr>
          <w:sz w:val="22"/>
          <w:szCs w:val="22"/>
        </w:rPr>
        <w:t xml:space="preserve">ompositional </w:t>
      </w:r>
      <w:r w:rsidR="00EE4238" w:rsidRPr="002805F7">
        <w:rPr>
          <w:sz w:val="22"/>
          <w:szCs w:val="22"/>
        </w:rPr>
        <w:t>d</w:t>
      </w:r>
      <w:r w:rsidRPr="002805F7">
        <w:rPr>
          <w:sz w:val="22"/>
          <w:szCs w:val="22"/>
        </w:rPr>
        <w:t>ata</w:t>
      </w:r>
      <w:r w:rsidR="002D0FC3" w:rsidRPr="002805F7">
        <w:rPr>
          <w:sz w:val="22"/>
          <w:szCs w:val="22"/>
        </w:rPr>
        <w:t xml:space="preserve">, </w:t>
      </w:r>
      <w:r w:rsidRPr="002805F7">
        <w:rPr>
          <w:sz w:val="22"/>
          <w:szCs w:val="22"/>
        </w:rPr>
        <w:t xml:space="preserve">let’s assume a classical biological example. The following </w:t>
      </w:r>
      <w:r w:rsidR="002D0FC3" w:rsidRPr="002805F7">
        <w:rPr>
          <w:sz w:val="22"/>
          <w:szCs w:val="22"/>
        </w:rPr>
        <w:t>F</w:t>
      </w:r>
      <w:r w:rsidRPr="002805F7">
        <w:rPr>
          <w:sz w:val="22"/>
          <w:szCs w:val="22"/>
        </w:rPr>
        <w:t>igure</w:t>
      </w:r>
      <w:r w:rsidR="008328A4" w:rsidRPr="002805F7">
        <w:rPr>
          <w:sz w:val="22"/>
          <w:szCs w:val="22"/>
        </w:rPr>
        <w:t xml:space="preserve"> </w:t>
      </w:r>
      <w:r w:rsidR="002D0FC3" w:rsidRPr="002805F7">
        <w:rPr>
          <w:sz w:val="22"/>
          <w:szCs w:val="22"/>
        </w:rPr>
        <w:t>(1A)</w:t>
      </w:r>
      <w:r w:rsidRPr="002805F7">
        <w:rPr>
          <w:sz w:val="22"/>
          <w:szCs w:val="22"/>
        </w:rPr>
        <w:t xml:space="preserve"> shows two </w:t>
      </w:r>
      <w:r w:rsidR="002B3702" w:rsidRPr="002805F7">
        <w:rPr>
          <w:sz w:val="22"/>
          <w:szCs w:val="22"/>
        </w:rPr>
        <w:t>different</w:t>
      </w:r>
      <w:r w:rsidRPr="002805F7">
        <w:rPr>
          <w:sz w:val="22"/>
          <w:szCs w:val="22"/>
        </w:rPr>
        <w:t xml:space="preserve"> ecological fields</w:t>
      </w:r>
      <w:r w:rsidR="00EE4238" w:rsidRPr="002805F7">
        <w:rPr>
          <w:sz w:val="22"/>
          <w:szCs w:val="22"/>
        </w:rPr>
        <w:t>: A and B</w:t>
      </w:r>
      <w:r w:rsidRPr="002805F7">
        <w:rPr>
          <w:sz w:val="22"/>
          <w:szCs w:val="22"/>
        </w:rPr>
        <w:t>.</w:t>
      </w:r>
      <w:r w:rsidR="00EE4238" w:rsidRPr="002805F7">
        <w:rPr>
          <w:sz w:val="22"/>
          <w:szCs w:val="22"/>
        </w:rPr>
        <w:t xml:space="preserve"> In field</w:t>
      </w:r>
      <w:r w:rsidRPr="002805F7">
        <w:rPr>
          <w:sz w:val="22"/>
          <w:szCs w:val="22"/>
        </w:rPr>
        <w:t xml:space="preserve"> A</w:t>
      </w:r>
      <w:r w:rsidR="00EE4238" w:rsidRPr="002805F7">
        <w:rPr>
          <w:sz w:val="22"/>
          <w:szCs w:val="22"/>
        </w:rPr>
        <w:t xml:space="preserve">, </w:t>
      </w:r>
      <w:r w:rsidR="002A56D5" w:rsidRPr="002805F7">
        <w:rPr>
          <w:sz w:val="22"/>
          <w:szCs w:val="22"/>
        </w:rPr>
        <w:t>four</w:t>
      </w:r>
      <w:r w:rsidRPr="002805F7">
        <w:rPr>
          <w:sz w:val="22"/>
          <w:szCs w:val="22"/>
        </w:rPr>
        <w:t xml:space="preserve"> rabbits, </w:t>
      </w:r>
      <w:r w:rsidR="002A56D5" w:rsidRPr="002805F7">
        <w:rPr>
          <w:sz w:val="22"/>
          <w:szCs w:val="22"/>
        </w:rPr>
        <w:t>seven</w:t>
      </w:r>
      <w:r w:rsidRPr="002805F7">
        <w:rPr>
          <w:sz w:val="22"/>
          <w:szCs w:val="22"/>
        </w:rPr>
        <w:t xml:space="preserve"> birds, </w:t>
      </w:r>
      <w:r w:rsidR="002A56D5" w:rsidRPr="002805F7">
        <w:rPr>
          <w:sz w:val="22"/>
          <w:szCs w:val="22"/>
        </w:rPr>
        <w:t>eight</w:t>
      </w:r>
      <w:r w:rsidRPr="002805F7">
        <w:rPr>
          <w:sz w:val="22"/>
          <w:szCs w:val="22"/>
        </w:rPr>
        <w:t xml:space="preserve"> bees and</w:t>
      </w:r>
      <w:r w:rsidR="002A56D5" w:rsidRPr="002805F7">
        <w:rPr>
          <w:sz w:val="22"/>
          <w:szCs w:val="22"/>
        </w:rPr>
        <w:t xml:space="preserve"> one</w:t>
      </w:r>
      <w:r w:rsidRPr="002805F7">
        <w:rPr>
          <w:sz w:val="22"/>
          <w:szCs w:val="22"/>
        </w:rPr>
        <w:t xml:space="preserve"> wolf</w:t>
      </w:r>
      <w:r w:rsidR="00EE4238" w:rsidRPr="002805F7">
        <w:rPr>
          <w:sz w:val="22"/>
          <w:szCs w:val="22"/>
        </w:rPr>
        <w:t xml:space="preserve"> have been counted, whereas</w:t>
      </w:r>
      <w:r w:rsidRPr="002805F7">
        <w:rPr>
          <w:sz w:val="22"/>
          <w:szCs w:val="22"/>
        </w:rPr>
        <w:t xml:space="preserve"> </w:t>
      </w:r>
      <w:r w:rsidR="00EE4238" w:rsidRPr="002805F7">
        <w:rPr>
          <w:sz w:val="22"/>
          <w:szCs w:val="22"/>
        </w:rPr>
        <w:t>field</w:t>
      </w:r>
      <w:r w:rsidRPr="002805F7">
        <w:rPr>
          <w:sz w:val="22"/>
          <w:szCs w:val="22"/>
        </w:rPr>
        <w:t xml:space="preserve"> B contains </w:t>
      </w:r>
      <w:r w:rsidR="002A56D5" w:rsidRPr="002805F7">
        <w:rPr>
          <w:sz w:val="22"/>
          <w:szCs w:val="22"/>
        </w:rPr>
        <w:t>two</w:t>
      </w:r>
      <w:r w:rsidRPr="002805F7">
        <w:rPr>
          <w:sz w:val="22"/>
          <w:szCs w:val="22"/>
        </w:rPr>
        <w:t xml:space="preserve"> rabbits, </w:t>
      </w:r>
      <w:r w:rsidR="002A56D5" w:rsidRPr="002805F7">
        <w:rPr>
          <w:sz w:val="22"/>
          <w:szCs w:val="22"/>
        </w:rPr>
        <w:t>four</w:t>
      </w:r>
      <w:r w:rsidRPr="002805F7">
        <w:rPr>
          <w:sz w:val="22"/>
          <w:szCs w:val="22"/>
        </w:rPr>
        <w:t xml:space="preserve"> birds, </w:t>
      </w:r>
      <w:r w:rsidR="002A56D5" w:rsidRPr="002805F7">
        <w:rPr>
          <w:sz w:val="22"/>
          <w:szCs w:val="22"/>
        </w:rPr>
        <w:t>four</w:t>
      </w:r>
      <w:r w:rsidRPr="002805F7">
        <w:rPr>
          <w:sz w:val="22"/>
          <w:szCs w:val="22"/>
        </w:rPr>
        <w:t xml:space="preserve"> bees and </w:t>
      </w:r>
      <w:r w:rsidR="002A56D5" w:rsidRPr="002805F7">
        <w:rPr>
          <w:sz w:val="22"/>
          <w:szCs w:val="22"/>
        </w:rPr>
        <w:t>one</w:t>
      </w:r>
      <w:r w:rsidRPr="002805F7">
        <w:rPr>
          <w:sz w:val="22"/>
          <w:szCs w:val="22"/>
        </w:rPr>
        <w:t xml:space="preserve"> wolf. </w:t>
      </w:r>
      <w:r w:rsidR="002507FF" w:rsidRPr="002805F7">
        <w:rPr>
          <w:sz w:val="22"/>
          <w:szCs w:val="22"/>
        </w:rPr>
        <w:t xml:space="preserve">It becomes clear that, as similar as the diversity may be, the fact that </w:t>
      </w:r>
      <w:r w:rsidR="008328A4" w:rsidRPr="002805F7">
        <w:rPr>
          <w:sz w:val="22"/>
          <w:szCs w:val="22"/>
        </w:rPr>
        <w:t>field</w:t>
      </w:r>
      <w:r w:rsidR="002507FF" w:rsidRPr="002805F7">
        <w:rPr>
          <w:sz w:val="22"/>
          <w:szCs w:val="22"/>
        </w:rPr>
        <w:t xml:space="preserve"> B seems to have only half of the population </w:t>
      </w:r>
      <w:r w:rsidR="008328A4" w:rsidRPr="002805F7">
        <w:rPr>
          <w:sz w:val="22"/>
          <w:szCs w:val="22"/>
        </w:rPr>
        <w:t xml:space="preserve">of field </w:t>
      </w:r>
      <w:r w:rsidR="002507FF" w:rsidRPr="002805F7">
        <w:rPr>
          <w:sz w:val="22"/>
          <w:szCs w:val="22"/>
        </w:rPr>
        <w:t>A</w:t>
      </w:r>
      <w:r w:rsidR="008328A4" w:rsidRPr="002805F7">
        <w:rPr>
          <w:sz w:val="22"/>
          <w:szCs w:val="22"/>
        </w:rPr>
        <w:t>,</w:t>
      </w:r>
      <w:r w:rsidR="002507FF" w:rsidRPr="002805F7">
        <w:rPr>
          <w:sz w:val="22"/>
          <w:szCs w:val="22"/>
        </w:rPr>
        <w:t xml:space="preserve"> is </w:t>
      </w:r>
      <w:r w:rsidR="00A90245" w:rsidRPr="002805F7">
        <w:rPr>
          <w:sz w:val="22"/>
          <w:szCs w:val="22"/>
        </w:rPr>
        <w:t xml:space="preserve">already </w:t>
      </w:r>
      <w:r w:rsidR="002507FF" w:rsidRPr="002805F7">
        <w:rPr>
          <w:sz w:val="22"/>
          <w:szCs w:val="22"/>
        </w:rPr>
        <w:t xml:space="preserve">valuable information in itself. </w:t>
      </w:r>
      <w:r w:rsidR="008328A4" w:rsidRPr="002805F7">
        <w:rPr>
          <w:sz w:val="22"/>
          <w:szCs w:val="22"/>
        </w:rPr>
        <w:t xml:space="preserve">The </w:t>
      </w:r>
      <w:r w:rsidR="00257DA9" w:rsidRPr="002805F7">
        <w:rPr>
          <w:sz w:val="22"/>
          <w:szCs w:val="22"/>
        </w:rPr>
        <w:t>total</w:t>
      </w:r>
      <w:r w:rsidR="008328A4" w:rsidRPr="002805F7">
        <w:rPr>
          <w:sz w:val="22"/>
          <w:szCs w:val="22"/>
        </w:rPr>
        <w:t xml:space="preserve"> counts </w:t>
      </w:r>
      <w:r w:rsidR="00257DA9" w:rsidRPr="002805F7">
        <w:rPr>
          <w:sz w:val="22"/>
          <w:szCs w:val="22"/>
        </w:rPr>
        <w:t xml:space="preserve">per field can be preserved in our data collection and therefore, the absolute count of each organism in this field matters. </w:t>
      </w:r>
      <w:r w:rsidR="008328A4" w:rsidRPr="002805F7">
        <w:rPr>
          <w:sz w:val="22"/>
          <w:szCs w:val="22"/>
        </w:rPr>
        <w:t xml:space="preserve"> </w:t>
      </w:r>
    </w:p>
    <w:p w14:paraId="1DF7839F" w14:textId="77777777" w:rsidR="00257DA9" w:rsidRPr="002805F7" w:rsidRDefault="00D46651" w:rsidP="00CC10EA">
      <w:pPr>
        <w:keepNext/>
        <w:spacing w:line="360" w:lineRule="auto"/>
        <w:jc w:val="both"/>
        <w:rPr>
          <w:sz w:val="22"/>
          <w:szCs w:val="22"/>
        </w:rPr>
      </w:pPr>
      <w:r w:rsidRPr="002805F7">
        <w:rPr>
          <w:noProof/>
          <w:sz w:val="22"/>
          <w:szCs w:val="22"/>
        </w:rPr>
        <w:drawing>
          <wp:inline distT="0" distB="0" distL="0" distR="0" wp14:anchorId="555BCF9B" wp14:editId="0F7F5CD6">
            <wp:extent cx="6067425" cy="3916902"/>
            <wp:effectExtent l="0" t="0" r="0" b="762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070347" cy="3918788"/>
                    </a:xfrm>
                    <a:prstGeom prst="rect">
                      <a:avLst/>
                    </a:prstGeom>
                    <a:noFill/>
                  </pic:spPr>
                </pic:pic>
              </a:graphicData>
            </a:graphic>
          </wp:inline>
        </w:drawing>
      </w:r>
    </w:p>
    <w:p w14:paraId="796EDC23" w14:textId="18F2BD7E" w:rsidR="00801C8C" w:rsidRPr="002805F7" w:rsidRDefault="00257DA9" w:rsidP="00CC10EA">
      <w:pPr>
        <w:pStyle w:val="Caption"/>
        <w:spacing w:line="360" w:lineRule="auto"/>
        <w:jc w:val="both"/>
        <w:rPr>
          <w:sz w:val="22"/>
          <w:szCs w:val="22"/>
        </w:rPr>
      </w:pPr>
      <w:r w:rsidRPr="002805F7">
        <w:rPr>
          <w:sz w:val="22"/>
          <w:szCs w:val="22"/>
        </w:rPr>
        <w:t xml:space="preserve">Figure </w:t>
      </w:r>
      <w:r w:rsidR="00133737" w:rsidRPr="002805F7">
        <w:rPr>
          <w:sz w:val="22"/>
          <w:szCs w:val="22"/>
        </w:rPr>
        <w:fldChar w:fldCharType="begin"/>
      </w:r>
      <w:r w:rsidR="00133737" w:rsidRPr="002805F7">
        <w:rPr>
          <w:sz w:val="22"/>
          <w:szCs w:val="22"/>
        </w:rPr>
        <w:instrText xml:space="preserve"> SEQ Figure \* ARABIC </w:instrText>
      </w:r>
      <w:r w:rsidR="00133737" w:rsidRPr="002805F7">
        <w:rPr>
          <w:sz w:val="22"/>
          <w:szCs w:val="22"/>
        </w:rPr>
        <w:fldChar w:fldCharType="separate"/>
      </w:r>
      <w:r w:rsidR="00580DAB" w:rsidRPr="002805F7">
        <w:rPr>
          <w:noProof/>
          <w:sz w:val="22"/>
          <w:szCs w:val="22"/>
        </w:rPr>
        <w:t>1</w:t>
      </w:r>
      <w:r w:rsidR="00133737" w:rsidRPr="002805F7">
        <w:rPr>
          <w:noProof/>
          <w:sz w:val="22"/>
          <w:szCs w:val="22"/>
        </w:rPr>
        <w:fldChar w:fldCharType="end"/>
      </w:r>
      <w:r w:rsidRPr="002805F7">
        <w:rPr>
          <w:sz w:val="22"/>
          <w:szCs w:val="22"/>
        </w:rPr>
        <w:t>:</w:t>
      </w:r>
      <w:r w:rsidR="006D2D5E" w:rsidRPr="002805F7">
        <w:rPr>
          <w:sz w:val="22"/>
          <w:szCs w:val="22"/>
        </w:rPr>
        <w:t xml:space="preserve"> Information Loss of Normalized Data</w:t>
      </w:r>
    </w:p>
    <w:p w14:paraId="789E2095" w14:textId="3395AB83" w:rsidR="00801C8C" w:rsidRPr="002805F7" w:rsidRDefault="002A56D5" w:rsidP="002A56D5">
      <w:pPr>
        <w:pStyle w:val="Caption"/>
        <w:rPr>
          <w:sz w:val="22"/>
          <w:szCs w:val="22"/>
        </w:rPr>
      </w:pPr>
      <w:r w:rsidRPr="002805F7">
        <w:rPr>
          <w:b w:val="0"/>
          <w:bCs w:val="0"/>
          <w:sz w:val="22"/>
          <w:szCs w:val="22"/>
        </w:rPr>
        <w:lastRenderedPageBreak/>
        <w:t>(A</w:t>
      </w:r>
      <w:r w:rsidRPr="002805F7">
        <w:rPr>
          <w:sz w:val="22"/>
          <w:szCs w:val="22"/>
        </w:rPr>
        <w:t>)  Illustration of the number of animals found in two different samples. Field A contains four rabbits, eight bees, seven birds and one wolf, whereas field B contains two rabbits, four bees, four birds and one wolf. In (B) the absolute counts have been plotted as a stacked bar plot, with each animal in a different color. (C) shows the stacked bar plot as normalized counts, e.g., percentages.</w:t>
      </w:r>
    </w:p>
    <w:p w14:paraId="5DB9C3AC" w14:textId="56BB5C52" w:rsidR="005E3A8C" w:rsidRPr="002805F7" w:rsidRDefault="002507FF" w:rsidP="00CC10EA">
      <w:pPr>
        <w:autoSpaceDE w:val="0"/>
        <w:autoSpaceDN w:val="0"/>
        <w:adjustRightInd w:val="0"/>
        <w:spacing w:before="0" w:after="0" w:line="360" w:lineRule="auto"/>
        <w:jc w:val="both"/>
        <w:rPr>
          <w:sz w:val="22"/>
          <w:szCs w:val="22"/>
        </w:rPr>
      </w:pPr>
      <w:r w:rsidRPr="002805F7">
        <w:rPr>
          <w:sz w:val="22"/>
          <w:szCs w:val="22"/>
        </w:rPr>
        <w:t xml:space="preserve">When using absolute counts, the difference </w:t>
      </w:r>
      <w:r w:rsidR="005E3A8C" w:rsidRPr="002805F7">
        <w:rPr>
          <w:sz w:val="22"/>
          <w:szCs w:val="22"/>
        </w:rPr>
        <w:t xml:space="preserve">between both fields </w:t>
      </w:r>
      <w:r w:rsidRPr="002805F7">
        <w:rPr>
          <w:sz w:val="22"/>
          <w:szCs w:val="22"/>
        </w:rPr>
        <w:t>is easily visible (</w:t>
      </w:r>
      <w:r w:rsidR="005E3A8C" w:rsidRPr="002805F7">
        <w:rPr>
          <w:sz w:val="22"/>
          <w:szCs w:val="22"/>
        </w:rPr>
        <w:t>1</w:t>
      </w:r>
      <w:r w:rsidRPr="002805F7">
        <w:rPr>
          <w:sz w:val="22"/>
          <w:szCs w:val="22"/>
        </w:rPr>
        <w:t xml:space="preserve">B). </w:t>
      </w:r>
      <w:r w:rsidR="005E3A8C" w:rsidRPr="002805F7">
        <w:rPr>
          <w:sz w:val="22"/>
          <w:szCs w:val="22"/>
        </w:rPr>
        <w:t>However, when we really want to compare both fields, we need to transform the samples to a common scale. This is called normalization and we can see the effect in (1C). As</w:t>
      </w:r>
      <w:r w:rsidRPr="002805F7">
        <w:rPr>
          <w:sz w:val="22"/>
          <w:szCs w:val="22"/>
        </w:rPr>
        <w:t xml:space="preserve"> soon as the data is normalized, </w:t>
      </w:r>
      <w:r w:rsidR="005E3A8C" w:rsidRPr="002805F7">
        <w:rPr>
          <w:sz w:val="22"/>
          <w:szCs w:val="22"/>
        </w:rPr>
        <w:t>the</w:t>
      </w:r>
      <w:r w:rsidRPr="002805F7">
        <w:rPr>
          <w:sz w:val="22"/>
          <w:szCs w:val="22"/>
        </w:rPr>
        <w:t xml:space="preserve"> particular information </w:t>
      </w:r>
      <w:r w:rsidR="005E3A8C" w:rsidRPr="002805F7">
        <w:rPr>
          <w:sz w:val="22"/>
          <w:szCs w:val="22"/>
        </w:rPr>
        <w:t xml:space="preserve">of absolute counts </w:t>
      </w:r>
      <w:r w:rsidRPr="002805F7">
        <w:rPr>
          <w:sz w:val="22"/>
          <w:szCs w:val="22"/>
        </w:rPr>
        <w:t xml:space="preserve">gets lost. When </w:t>
      </w:r>
      <w:r w:rsidR="00892EC2" w:rsidRPr="002805F7">
        <w:rPr>
          <w:sz w:val="22"/>
          <w:szCs w:val="22"/>
        </w:rPr>
        <w:t>collecting</w:t>
      </w:r>
      <w:r w:rsidRPr="002805F7">
        <w:rPr>
          <w:sz w:val="22"/>
          <w:szCs w:val="22"/>
        </w:rPr>
        <w:t xml:space="preserve"> ecological data ourselves, we can preserve the fact that </w:t>
      </w:r>
      <w:r w:rsidR="005E3A8C" w:rsidRPr="002805F7">
        <w:rPr>
          <w:sz w:val="22"/>
          <w:szCs w:val="22"/>
        </w:rPr>
        <w:t>field</w:t>
      </w:r>
      <w:r w:rsidRPr="002805F7">
        <w:rPr>
          <w:sz w:val="22"/>
          <w:szCs w:val="22"/>
        </w:rPr>
        <w:t xml:space="preserve"> B only contained </w:t>
      </w:r>
      <w:r w:rsidR="00892EC2" w:rsidRPr="002805F7">
        <w:rPr>
          <w:sz w:val="22"/>
          <w:szCs w:val="22"/>
        </w:rPr>
        <w:t>11</w:t>
      </w:r>
      <w:r w:rsidRPr="002805F7">
        <w:rPr>
          <w:sz w:val="22"/>
          <w:szCs w:val="22"/>
        </w:rPr>
        <w:t xml:space="preserve"> individuals</w:t>
      </w:r>
      <w:r w:rsidR="00892EC2" w:rsidRPr="002805F7">
        <w:rPr>
          <w:sz w:val="22"/>
          <w:szCs w:val="22"/>
        </w:rPr>
        <w:t xml:space="preserve"> and</w:t>
      </w:r>
      <w:r w:rsidRPr="002805F7">
        <w:rPr>
          <w:sz w:val="22"/>
          <w:szCs w:val="22"/>
        </w:rPr>
        <w:t xml:space="preserve"> </w:t>
      </w:r>
      <w:r w:rsidR="005E3A8C" w:rsidRPr="002805F7">
        <w:rPr>
          <w:sz w:val="22"/>
          <w:szCs w:val="22"/>
        </w:rPr>
        <w:t>field</w:t>
      </w:r>
      <w:r w:rsidRPr="002805F7">
        <w:rPr>
          <w:sz w:val="22"/>
          <w:szCs w:val="22"/>
        </w:rPr>
        <w:t xml:space="preserve"> A contained </w:t>
      </w:r>
      <w:r w:rsidR="00892EC2" w:rsidRPr="002805F7">
        <w:rPr>
          <w:sz w:val="22"/>
          <w:szCs w:val="22"/>
        </w:rPr>
        <w:t xml:space="preserve">20, by saving that number somewhere on our Excel sheet. However, the </w:t>
      </w:r>
      <w:r w:rsidR="005E3A8C" w:rsidRPr="002805F7">
        <w:rPr>
          <w:sz w:val="22"/>
          <w:szCs w:val="22"/>
        </w:rPr>
        <w:t xml:space="preserve">problem with sequencing data </w:t>
      </w:r>
      <w:r w:rsidR="005B0AFC" w:rsidRPr="002805F7">
        <w:rPr>
          <w:sz w:val="22"/>
          <w:szCs w:val="22"/>
        </w:rPr>
        <w:t xml:space="preserve">is: </w:t>
      </w:r>
      <w:r w:rsidR="005E3A8C" w:rsidRPr="002805F7">
        <w:rPr>
          <w:sz w:val="22"/>
          <w:szCs w:val="22"/>
        </w:rPr>
        <w:t xml:space="preserve">we get the data </w:t>
      </w:r>
      <w:r w:rsidR="007B3975" w:rsidRPr="002805F7">
        <w:rPr>
          <w:sz w:val="22"/>
          <w:szCs w:val="22"/>
        </w:rPr>
        <w:t>in</w:t>
      </w:r>
      <w:r w:rsidR="005E3A8C" w:rsidRPr="002805F7">
        <w:rPr>
          <w:sz w:val="22"/>
          <w:szCs w:val="22"/>
        </w:rPr>
        <w:t xml:space="preserve"> the form of 1C. </w:t>
      </w:r>
    </w:p>
    <w:p w14:paraId="1501707F" w14:textId="734567B7" w:rsidR="005E3A8C" w:rsidRPr="002805F7" w:rsidRDefault="005E3A8C" w:rsidP="00CC10EA">
      <w:pPr>
        <w:autoSpaceDE w:val="0"/>
        <w:autoSpaceDN w:val="0"/>
        <w:adjustRightInd w:val="0"/>
        <w:spacing w:before="0" w:after="0" w:line="360" w:lineRule="auto"/>
        <w:jc w:val="both"/>
        <w:rPr>
          <w:sz w:val="22"/>
          <w:szCs w:val="22"/>
        </w:rPr>
      </w:pPr>
    </w:p>
    <w:p w14:paraId="48A8BE6F" w14:textId="1D223544" w:rsidR="005E3A8C" w:rsidRPr="002805F7" w:rsidRDefault="005E3A8C" w:rsidP="00CC10EA">
      <w:pPr>
        <w:autoSpaceDE w:val="0"/>
        <w:autoSpaceDN w:val="0"/>
        <w:adjustRightInd w:val="0"/>
        <w:spacing w:before="0" w:after="0" w:line="360" w:lineRule="auto"/>
        <w:jc w:val="both"/>
        <w:rPr>
          <w:sz w:val="22"/>
          <w:szCs w:val="22"/>
        </w:rPr>
      </w:pPr>
      <w:r w:rsidRPr="002805F7">
        <w:rPr>
          <w:sz w:val="22"/>
          <w:szCs w:val="22"/>
        </w:rPr>
        <w:t xml:space="preserve">To demonstrate how the method of using a sequencing machine </w:t>
      </w:r>
      <w:r w:rsidR="00784004" w:rsidRPr="002805F7">
        <w:rPr>
          <w:sz w:val="22"/>
          <w:szCs w:val="22"/>
        </w:rPr>
        <w:t>cannot preserve absolute counts, imagine the following situation</w:t>
      </w:r>
      <w:r w:rsidR="00A025FC" w:rsidRPr="002805F7">
        <w:rPr>
          <w:sz w:val="22"/>
          <w:szCs w:val="22"/>
        </w:rPr>
        <w:t>:</w:t>
      </w:r>
      <w:r w:rsidR="00784004" w:rsidRPr="002805F7">
        <w:rPr>
          <w:sz w:val="22"/>
          <w:szCs w:val="22"/>
        </w:rPr>
        <w:t xml:space="preserve"> We want to sample field A multiple times a day, but in order to be more efficient, we buy a machine to do the counting for us. Three times a day this machine transmits the number of all the different animals coming to this field. However, this machine has one flaw: it can only count to 20. As soon as the 21</w:t>
      </w:r>
      <w:r w:rsidR="00784004" w:rsidRPr="002805F7">
        <w:rPr>
          <w:sz w:val="22"/>
          <w:szCs w:val="22"/>
          <w:vertAlign w:val="superscript"/>
        </w:rPr>
        <w:t>st</w:t>
      </w:r>
      <w:r w:rsidR="00784004" w:rsidRPr="002805F7">
        <w:rPr>
          <w:sz w:val="22"/>
          <w:szCs w:val="22"/>
        </w:rPr>
        <w:t xml:space="preserve"> animal on this day comes to the field, it is just simply not counted. </w:t>
      </w:r>
    </w:p>
    <w:p w14:paraId="44624014" w14:textId="77777777" w:rsidR="00CE14F5" w:rsidRPr="002805F7" w:rsidRDefault="00CE14F5" w:rsidP="00CC10EA">
      <w:pPr>
        <w:autoSpaceDE w:val="0"/>
        <w:autoSpaceDN w:val="0"/>
        <w:adjustRightInd w:val="0"/>
        <w:spacing w:before="0" w:after="0" w:line="360" w:lineRule="auto"/>
        <w:jc w:val="both"/>
        <w:rPr>
          <w:sz w:val="22"/>
          <w:szCs w:val="22"/>
        </w:rPr>
      </w:pPr>
    </w:p>
    <w:p w14:paraId="79CB1B3E" w14:textId="21D9710F" w:rsidR="009C775B" w:rsidRPr="002805F7" w:rsidRDefault="00784004" w:rsidP="00CC10EA">
      <w:pPr>
        <w:autoSpaceDE w:val="0"/>
        <w:autoSpaceDN w:val="0"/>
        <w:adjustRightInd w:val="0"/>
        <w:spacing w:before="0" w:after="0" w:line="360" w:lineRule="auto"/>
        <w:jc w:val="both"/>
        <w:rPr>
          <w:sz w:val="22"/>
          <w:szCs w:val="22"/>
        </w:rPr>
      </w:pPr>
      <w:r w:rsidRPr="002805F7">
        <w:rPr>
          <w:sz w:val="22"/>
          <w:szCs w:val="22"/>
        </w:rPr>
        <w:t>T</w:t>
      </w:r>
      <w:r w:rsidR="00CE14F5" w:rsidRPr="002805F7">
        <w:rPr>
          <w:sz w:val="22"/>
          <w:szCs w:val="22"/>
        </w:rPr>
        <w:t xml:space="preserve">his ultimately </w:t>
      </w:r>
      <w:r w:rsidRPr="002805F7">
        <w:rPr>
          <w:sz w:val="22"/>
          <w:szCs w:val="22"/>
        </w:rPr>
        <w:t xml:space="preserve">means, that the overall number </w:t>
      </w:r>
      <w:r w:rsidR="00CE14F5" w:rsidRPr="002805F7">
        <w:rPr>
          <w:sz w:val="22"/>
          <w:szCs w:val="22"/>
        </w:rPr>
        <w:t xml:space="preserve">of 20 </w:t>
      </w:r>
      <w:r w:rsidRPr="002805F7">
        <w:rPr>
          <w:sz w:val="22"/>
          <w:szCs w:val="22"/>
        </w:rPr>
        <w:t xml:space="preserve">carries no meaning. Every sample has this </w:t>
      </w:r>
      <w:r w:rsidR="00A025FC" w:rsidRPr="002805F7">
        <w:rPr>
          <w:sz w:val="22"/>
          <w:szCs w:val="22"/>
        </w:rPr>
        <w:t xml:space="preserve">exact </w:t>
      </w:r>
      <w:r w:rsidRPr="002805F7">
        <w:rPr>
          <w:sz w:val="22"/>
          <w:szCs w:val="22"/>
        </w:rPr>
        <w:t xml:space="preserve">total number, so it carries no valuable information. Of course, a limit of 20 is weird for us to understand, but sequencing machines do the exact same thing. They are limited in their capacity on the flow cells and even the biggest sequencing machines could never </w:t>
      </w:r>
      <w:r w:rsidR="00CE6EC5" w:rsidRPr="002805F7">
        <w:rPr>
          <w:sz w:val="22"/>
          <w:szCs w:val="22"/>
        </w:rPr>
        <w:t xml:space="preserve">fully sequence the entirety of the </w:t>
      </w:r>
      <w:r w:rsidR="009F5D67" w:rsidRPr="002805F7">
        <w:rPr>
          <w:sz w:val="22"/>
          <w:szCs w:val="22"/>
        </w:rPr>
        <w:t>organisms</w:t>
      </w:r>
      <w:r w:rsidR="00CE6EC5" w:rsidRPr="002805F7">
        <w:rPr>
          <w:sz w:val="22"/>
          <w:szCs w:val="22"/>
        </w:rPr>
        <w:t xml:space="preserve"> RNA contents. </w:t>
      </w:r>
      <w:r w:rsidR="00CE14F5" w:rsidRPr="002805F7">
        <w:rPr>
          <w:sz w:val="22"/>
          <w:szCs w:val="22"/>
        </w:rPr>
        <w:t>And not only the sequencing machines, but the whole RNA-Seq procedure limits the total number of sequences measured.</w:t>
      </w:r>
      <w:r w:rsidR="00811F09" w:rsidRPr="002805F7">
        <w:rPr>
          <w:color w:val="FFC000"/>
          <w:sz w:val="22"/>
          <w:szCs w:val="22"/>
        </w:rPr>
        <w:t xml:space="preserve"> </w:t>
      </w:r>
      <w:r w:rsidR="00811F09" w:rsidRPr="002805F7">
        <w:rPr>
          <w:sz w:val="22"/>
          <w:szCs w:val="22"/>
        </w:rPr>
        <w:t xml:space="preserve">The total number of sequences measured by sequencing machines ultimately depends on the </w:t>
      </w:r>
      <w:r w:rsidR="00811F09" w:rsidRPr="002805F7">
        <w:rPr>
          <w:i/>
          <w:sz w:val="22"/>
          <w:szCs w:val="22"/>
        </w:rPr>
        <w:t>chemistry of the assay</w:t>
      </w:r>
      <w:r w:rsidR="00811F09" w:rsidRPr="002805F7">
        <w:rPr>
          <w:sz w:val="22"/>
          <w:szCs w:val="22"/>
        </w:rPr>
        <w:t xml:space="preserve">, not the input material </w:t>
      </w:r>
      <w:sdt>
        <w:sdtPr>
          <w:rPr>
            <w:sz w:val="22"/>
            <w:szCs w:val="22"/>
          </w:rPr>
          <w:alias w:val="To edit, see citavi.com/edit"/>
          <w:tag w:val="CitaviPlaceholder#abe753a9-4427-43ec-b16f-933aa96d950a"/>
          <w:id w:val="755865689"/>
          <w:placeholder>
            <w:docPart w:val="02D81A00D0B3405B9B8BFA84421907D5"/>
          </w:placeholder>
        </w:sdtPr>
        <w:sdtEndPr/>
        <w:sdtContent>
          <w:r w:rsidR="00811F09" w:rsidRPr="002805F7">
            <w:rPr>
              <w:sz w:val="22"/>
              <w:szCs w:val="22"/>
            </w:rPr>
            <w:fldChar w:fldCharType="begin"/>
          </w:r>
          <w:r w:rsidR="00811F09"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MjBkNzJhLTg1MGItNDc1Yi1iNDZkLTAzNzhiZmZkMjMyNS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FiZTc1M2E5LTQ0MjctNDNlYy1iMTZmLTkzM2FhOTZkOTUwYSIsIlRleHQiOiIoUXVpbm4gZXQgYWwuIDIwMTgpIiwiV0FJVmVyc2lvbiI6IjYuMTEuMC4wIn0=}</w:instrText>
          </w:r>
          <w:r w:rsidR="00811F09" w:rsidRPr="002805F7">
            <w:rPr>
              <w:sz w:val="22"/>
              <w:szCs w:val="22"/>
            </w:rPr>
            <w:fldChar w:fldCharType="separate"/>
          </w:r>
          <w:r w:rsidR="00811F09" w:rsidRPr="002805F7">
            <w:rPr>
              <w:sz w:val="22"/>
              <w:szCs w:val="22"/>
            </w:rPr>
            <w:t>(Quinn et al. 2018)</w:t>
          </w:r>
          <w:r w:rsidR="00811F09" w:rsidRPr="002805F7">
            <w:rPr>
              <w:sz w:val="22"/>
              <w:szCs w:val="22"/>
            </w:rPr>
            <w:fldChar w:fldCharType="end"/>
          </w:r>
        </w:sdtContent>
      </w:sdt>
      <w:r w:rsidR="00811F09" w:rsidRPr="002805F7">
        <w:rPr>
          <w:sz w:val="22"/>
          <w:szCs w:val="22"/>
        </w:rPr>
        <w:t>.</w:t>
      </w:r>
    </w:p>
    <w:p w14:paraId="441226BF" w14:textId="4BF164BC" w:rsidR="00124111" w:rsidRPr="002805F7" w:rsidRDefault="00CE6EC5" w:rsidP="00CC10EA">
      <w:pPr>
        <w:spacing w:line="360" w:lineRule="auto"/>
        <w:jc w:val="both"/>
        <w:rPr>
          <w:sz w:val="22"/>
          <w:szCs w:val="22"/>
        </w:rPr>
      </w:pPr>
      <w:r w:rsidRPr="002805F7">
        <w:rPr>
          <w:sz w:val="22"/>
          <w:szCs w:val="22"/>
        </w:rPr>
        <w:t xml:space="preserve">The consequence of this sampling problem is, that we have to accept the fact that </w:t>
      </w:r>
      <w:r w:rsidR="009F7B08" w:rsidRPr="002805F7">
        <w:rPr>
          <w:sz w:val="22"/>
          <w:szCs w:val="22"/>
        </w:rPr>
        <w:t>the sum of</w:t>
      </w:r>
      <w:r w:rsidRPr="002805F7">
        <w:rPr>
          <w:sz w:val="22"/>
          <w:szCs w:val="22"/>
        </w:rPr>
        <w:t xml:space="preserve"> counts in sequencing data are irrelevant.</w:t>
      </w:r>
      <w:r w:rsidR="009F7B08" w:rsidRPr="002805F7">
        <w:rPr>
          <w:sz w:val="22"/>
          <w:szCs w:val="22"/>
        </w:rPr>
        <w:t xml:space="preserve"> </w:t>
      </w:r>
      <w:r w:rsidR="00124111" w:rsidRPr="002805F7">
        <w:rPr>
          <w:sz w:val="22"/>
          <w:szCs w:val="22"/>
        </w:rPr>
        <w:t>This leads us to the concept of “Compositional Data”, first introduced by John Aitchison</w:t>
      </w:r>
      <w:r w:rsidR="009F7B08" w:rsidRPr="002805F7">
        <w:rPr>
          <w:sz w:val="22"/>
          <w:szCs w:val="22"/>
        </w:rPr>
        <w:t xml:space="preserve"> </w:t>
      </w:r>
      <w:sdt>
        <w:sdtPr>
          <w:rPr>
            <w:sz w:val="22"/>
            <w:szCs w:val="22"/>
          </w:rPr>
          <w:alias w:val="To edit, see citavi.com/edit"/>
          <w:tag w:val="CitaviPlaceholder#de475dd3-6862-4327-85e3-b4fb9bac9a86"/>
          <w:id w:val="1897697266"/>
          <w:placeholder>
            <w:docPart w:val="DefaultPlaceholder_-1854013440"/>
          </w:placeholder>
        </w:sdtPr>
        <w:sdtEndPr/>
        <w:sdtContent>
          <w:r w:rsidR="009F7B08" w:rsidRPr="002805F7">
            <w:rPr>
              <w:sz w:val="22"/>
              <w:szCs w:val="22"/>
            </w:rPr>
            <w:fldChar w:fldCharType="begin"/>
          </w:r>
          <w:r w:rsidR="009F7B08"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ODVhMDY0LTc5ZDgtNGYxZS04ZjNkLTI1YTBhM2U0NjkxMSIsIlJhbmdlTGVuZ3RoIjoxNiwiUmVmZXJlbmNlSWQiOiIyNjJhM2EwZC0xMmUyLTQ3YjctOWM4OC02ZDY1MzNlOGIxO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FpdGNoaXNvbiIsIlByb3RlY3RlZCI6ZmFsc2UsIlNleCI6MCwiQ3JlYXRlZEJ5IjoiX0plbm5pZmVyIE5ldW1haWVyIiwiQ3JlYXRlZE9uIjoiMjAyMi0wMS0yMlQxMjoxMDoyOCIsIk1vZGlmaWVkQnkiOiJfSmVubmlmZXIgTmV1bWFpZXIiLCJJZCI6IjE5ZjFmZmRmLTU2NWMtNGNiNS1hNGQ5LTE5MTVmNWM0ZjNlMCIsIk1vZGlmaWVkT24iOiIyMDIyLTAxLTIyVDEyOjEwOjI4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VW5pdmVyc2l0eSBvZiBIb25nIEtvbmciLCJQcm90ZWN0ZWQiOmZhbHNlLCJTZXgiOjAsIkNyZWF0ZWRCeSI6Il9KZW5uaWZlciBOZXVtYWllciIsIkNyZWF0ZWRPbiI6IjIwMjItMDEtMjJUMTI6MTE6MzIiLCJNb2RpZmllZEJ5IjoiX0plbm5pZmVyIE5ldW1haWVyIiwiSWQiOiI0MzVkZGNlMS04YjY1LTRkMDUtOGI5NS01OGZiZDM3ZGI2OTkiLCJNb2RpZmllZE9uIjoiMjAyMi0wMS0yMlQxMjoxMTozMiIsIlByb2plY3QiOnsiJHJlZiI6IjUifX1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}</w:instrText>
          </w:r>
          <w:r w:rsidR="009F7B08" w:rsidRPr="002805F7">
            <w:rPr>
              <w:sz w:val="22"/>
              <w:szCs w:val="22"/>
            </w:rPr>
            <w:fldChar w:fldCharType="separate"/>
          </w:r>
          <w:r w:rsidR="00811F09" w:rsidRPr="002805F7">
            <w:rPr>
              <w:sz w:val="22"/>
              <w:szCs w:val="22"/>
            </w:rPr>
            <w:t>(Aitchison 1982)</w:t>
          </w:r>
          <w:r w:rsidR="009F7B08" w:rsidRPr="002805F7">
            <w:rPr>
              <w:sz w:val="22"/>
              <w:szCs w:val="22"/>
            </w:rPr>
            <w:fldChar w:fldCharType="end"/>
          </w:r>
        </w:sdtContent>
      </w:sdt>
      <w:r w:rsidR="00124111" w:rsidRPr="002805F7">
        <w:rPr>
          <w:sz w:val="22"/>
          <w:szCs w:val="22"/>
        </w:rPr>
        <w:t xml:space="preserve">, </w:t>
      </w:r>
      <w:r w:rsidR="009F7B08" w:rsidRPr="002805F7">
        <w:rPr>
          <w:sz w:val="22"/>
          <w:szCs w:val="22"/>
        </w:rPr>
        <w:t>roughly</w:t>
      </w:r>
      <w:r w:rsidR="00124111" w:rsidRPr="002805F7">
        <w:rPr>
          <w:sz w:val="22"/>
          <w:szCs w:val="22"/>
        </w:rPr>
        <w:t xml:space="preserve"> 40 years ago</w:t>
      </w:r>
      <w:r w:rsidR="00465B63" w:rsidRPr="002805F7">
        <w:rPr>
          <w:sz w:val="22"/>
          <w:szCs w:val="22"/>
        </w:rPr>
        <w:t xml:space="preserve">. Because thankfully, we can still use sequencing data. We just have to adjust for the fact that the absolute counts are non-informative </w:t>
      </w:r>
      <w:sdt>
        <w:sdtPr>
          <w:rPr>
            <w:sz w:val="22"/>
            <w:szCs w:val="22"/>
          </w:rPr>
          <w:alias w:val="To edit, see citavi.com/edit"/>
          <w:tag w:val="CitaviPlaceholder#4469f24a-cdb7-4fff-9971-86533d737502"/>
          <w:id w:val="1514886137"/>
          <w:placeholder>
            <w:docPart w:val="DefaultPlaceholder_-1854013440"/>
          </w:placeholder>
        </w:sdtPr>
        <w:sdtEndPr/>
        <w:sdtContent>
          <w:r w:rsidR="009F7B08" w:rsidRPr="002805F7">
            <w:rPr>
              <w:sz w:val="22"/>
              <w:szCs w:val="22"/>
            </w:rPr>
            <w:fldChar w:fldCharType="begin"/>
          </w:r>
          <w:r w:rsidR="00BD743A"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OGQzNzJjLWEzMTItNGE5NC1hNDA3LTNlNzNlMjMyM2Y4YSIsIlJhbmdlTGVuZ3RoIjoxOC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0seyIkaWQiOiIxOSIsIiR0eXBlIjoiU3dpc3NBY2FkZW1pYy5DaXRhdmkuQ2l0YXRpb25zLldvcmRQbGFjZWhvbGRlckVudHJ5LCBTd2lzc0FjYWRlbWljLkNpdGF2aSIsIklkIjoiMzQ4NzAzMDAtODJlMC00ZWNmLTg1ZWUtZGRhYmQyNDgxYmM1IiwiUmFuZ2VTdGFydCI6MTgsIlJhbmdlTGVuZ3RoIjoyNSwiUmVmZXJlbmNlSWQiOiI5ZGYyNDJmYS03OTUzLTRlZmItOWVjMy00NjJkZDgzNTUyMWM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NaWNoYWVsIiwiTGFzdE5hbWUiOiJHcmVlbmFjcmUiLCJQcm90ZWN0ZWQiOmZhbHNlLCJTZXgiOjIsIkNyZWF0ZWRCeSI6Il9KZW5uaWZlciBOZXVtYWllciIsIkNyZWF0ZWRPbiI6IjIwMjItMDEtMjFUMjM6MDM6MjYiLCJNb2RpZmllZEJ5IjoiX0plbm5pZmVyIE5ldW1haWVyIiwiSWQiOiJkNmNmZmNjNC1lYTI4LTRhNDItYWY3Ny0yYzBjYmUyZGJjYjAiLCJNb2RpZmllZE9uIjoiMjAyMi0wMS0yMVQyMzowMzoyNiIsIlByb2plY3QiOnsiJHJlZiI6IjUifX0seyIkaWQiOiIyM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V0sIkZvcm1hdHRlZFRleHQiOnsiJGlkIjoiMjciLCJDb3VudCI6MSwiVGV4dFVuaXRzIjpbeyIkaWQiOiIyOCIsIkZvbnRTdHlsZSI6eyIkaWQiOiIyOSIsIk5ldXRyYWwiOnRydWV9LCJSZWFkaW5nT3JkZXIiOjEsIlRleHQiOiIoUXVpbm4gZXQgYWwuIDIwMTg7IEdyZWVuYWNyZSBldCBhbC4gMjAyMWIpIn1dfSwiVGFnIjoiQ2l0YXZpUGxhY2Vob2xkZXIjNDQ2OWYyNGEtY2RiNy00ZmZmLTk5NzEtODY1MzNkNzM3NTAyIiwiVGV4dCI6IihRdWlubiBldCBhbC4gMjAxODsgR3JlZW5hY3JlIGV0IGFsLiAyMDIxYikiLCJXQUlWZXJzaW9uIjoiNi4xMS4wLjAifQ==}</w:instrText>
          </w:r>
          <w:r w:rsidR="009F7B08" w:rsidRPr="002805F7">
            <w:rPr>
              <w:sz w:val="22"/>
              <w:szCs w:val="22"/>
            </w:rPr>
            <w:fldChar w:fldCharType="separate"/>
          </w:r>
          <w:r w:rsidR="00811F09" w:rsidRPr="002805F7">
            <w:rPr>
              <w:sz w:val="22"/>
              <w:szCs w:val="22"/>
            </w:rPr>
            <w:t>(Quinn et al. 2018; Greenacre et al. 2021b)</w:t>
          </w:r>
          <w:r w:rsidR="009F7B08" w:rsidRPr="002805F7">
            <w:rPr>
              <w:sz w:val="22"/>
              <w:szCs w:val="22"/>
            </w:rPr>
            <w:fldChar w:fldCharType="end"/>
          </w:r>
        </w:sdtContent>
      </w:sdt>
      <w:r w:rsidR="00465B63" w:rsidRPr="002805F7">
        <w:rPr>
          <w:sz w:val="22"/>
          <w:szCs w:val="22"/>
        </w:rPr>
        <w:t>. We</w:t>
      </w:r>
      <w:r w:rsidR="009F7B08" w:rsidRPr="002805F7">
        <w:rPr>
          <w:sz w:val="22"/>
          <w:szCs w:val="22"/>
        </w:rPr>
        <w:t xml:space="preserve"> can</w:t>
      </w:r>
      <w:r w:rsidR="00465B63" w:rsidRPr="002805F7">
        <w:rPr>
          <w:sz w:val="22"/>
          <w:szCs w:val="22"/>
        </w:rPr>
        <w:t xml:space="preserve"> instead use relative abundances</w:t>
      </w:r>
      <w:r w:rsidR="009F7B08" w:rsidRPr="002805F7">
        <w:rPr>
          <w:sz w:val="22"/>
          <w:szCs w:val="22"/>
        </w:rPr>
        <w:t>, or the proportions between features in a sample</w:t>
      </w:r>
      <w:r w:rsidR="009C775B" w:rsidRPr="002805F7">
        <w:rPr>
          <w:sz w:val="22"/>
          <w:szCs w:val="22"/>
        </w:rPr>
        <w:t xml:space="preserve">.  </w:t>
      </w:r>
    </w:p>
    <w:p w14:paraId="65218360" w14:textId="41B71BDE" w:rsidR="00D97C46" w:rsidRPr="002805F7" w:rsidRDefault="00F72DF5" w:rsidP="004428CF">
      <w:pPr>
        <w:pStyle w:val="Heading2"/>
        <w:rPr>
          <w:rFonts w:eastAsia="MyriadPro-Regular"/>
          <w:sz w:val="22"/>
          <w:szCs w:val="22"/>
        </w:rPr>
      </w:pPr>
      <w:bookmarkStart w:id="4" w:name="_Toc104466248"/>
      <w:r w:rsidRPr="002805F7">
        <w:rPr>
          <w:rFonts w:eastAsia="MyriadPro-Regular"/>
          <w:sz w:val="22"/>
          <w:szCs w:val="22"/>
        </w:rPr>
        <w:lastRenderedPageBreak/>
        <w:t>The Simplex Space</w:t>
      </w:r>
      <w:bookmarkEnd w:id="4"/>
    </w:p>
    <w:p w14:paraId="774B1841" w14:textId="70B10C18" w:rsidR="00B91BDC" w:rsidRPr="002805F7" w:rsidRDefault="00094AD0" w:rsidP="00CC10EA">
      <w:pPr>
        <w:spacing w:line="360" w:lineRule="auto"/>
        <w:jc w:val="both"/>
        <w:rPr>
          <w:sz w:val="22"/>
          <w:szCs w:val="22"/>
        </w:rPr>
      </w:pPr>
      <w:r w:rsidRPr="002805F7">
        <w:rPr>
          <w:sz w:val="22"/>
          <w:szCs w:val="22"/>
        </w:rPr>
        <w:t>As mentioned, absolute counts in compositional data are irrelevant and only relative abundances are of interest. This puts the data in the so-called “</w:t>
      </w:r>
      <w:r w:rsidR="009C775B" w:rsidRPr="002805F7">
        <w:rPr>
          <w:sz w:val="22"/>
          <w:szCs w:val="22"/>
        </w:rPr>
        <w:t>s</w:t>
      </w:r>
      <w:r w:rsidRPr="002805F7">
        <w:rPr>
          <w:sz w:val="22"/>
          <w:szCs w:val="22"/>
        </w:rPr>
        <w:t>implex space”</w:t>
      </w:r>
      <w:r w:rsidR="005F04E5" w:rsidRPr="002805F7">
        <w:rPr>
          <w:sz w:val="22"/>
          <w:szCs w:val="22"/>
        </w:rPr>
        <w:t>, instead of the</w:t>
      </w:r>
      <w:r w:rsidR="009C775B" w:rsidRPr="002805F7">
        <w:rPr>
          <w:sz w:val="22"/>
          <w:szCs w:val="22"/>
        </w:rPr>
        <w:t xml:space="preserve"> for us more common</w:t>
      </w:r>
      <w:r w:rsidR="005F04E5" w:rsidRPr="002805F7">
        <w:rPr>
          <w:sz w:val="22"/>
          <w:szCs w:val="22"/>
        </w:rPr>
        <w:t xml:space="preserve"> Euclidean </w:t>
      </w:r>
      <w:r w:rsidR="009C775B" w:rsidRPr="002805F7">
        <w:rPr>
          <w:sz w:val="22"/>
          <w:szCs w:val="22"/>
        </w:rPr>
        <w:t>s</w:t>
      </w:r>
      <w:r w:rsidR="005F04E5" w:rsidRPr="002805F7">
        <w:rPr>
          <w:sz w:val="22"/>
          <w:szCs w:val="22"/>
        </w:rPr>
        <w:t xml:space="preserve">pace. </w:t>
      </w:r>
      <w:r w:rsidR="00F44CE4" w:rsidRPr="002805F7">
        <w:rPr>
          <w:sz w:val="22"/>
          <w:szCs w:val="22"/>
        </w:rPr>
        <w:t xml:space="preserve">The following </w:t>
      </w:r>
      <w:r w:rsidR="00707F7C" w:rsidRPr="002805F7">
        <w:rPr>
          <w:sz w:val="22"/>
          <w:szCs w:val="22"/>
        </w:rPr>
        <w:t>F</w:t>
      </w:r>
      <w:r w:rsidR="00FC142F" w:rsidRPr="002805F7">
        <w:rPr>
          <w:sz w:val="22"/>
          <w:szCs w:val="22"/>
        </w:rPr>
        <w:t xml:space="preserve">igure </w:t>
      </w:r>
      <w:r w:rsidR="009C775B" w:rsidRPr="002805F7">
        <w:rPr>
          <w:sz w:val="22"/>
          <w:szCs w:val="22"/>
        </w:rPr>
        <w:t>2</w:t>
      </w:r>
      <w:r w:rsidR="00FC142F" w:rsidRPr="002805F7">
        <w:rPr>
          <w:sz w:val="22"/>
          <w:szCs w:val="22"/>
        </w:rPr>
        <w:t xml:space="preserve"> shows how </w:t>
      </w:r>
      <w:r w:rsidR="009C775B" w:rsidRPr="002805F7">
        <w:rPr>
          <w:sz w:val="22"/>
          <w:szCs w:val="22"/>
        </w:rPr>
        <w:t xml:space="preserve">the </w:t>
      </w:r>
      <w:r w:rsidR="00FC142F" w:rsidRPr="002805F7">
        <w:rPr>
          <w:sz w:val="22"/>
          <w:szCs w:val="22"/>
        </w:rPr>
        <w:t>data</w:t>
      </w:r>
      <w:r w:rsidR="009C775B" w:rsidRPr="002805F7">
        <w:rPr>
          <w:sz w:val="22"/>
          <w:szCs w:val="22"/>
        </w:rPr>
        <w:t xml:space="preserve"> from field A would look like</w:t>
      </w:r>
      <w:r w:rsidR="00FC142F" w:rsidRPr="002805F7">
        <w:rPr>
          <w:sz w:val="22"/>
          <w:szCs w:val="22"/>
        </w:rPr>
        <w:t xml:space="preserve"> </w:t>
      </w:r>
      <w:r w:rsidR="000533DA" w:rsidRPr="002805F7">
        <w:rPr>
          <w:noProof/>
          <w:sz w:val="22"/>
          <w:szCs w:val="22"/>
        </w:rPr>
        <w:drawing>
          <wp:anchor distT="0" distB="0" distL="114300" distR="114300" simplePos="0" relativeHeight="251699200" behindDoc="0" locked="0" layoutInCell="1" allowOverlap="1" wp14:anchorId="43E97C78" wp14:editId="1ABA75D6">
            <wp:simplePos x="0" y="0"/>
            <wp:positionH relativeFrom="margin">
              <wp:align>center</wp:align>
            </wp:positionH>
            <wp:positionV relativeFrom="paragraph">
              <wp:posOffset>871855</wp:posOffset>
            </wp:positionV>
            <wp:extent cx="2990850" cy="2771140"/>
            <wp:effectExtent l="0" t="0" r="0" b="0"/>
            <wp:wrapTopAndBottom/>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r="49878"/>
                    <a:stretch/>
                  </pic:blipFill>
                  <pic:spPr bwMode="auto">
                    <a:xfrm>
                      <a:off x="0" y="0"/>
                      <a:ext cx="2990850" cy="2771140"/>
                    </a:xfrm>
                    <a:prstGeom prst="rect">
                      <a:avLst/>
                    </a:prstGeom>
                    <a:noFill/>
                    <a:ln>
                      <a:noFill/>
                    </a:ln>
                    <a:extLst>
                      <a:ext uri="{53640926-AAD7-44D8-BBD7-CCE9431645EC}">
                        <a14:shadowObscured xmlns:a14="http://schemas.microsoft.com/office/drawing/2010/main"/>
                      </a:ext>
                    </a:extLst>
                  </pic:spPr>
                </pic:pic>
              </a:graphicData>
            </a:graphic>
          </wp:anchor>
        </w:drawing>
      </w:r>
      <w:r w:rsidR="00FC142F" w:rsidRPr="002805F7">
        <w:rPr>
          <w:sz w:val="22"/>
          <w:szCs w:val="22"/>
        </w:rPr>
        <w:t>in the simplex space</w:t>
      </w:r>
      <w:r w:rsidR="004A50BB" w:rsidRPr="002805F7">
        <w:rPr>
          <w:sz w:val="22"/>
          <w:szCs w:val="22"/>
        </w:rPr>
        <w:t>:</w:t>
      </w:r>
    </w:p>
    <w:p w14:paraId="50217B51" w14:textId="5329F765" w:rsidR="00D97C46" w:rsidRPr="002805F7" w:rsidRDefault="00707F7C" w:rsidP="00CC10EA">
      <w:pPr>
        <w:spacing w:line="360" w:lineRule="auto"/>
        <w:jc w:val="both"/>
        <w:rPr>
          <w:sz w:val="22"/>
          <w:szCs w:val="22"/>
        </w:rPr>
      </w:pPr>
      <w:r w:rsidRPr="002805F7">
        <w:rPr>
          <w:noProof/>
          <w:sz w:val="22"/>
          <w:szCs w:val="22"/>
        </w:rPr>
        <mc:AlternateContent>
          <mc:Choice Requires="wps">
            <w:drawing>
              <wp:anchor distT="0" distB="0" distL="114300" distR="114300" simplePos="0" relativeHeight="251701248" behindDoc="0" locked="0" layoutInCell="1" allowOverlap="1" wp14:anchorId="39D7281D" wp14:editId="20BC95E6">
                <wp:simplePos x="0" y="0"/>
                <wp:positionH relativeFrom="margin">
                  <wp:align>right</wp:align>
                </wp:positionH>
                <wp:positionV relativeFrom="paragraph">
                  <wp:posOffset>3093720</wp:posOffset>
                </wp:positionV>
                <wp:extent cx="5981700" cy="325120"/>
                <wp:effectExtent l="0" t="0" r="0" b="0"/>
                <wp:wrapTopAndBottom/>
                <wp:docPr id="50" name="Text Box 50"/>
                <wp:cNvGraphicFramePr/>
                <a:graphic xmlns:a="http://schemas.openxmlformats.org/drawingml/2006/main">
                  <a:graphicData uri="http://schemas.microsoft.com/office/word/2010/wordprocessingShape">
                    <wps:wsp>
                      <wps:cNvSpPr txBox="1"/>
                      <wps:spPr>
                        <a:xfrm>
                          <a:off x="0" y="0"/>
                          <a:ext cx="5981700" cy="325120"/>
                        </a:xfrm>
                        <a:prstGeom prst="rect">
                          <a:avLst/>
                        </a:prstGeom>
                        <a:solidFill>
                          <a:prstClr val="white"/>
                        </a:solidFill>
                        <a:ln>
                          <a:noFill/>
                        </a:ln>
                      </wps:spPr>
                      <wps:txbx>
                        <w:txbxContent>
                          <w:p w14:paraId="757E9437" w14:textId="0D31CF5A" w:rsidR="009C775B" w:rsidRDefault="009C775B" w:rsidP="009C775B">
                            <w:pPr>
                              <w:pStyle w:val="Caption"/>
                            </w:pPr>
                            <w:r>
                              <w:t xml:space="preserve">Figure </w:t>
                            </w:r>
                            <w:r w:rsidR="00A833FF">
                              <w:fldChar w:fldCharType="begin"/>
                            </w:r>
                            <w:r w:rsidR="00A833FF">
                              <w:instrText xml:space="preserve"> SEQ Figure \* ARABIC </w:instrText>
                            </w:r>
                            <w:r w:rsidR="00A833FF">
                              <w:fldChar w:fldCharType="separate"/>
                            </w:r>
                            <w:r w:rsidR="00580DAB">
                              <w:rPr>
                                <w:noProof/>
                              </w:rPr>
                              <w:t>2</w:t>
                            </w:r>
                            <w:r w:rsidR="00A833FF">
                              <w:rPr>
                                <w:noProof/>
                              </w:rPr>
                              <w:fldChar w:fldCharType="end"/>
                            </w:r>
                            <w:r>
                              <w:t>: Biological Example in the Simplex Space</w:t>
                            </w:r>
                          </w:p>
                          <w:p w14:paraId="18C3911E" w14:textId="39187053" w:rsidR="00707F7C" w:rsidRPr="00707F7C" w:rsidRDefault="00707F7C" w:rsidP="00707F7C">
                            <w:pPr>
                              <w:pStyle w:val="Caption"/>
                            </w:pPr>
                            <w:r>
                              <w:t>Assuming the collected ecological data from Figure 1 is compositional, puts it in a S</w:t>
                            </w:r>
                            <w:r>
                              <w:rPr>
                                <w:vertAlign w:val="superscript"/>
                              </w:rPr>
                              <w:t>3</w:t>
                            </w:r>
                            <w:r>
                              <w:t xml:space="preserve">-Simplex space. Geometrically, a tetrahedron is created with all different components (here animals) placed on the four corners of the polytope. </w:t>
                            </w:r>
                            <w:r w:rsidR="000A6551">
                              <w:t xml:space="preserve">A composition is one possible combination of components </w:t>
                            </w:r>
                            <w:r w:rsidR="007653E1">
                              <w:t xml:space="preserve">confined </w:t>
                            </w:r>
                            <w:r w:rsidR="000A6551">
                              <w:t>in the simplex spa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9D7281D" id="Text Box 50" o:spid="_x0000_s1057" type="#_x0000_t202" style="position:absolute;left:0;text-align:left;margin-left:419.8pt;margin-top:243.6pt;width:471pt;height:25.6pt;z-index:25170124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" stroked="f">
                <v:textbox style="mso-fit-shape-to-text:t" inset="0,0,0,0">
                  <w:txbxContent>
                    <w:p w14:paraId="757E9437" w14:textId="0D31CF5A" w:rsidR="009C775B" w:rsidRDefault="009C775B" w:rsidP="009C775B">
                      <w:pPr>
                        <w:pStyle w:val="Caption"/>
                      </w:pPr>
                      <w:r>
                        <w:t xml:space="preserve">Figure </w:t>
                      </w:r>
                      <w:r w:rsidR="00A833FF">
                        <w:fldChar w:fldCharType="begin"/>
                      </w:r>
                      <w:r w:rsidR="00A833FF">
                        <w:instrText xml:space="preserve"> SEQ Figure \* ARABIC </w:instrText>
                      </w:r>
                      <w:r w:rsidR="00A833FF">
                        <w:fldChar w:fldCharType="separate"/>
                      </w:r>
                      <w:r w:rsidR="00580DAB">
                        <w:rPr>
                          <w:noProof/>
                        </w:rPr>
                        <w:t>2</w:t>
                      </w:r>
                      <w:r w:rsidR="00A833FF">
                        <w:rPr>
                          <w:noProof/>
                        </w:rPr>
                        <w:fldChar w:fldCharType="end"/>
                      </w:r>
                      <w:r>
                        <w:t>: Biological Example in the Simplex Space</w:t>
                      </w:r>
                    </w:p>
                    <w:p w14:paraId="18C3911E" w14:textId="39187053" w:rsidR="00707F7C" w:rsidRPr="00707F7C" w:rsidRDefault="00707F7C" w:rsidP="00707F7C">
                      <w:pPr>
                        <w:pStyle w:val="Caption"/>
                      </w:pPr>
                      <w:r>
                        <w:t>Assuming the collected ecological data from Figure 1 is compositional, puts it in a S</w:t>
                      </w:r>
                      <w:r>
                        <w:rPr>
                          <w:vertAlign w:val="superscript"/>
                        </w:rPr>
                        <w:t>3</w:t>
                      </w:r>
                      <w:r>
                        <w:t xml:space="preserve">-Simplex space. Geometrically, a tetrahedron is created with all different components (here animals) placed on the four corners of the polytope. </w:t>
                      </w:r>
                      <w:r w:rsidR="000A6551">
                        <w:t xml:space="preserve">A composition is one possible combination of components </w:t>
                      </w:r>
                      <w:r w:rsidR="007653E1">
                        <w:t xml:space="preserve">confined </w:t>
                      </w:r>
                      <w:r w:rsidR="000A6551">
                        <w:t>in the simplex space.</w:t>
                      </w:r>
                    </w:p>
                  </w:txbxContent>
                </v:textbox>
                <w10:wrap type="topAndBottom" anchorx="margin"/>
              </v:shape>
            </w:pict>
          </mc:Fallback>
        </mc:AlternateContent>
      </w:r>
    </w:p>
    <w:p w14:paraId="25285371" w14:textId="10C29AC7" w:rsidR="009C40FE" w:rsidRPr="002805F7" w:rsidRDefault="00FC142F" w:rsidP="00CC10EA">
      <w:pPr>
        <w:spacing w:line="360" w:lineRule="auto"/>
        <w:jc w:val="both"/>
        <w:rPr>
          <w:rFonts w:eastAsia="MyriadPro-Regular" w:cstheme="minorHAnsi"/>
          <w:sz w:val="22"/>
          <w:szCs w:val="22"/>
        </w:rPr>
      </w:pPr>
      <w:r w:rsidRPr="002805F7">
        <w:rPr>
          <w:rFonts w:eastAsia="MyriadPro-Regular" w:cstheme="minorHAnsi"/>
          <w:sz w:val="22"/>
          <w:szCs w:val="22"/>
        </w:rPr>
        <w:t xml:space="preserve">We stick with our ecological example and place all our </w:t>
      </w:r>
      <w:r w:rsidR="001A3429" w:rsidRPr="002805F7">
        <w:rPr>
          <w:rFonts w:eastAsia="MyriadPro-Regular" w:cstheme="minorHAnsi"/>
          <w:sz w:val="22"/>
          <w:szCs w:val="22"/>
        </w:rPr>
        <w:t xml:space="preserve">animals </w:t>
      </w:r>
      <w:r w:rsidRPr="002805F7">
        <w:rPr>
          <w:rFonts w:eastAsia="MyriadPro-Regular" w:cstheme="minorHAnsi"/>
          <w:sz w:val="22"/>
          <w:szCs w:val="22"/>
        </w:rPr>
        <w:t>as one corner in a</w:t>
      </w:r>
      <w:r w:rsidR="001A3429" w:rsidRPr="002805F7">
        <w:rPr>
          <w:rFonts w:eastAsia="MyriadPro-Regular" w:cstheme="minorHAnsi"/>
          <w:sz w:val="22"/>
          <w:szCs w:val="22"/>
        </w:rPr>
        <w:t xml:space="preserve"> geometrical</w:t>
      </w:r>
      <w:r w:rsidRPr="002805F7">
        <w:rPr>
          <w:rFonts w:eastAsia="MyriadPro-Regular" w:cstheme="minorHAnsi"/>
          <w:sz w:val="22"/>
          <w:szCs w:val="22"/>
        </w:rPr>
        <w:t xml:space="preserve"> space. With four features, we are able to create a 3-Simplex and a geometric figure called tetrahedron</w:t>
      </w:r>
      <w:r w:rsidR="001A3429" w:rsidRPr="002805F7">
        <w:rPr>
          <w:rFonts w:eastAsia="MyriadPro-Regular" w:cstheme="minorHAnsi"/>
          <w:sz w:val="22"/>
          <w:szCs w:val="22"/>
        </w:rPr>
        <w:t xml:space="preserve"> (</w:t>
      </w:r>
      <w:r w:rsidR="00B16E5E" w:rsidRPr="002805F7">
        <w:rPr>
          <w:rFonts w:eastAsia="MyriadPro-Regular" w:cstheme="minorHAnsi"/>
          <w:sz w:val="22"/>
          <w:szCs w:val="22"/>
        </w:rPr>
        <w:t>otherwise</w:t>
      </w:r>
      <w:r w:rsidR="001A3429" w:rsidRPr="002805F7">
        <w:rPr>
          <w:rFonts w:eastAsia="MyriadPro-Regular" w:cstheme="minorHAnsi"/>
          <w:sz w:val="22"/>
          <w:szCs w:val="22"/>
        </w:rPr>
        <w:t xml:space="preserve"> called a pyramid). </w:t>
      </w:r>
    </w:p>
    <w:p w14:paraId="71A7973B" w14:textId="2D780990" w:rsidR="00FE0639" w:rsidRPr="002805F7" w:rsidRDefault="000627E1" w:rsidP="00CC10EA">
      <w:pPr>
        <w:spacing w:line="360" w:lineRule="auto"/>
        <w:jc w:val="both"/>
        <w:rPr>
          <w:color w:val="FFC000"/>
          <w:sz w:val="22"/>
          <w:szCs w:val="22"/>
        </w:rPr>
      </w:pPr>
      <w:r w:rsidRPr="002805F7">
        <w:rPr>
          <w:rFonts w:eastAsia="MyriadPro-Regular" w:cstheme="minorHAnsi"/>
          <w:sz w:val="22"/>
          <w:szCs w:val="22"/>
        </w:rPr>
        <w:t xml:space="preserve">We use our </w:t>
      </w:r>
      <w:r w:rsidR="00BC3C33" w:rsidRPr="002805F7">
        <w:rPr>
          <w:rFonts w:eastAsia="MyriadPro-Regular" w:cstheme="minorHAnsi"/>
          <w:sz w:val="22"/>
          <w:szCs w:val="22"/>
        </w:rPr>
        <w:t>flawed</w:t>
      </w:r>
      <w:r w:rsidRPr="002805F7">
        <w:rPr>
          <w:rFonts w:eastAsia="MyriadPro-Regular" w:cstheme="minorHAnsi"/>
          <w:sz w:val="22"/>
          <w:szCs w:val="22"/>
        </w:rPr>
        <w:t xml:space="preserve"> machine, and one day, we</w:t>
      </w:r>
      <w:r w:rsidR="00FC142F" w:rsidRPr="002805F7">
        <w:rPr>
          <w:rFonts w:eastAsia="MyriadPro-Regular" w:cstheme="minorHAnsi"/>
          <w:sz w:val="22"/>
          <w:szCs w:val="22"/>
        </w:rPr>
        <w:t xml:space="preserve"> sample </w:t>
      </w:r>
      <w:r w:rsidRPr="002805F7">
        <w:rPr>
          <w:rFonts w:eastAsia="MyriadPro-Regular" w:cstheme="minorHAnsi"/>
          <w:sz w:val="22"/>
          <w:szCs w:val="22"/>
        </w:rPr>
        <w:t>20</w:t>
      </w:r>
      <w:r w:rsidR="00FC142F" w:rsidRPr="002805F7">
        <w:rPr>
          <w:rFonts w:eastAsia="MyriadPro-Regular" w:cstheme="minorHAnsi"/>
          <w:sz w:val="22"/>
          <w:szCs w:val="22"/>
        </w:rPr>
        <w:t xml:space="preserve"> rabbits in field</w:t>
      </w:r>
      <w:r w:rsidRPr="002805F7">
        <w:rPr>
          <w:rFonts w:eastAsia="MyriadPro-Regular" w:cstheme="minorHAnsi"/>
          <w:sz w:val="22"/>
          <w:szCs w:val="22"/>
        </w:rPr>
        <w:t xml:space="preserve"> </w:t>
      </w:r>
      <w:r w:rsidR="00FC142F" w:rsidRPr="002805F7">
        <w:rPr>
          <w:rFonts w:eastAsia="MyriadPro-Regular" w:cstheme="minorHAnsi"/>
          <w:sz w:val="22"/>
          <w:szCs w:val="22"/>
        </w:rPr>
        <w:t>A</w:t>
      </w:r>
      <w:r w:rsidRPr="002805F7">
        <w:rPr>
          <w:rFonts w:eastAsia="MyriadPro-Regular" w:cstheme="minorHAnsi"/>
          <w:sz w:val="22"/>
          <w:szCs w:val="22"/>
        </w:rPr>
        <w:t>.</w:t>
      </w:r>
      <w:r w:rsidR="00FC142F" w:rsidRPr="002805F7">
        <w:rPr>
          <w:rFonts w:eastAsia="MyriadPro-Regular" w:cstheme="minorHAnsi"/>
          <w:sz w:val="22"/>
          <w:szCs w:val="22"/>
        </w:rPr>
        <w:t xml:space="preserve"> </w:t>
      </w:r>
      <w:r w:rsidRPr="002805F7">
        <w:rPr>
          <w:rFonts w:eastAsia="MyriadPro-Regular" w:cstheme="minorHAnsi"/>
          <w:sz w:val="22"/>
          <w:szCs w:val="22"/>
        </w:rPr>
        <w:t>This would lead to a point in the simplex space that sit</w:t>
      </w:r>
      <w:r w:rsidR="00FC142F" w:rsidRPr="002805F7">
        <w:rPr>
          <w:rFonts w:eastAsia="MyriadPro-Regular" w:cstheme="minorHAnsi"/>
          <w:sz w:val="22"/>
          <w:szCs w:val="22"/>
        </w:rPr>
        <w:t>s directly</w:t>
      </w:r>
      <w:r w:rsidRPr="002805F7">
        <w:rPr>
          <w:rFonts w:eastAsia="MyriadPro-Regular" w:cstheme="minorHAnsi"/>
          <w:sz w:val="22"/>
          <w:szCs w:val="22"/>
        </w:rPr>
        <w:t xml:space="preserve"> in the left corner</w:t>
      </w:r>
      <w:r w:rsidR="00FC142F" w:rsidRPr="002805F7">
        <w:rPr>
          <w:rFonts w:eastAsia="MyriadPro-Regular" w:cstheme="minorHAnsi"/>
          <w:sz w:val="22"/>
          <w:szCs w:val="22"/>
        </w:rPr>
        <w:t xml:space="preserve">, with the coordinates </w:t>
      </w:r>
      <w:r w:rsidRPr="002805F7">
        <w:rPr>
          <w:rFonts w:eastAsia="MyriadPro-Regular" w:cstheme="minorHAnsi"/>
          <w:sz w:val="22"/>
          <w:szCs w:val="22"/>
        </w:rPr>
        <w:t>(</w:t>
      </w:r>
      <w:r w:rsidR="00FC142F" w:rsidRPr="002805F7">
        <w:rPr>
          <w:rFonts w:eastAsia="MyriadPro-Regular" w:cstheme="minorHAnsi"/>
          <w:sz w:val="22"/>
          <w:szCs w:val="22"/>
        </w:rPr>
        <w:t>0,20,0,0</w:t>
      </w:r>
      <w:r w:rsidRPr="002805F7">
        <w:rPr>
          <w:rFonts w:eastAsia="MyriadPro-Regular" w:cstheme="minorHAnsi"/>
          <w:sz w:val="22"/>
          <w:szCs w:val="22"/>
        </w:rPr>
        <w:t>)</w:t>
      </w:r>
      <w:r w:rsidR="00FC142F" w:rsidRPr="002805F7">
        <w:rPr>
          <w:rFonts w:eastAsia="MyriadPro-Regular" w:cstheme="minorHAnsi"/>
          <w:sz w:val="22"/>
          <w:szCs w:val="22"/>
        </w:rPr>
        <w:t xml:space="preserve">, because we only have rabbits, no other animal. </w:t>
      </w:r>
      <w:r w:rsidRPr="002805F7">
        <w:rPr>
          <w:rFonts w:eastAsia="MyriadPro-Regular" w:cstheme="minorHAnsi"/>
          <w:sz w:val="22"/>
          <w:szCs w:val="22"/>
        </w:rPr>
        <w:t>Another day, we</w:t>
      </w:r>
      <w:r w:rsidR="00FC142F" w:rsidRPr="002805F7">
        <w:rPr>
          <w:rFonts w:eastAsia="MyriadPro-Regular" w:cstheme="minorHAnsi"/>
          <w:sz w:val="22"/>
          <w:szCs w:val="22"/>
        </w:rPr>
        <w:t xml:space="preserve"> sample only 20 bees, and no other animals, then we would find our data point where the bee is, very at the top.</w:t>
      </w:r>
      <w:r w:rsidR="00FC12FB" w:rsidRPr="002805F7">
        <w:rPr>
          <w:rFonts w:eastAsia="MyriadPro-Regular" w:cstheme="minorHAnsi"/>
          <w:sz w:val="22"/>
          <w:szCs w:val="22"/>
        </w:rPr>
        <w:t xml:space="preserve"> Marked in red is a sample where </w:t>
      </w:r>
      <w:r w:rsidRPr="002805F7">
        <w:rPr>
          <w:rFonts w:eastAsia="MyriadPro-Regular" w:cstheme="minorHAnsi"/>
          <w:sz w:val="22"/>
          <w:szCs w:val="22"/>
        </w:rPr>
        <w:t>the machine</w:t>
      </w:r>
      <w:r w:rsidR="00FC12FB" w:rsidRPr="002805F7">
        <w:rPr>
          <w:rFonts w:eastAsia="MyriadPro-Regular" w:cstheme="minorHAnsi"/>
          <w:sz w:val="22"/>
          <w:szCs w:val="22"/>
        </w:rPr>
        <w:t xml:space="preserve"> </w:t>
      </w:r>
      <w:r w:rsidRPr="002805F7">
        <w:rPr>
          <w:rFonts w:eastAsia="MyriadPro-Regular" w:cstheme="minorHAnsi"/>
          <w:sz w:val="22"/>
          <w:szCs w:val="22"/>
        </w:rPr>
        <w:t>counted</w:t>
      </w:r>
      <w:r w:rsidR="00FC12FB" w:rsidRPr="002805F7">
        <w:rPr>
          <w:rFonts w:eastAsia="MyriadPro-Regular" w:cstheme="minorHAnsi"/>
          <w:sz w:val="22"/>
          <w:szCs w:val="22"/>
        </w:rPr>
        <w:t xml:space="preserve"> 1</w:t>
      </w:r>
      <w:r w:rsidR="004C36E8" w:rsidRPr="002805F7">
        <w:rPr>
          <w:rFonts w:eastAsia="MyriadPro-Regular" w:cstheme="minorHAnsi"/>
          <w:sz w:val="22"/>
          <w:szCs w:val="22"/>
        </w:rPr>
        <w:t>0</w:t>
      </w:r>
      <w:r w:rsidR="00FC12FB" w:rsidRPr="002805F7">
        <w:rPr>
          <w:rFonts w:eastAsia="MyriadPro-Regular" w:cstheme="minorHAnsi"/>
          <w:sz w:val="22"/>
          <w:szCs w:val="22"/>
        </w:rPr>
        <w:t xml:space="preserve"> bees, 1</w:t>
      </w:r>
      <w:r w:rsidR="004C36E8" w:rsidRPr="002805F7">
        <w:rPr>
          <w:rFonts w:eastAsia="MyriadPro-Regular" w:cstheme="minorHAnsi"/>
          <w:sz w:val="22"/>
          <w:szCs w:val="22"/>
        </w:rPr>
        <w:t>0</w:t>
      </w:r>
      <w:r w:rsidR="00FC12FB" w:rsidRPr="002805F7">
        <w:rPr>
          <w:rFonts w:eastAsia="MyriadPro-Regular" w:cstheme="minorHAnsi"/>
          <w:sz w:val="22"/>
          <w:szCs w:val="22"/>
        </w:rPr>
        <w:t xml:space="preserve"> wolves and no bees and no rabbits. </w:t>
      </w:r>
      <w:r w:rsidRPr="002805F7">
        <w:rPr>
          <w:rFonts w:eastAsia="MyriadPro-Regular" w:cstheme="minorHAnsi"/>
          <w:sz w:val="22"/>
          <w:szCs w:val="22"/>
        </w:rPr>
        <w:t xml:space="preserve">Every sample </w:t>
      </w:r>
      <w:r w:rsidR="008D32C9" w:rsidRPr="002805F7">
        <w:rPr>
          <w:rFonts w:eastAsia="MyriadPro-Regular" w:cstheme="minorHAnsi"/>
          <w:sz w:val="22"/>
          <w:szCs w:val="22"/>
        </w:rPr>
        <w:t xml:space="preserve">round produces </w:t>
      </w:r>
      <w:r w:rsidRPr="002805F7">
        <w:rPr>
          <w:rFonts w:eastAsia="MyriadPro-Regular" w:cstheme="minorHAnsi"/>
          <w:sz w:val="22"/>
          <w:szCs w:val="22"/>
        </w:rPr>
        <w:t xml:space="preserve">one “composition” and the examples show, that </w:t>
      </w:r>
      <w:r w:rsidRPr="002805F7">
        <w:rPr>
          <w:sz w:val="22"/>
          <w:szCs w:val="22"/>
        </w:rPr>
        <w:t xml:space="preserve">the distance between any two variables is sensitive to the presence or absence of other components </w:t>
      </w:r>
      <w:sdt>
        <w:sdtPr>
          <w:rPr>
            <w:sz w:val="22"/>
            <w:szCs w:val="22"/>
          </w:rPr>
          <w:alias w:val="To edit, see citavi.com/edit"/>
          <w:tag w:val="CitaviPlaceholder#fa56e81d-d603-4dad-9f4b-3745436daa0f"/>
          <w:id w:val="1768892157"/>
          <w:placeholder>
            <w:docPart w:val="DefaultPlaceholder_-1854013440"/>
          </w:placeholder>
        </w:sdtPr>
        <w:sdtEndPr/>
        <w:sdtContent>
          <w:r w:rsidR="00FE0639" w:rsidRPr="002805F7">
            <w:rPr>
              <w:sz w:val="22"/>
              <w:szCs w:val="22"/>
            </w:rPr>
            <w:fldChar w:fldCharType="begin"/>
          </w:r>
          <w:r w:rsidR="00C13005"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MzYyZjRiLWVlMDQtNGM1OC1hZWM2LTg1ZWQyZWIwMzUxYi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ZhNTZlODFkLWQ2MDMtNGRhZC05ZjRiLTM3NDU0MzZkYWEwZiIsIlRleHQiOiIoUXVpbm4gZXQgYWwuIDIwMTgpIiwiV0FJVmVyc2lvbiI6IjYuMTEuMC4wIn0=}</w:instrText>
          </w:r>
          <w:r w:rsidR="00FE0639" w:rsidRPr="002805F7">
            <w:rPr>
              <w:sz w:val="22"/>
              <w:szCs w:val="22"/>
            </w:rPr>
            <w:fldChar w:fldCharType="separate"/>
          </w:r>
          <w:r w:rsidR="00811F09" w:rsidRPr="002805F7">
            <w:rPr>
              <w:sz w:val="22"/>
              <w:szCs w:val="22"/>
            </w:rPr>
            <w:t>(Quinn et al. 2018)</w:t>
          </w:r>
          <w:r w:rsidR="00FE0639" w:rsidRPr="002805F7">
            <w:rPr>
              <w:sz w:val="22"/>
              <w:szCs w:val="22"/>
            </w:rPr>
            <w:fldChar w:fldCharType="end"/>
          </w:r>
        </w:sdtContent>
      </w:sdt>
      <w:r w:rsidRPr="002805F7">
        <w:rPr>
          <w:sz w:val="22"/>
          <w:szCs w:val="22"/>
        </w:rPr>
        <w:t xml:space="preserve">. If </w:t>
      </w:r>
      <w:r w:rsidR="006A2AC9" w:rsidRPr="002805F7">
        <w:rPr>
          <w:sz w:val="22"/>
          <w:szCs w:val="22"/>
        </w:rPr>
        <w:lastRenderedPageBreak/>
        <w:t xml:space="preserve">a composition is </w:t>
      </w:r>
      <w:r w:rsidRPr="002805F7">
        <w:rPr>
          <w:sz w:val="22"/>
          <w:szCs w:val="22"/>
        </w:rPr>
        <w:t>move</w:t>
      </w:r>
      <w:r w:rsidR="006A2AC9" w:rsidRPr="002805F7">
        <w:rPr>
          <w:sz w:val="22"/>
          <w:szCs w:val="22"/>
        </w:rPr>
        <w:t>d</w:t>
      </w:r>
      <w:r w:rsidRPr="002805F7">
        <w:rPr>
          <w:sz w:val="22"/>
          <w:szCs w:val="22"/>
        </w:rPr>
        <w:t xml:space="preserve"> from one corner of the animal-simplex, </w:t>
      </w:r>
      <w:r w:rsidR="00C933C0" w:rsidRPr="002805F7">
        <w:rPr>
          <w:sz w:val="22"/>
          <w:szCs w:val="22"/>
        </w:rPr>
        <w:t>it</w:t>
      </w:r>
      <w:r w:rsidRPr="002805F7">
        <w:rPr>
          <w:sz w:val="22"/>
          <w:szCs w:val="22"/>
        </w:rPr>
        <w:t xml:space="preserve"> directly influence</w:t>
      </w:r>
      <w:r w:rsidR="00C933C0" w:rsidRPr="002805F7">
        <w:rPr>
          <w:sz w:val="22"/>
          <w:szCs w:val="22"/>
        </w:rPr>
        <w:t>s</w:t>
      </w:r>
      <w:r w:rsidRPr="002805F7">
        <w:rPr>
          <w:sz w:val="22"/>
          <w:szCs w:val="22"/>
        </w:rPr>
        <w:t xml:space="preserve"> the other </w:t>
      </w:r>
      <w:r w:rsidR="00B82549" w:rsidRPr="002805F7">
        <w:rPr>
          <w:sz w:val="22"/>
          <w:szCs w:val="22"/>
        </w:rPr>
        <w:t>values in the composition</w:t>
      </w:r>
      <w:r w:rsidRPr="002805F7">
        <w:rPr>
          <w:sz w:val="22"/>
          <w:szCs w:val="22"/>
        </w:rPr>
        <w:t xml:space="preserve">. </w:t>
      </w:r>
      <w:r w:rsidR="00A91575" w:rsidRPr="002805F7">
        <w:rPr>
          <w:sz w:val="22"/>
          <w:szCs w:val="22"/>
        </w:rPr>
        <w:t>Consequently, t</w:t>
      </w:r>
      <w:r w:rsidRPr="002805F7">
        <w:rPr>
          <w:sz w:val="22"/>
          <w:szCs w:val="22"/>
        </w:rPr>
        <w:t xml:space="preserve">hat </w:t>
      </w:r>
      <w:r w:rsidR="00A91575" w:rsidRPr="002805F7">
        <w:rPr>
          <w:sz w:val="22"/>
          <w:szCs w:val="22"/>
        </w:rPr>
        <w:t>makes</w:t>
      </w:r>
      <w:r w:rsidRPr="002805F7">
        <w:rPr>
          <w:sz w:val="22"/>
          <w:szCs w:val="22"/>
        </w:rPr>
        <w:t xml:space="preserve"> all variables </w:t>
      </w:r>
      <w:r w:rsidRPr="002805F7">
        <w:rPr>
          <w:i/>
          <w:iCs/>
          <w:sz w:val="22"/>
          <w:szCs w:val="22"/>
        </w:rPr>
        <w:t xml:space="preserve">mutually dependent </w:t>
      </w:r>
      <w:r w:rsidRPr="002805F7">
        <w:rPr>
          <w:sz w:val="22"/>
          <w:szCs w:val="22"/>
        </w:rPr>
        <w:t>on one another and leads</w:t>
      </w:r>
      <w:r w:rsidR="00FE0639" w:rsidRPr="002805F7">
        <w:rPr>
          <w:sz w:val="22"/>
          <w:szCs w:val="22"/>
        </w:rPr>
        <w:t>, amongst other things,</w:t>
      </w:r>
      <w:r w:rsidRPr="002805F7">
        <w:rPr>
          <w:sz w:val="22"/>
          <w:szCs w:val="22"/>
        </w:rPr>
        <w:t xml:space="preserve"> to problems in our assumptions about statistical testing. In statistical literature </w:t>
      </w:r>
      <w:r w:rsidR="00FE0639" w:rsidRPr="002805F7">
        <w:rPr>
          <w:sz w:val="22"/>
          <w:szCs w:val="22"/>
        </w:rPr>
        <w:t>this</w:t>
      </w:r>
      <w:r w:rsidRPr="002805F7">
        <w:rPr>
          <w:sz w:val="22"/>
          <w:szCs w:val="22"/>
        </w:rPr>
        <w:t xml:space="preserve"> data is also called “spurious</w:t>
      </w:r>
      <w:r w:rsidR="00FE0639" w:rsidRPr="002805F7">
        <w:rPr>
          <w:sz w:val="22"/>
          <w:szCs w:val="22"/>
        </w:rPr>
        <w:t>” because</w:t>
      </w:r>
      <w:r w:rsidRPr="002805F7">
        <w:rPr>
          <w:sz w:val="22"/>
          <w:szCs w:val="22"/>
        </w:rPr>
        <w:t xml:space="preserve"> it appears</w:t>
      </w:r>
      <w:r w:rsidR="00FE0639" w:rsidRPr="002805F7">
        <w:rPr>
          <w:sz w:val="22"/>
          <w:szCs w:val="22"/>
        </w:rPr>
        <w:t xml:space="preserve"> as if</w:t>
      </w:r>
      <w:r w:rsidRPr="002805F7">
        <w:rPr>
          <w:sz w:val="22"/>
          <w:szCs w:val="22"/>
        </w:rPr>
        <w:t xml:space="preserve"> the data points have a causal relationship. When a composition </w:t>
      </w:r>
      <w:r w:rsidR="00200EC7" w:rsidRPr="002805F7">
        <w:rPr>
          <w:sz w:val="22"/>
          <w:szCs w:val="22"/>
        </w:rPr>
        <w:t xml:space="preserve">is moved </w:t>
      </w:r>
      <w:r w:rsidRPr="002805F7">
        <w:rPr>
          <w:sz w:val="22"/>
          <w:szCs w:val="22"/>
        </w:rPr>
        <w:t xml:space="preserve">from </w:t>
      </w:r>
      <w:r w:rsidR="00FE0639" w:rsidRPr="002805F7">
        <w:rPr>
          <w:sz w:val="22"/>
          <w:szCs w:val="22"/>
        </w:rPr>
        <w:t>bees</w:t>
      </w:r>
      <w:r w:rsidRPr="002805F7">
        <w:rPr>
          <w:sz w:val="22"/>
          <w:szCs w:val="22"/>
        </w:rPr>
        <w:t xml:space="preserve"> in the direction of wolves it seems like there is a causal relationship</w:t>
      </w:r>
      <w:r w:rsidR="00FE0639" w:rsidRPr="002805F7">
        <w:rPr>
          <w:sz w:val="22"/>
          <w:szCs w:val="22"/>
        </w:rPr>
        <w:t xml:space="preserve"> because </w:t>
      </w:r>
      <w:r w:rsidR="00200EC7" w:rsidRPr="002805F7">
        <w:rPr>
          <w:sz w:val="22"/>
          <w:szCs w:val="22"/>
        </w:rPr>
        <w:t>the increase in the number</w:t>
      </w:r>
      <w:r w:rsidR="00FE0639" w:rsidRPr="002805F7">
        <w:rPr>
          <w:sz w:val="22"/>
          <w:szCs w:val="22"/>
        </w:rPr>
        <w:t xml:space="preserve"> of wolves, </w:t>
      </w:r>
      <w:r w:rsidR="00200EC7" w:rsidRPr="002805F7">
        <w:rPr>
          <w:sz w:val="22"/>
          <w:szCs w:val="22"/>
        </w:rPr>
        <w:t>directly decreases the number of bees</w:t>
      </w:r>
      <w:r w:rsidR="00FE0639" w:rsidRPr="002805F7">
        <w:rPr>
          <w:sz w:val="22"/>
          <w:szCs w:val="22"/>
        </w:rPr>
        <w:t xml:space="preserve">. </w:t>
      </w:r>
    </w:p>
    <w:p w14:paraId="4F240CA6" w14:textId="5A63065C" w:rsidR="0036774D" w:rsidRPr="002805F7" w:rsidRDefault="00C17E2F" w:rsidP="00334D28">
      <w:pPr>
        <w:autoSpaceDE w:val="0"/>
        <w:autoSpaceDN w:val="0"/>
        <w:adjustRightInd w:val="0"/>
        <w:spacing w:before="0" w:after="0" w:line="360" w:lineRule="auto"/>
        <w:jc w:val="both"/>
        <w:rPr>
          <w:sz w:val="22"/>
          <w:szCs w:val="22"/>
        </w:rPr>
      </w:pPr>
      <w:r w:rsidRPr="002805F7">
        <w:rPr>
          <w:sz w:val="22"/>
          <w:szCs w:val="22"/>
        </w:rPr>
        <w:t>To describe this a bit more mathematically</w:t>
      </w:r>
      <w:r w:rsidR="00F74341" w:rsidRPr="002805F7">
        <w:rPr>
          <w:sz w:val="22"/>
          <w:szCs w:val="22"/>
        </w:rPr>
        <w:t xml:space="preserve">, </w:t>
      </w:r>
      <w:r w:rsidR="00444372" w:rsidRPr="002805F7">
        <w:rPr>
          <w:sz w:val="22"/>
          <w:szCs w:val="22"/>
        </w:rPr>
        <w:t>the problem described above is</w:t>
      </w:r>
      <w:r w:rsidR="00353D81" w:rsidRPr="002805F7">
        <w:rPr>
          <w:sz w:val="22"/>
          <w:szCs w:val="22"/>
        </w:rPr>
        <w:t xml:space="preserve"> formally known as </w:t>
      </w:r>
      <w:r w:rsidR="00694307" w:rsidRPr="002805F7">
        <w:rPr>
          <w:sz w:val="22"/>
          <w:szCs w:val="22"/>
        </w:rPr>
        <w:t>“the negative bias problem” (other names are also the constant-sum problem, the closure problem, or the null correlation difficulty</w:t>
      </w:r>
      <w:r w:rsidR="002E652D" w:rsidRPr="002805F7">
        <w:rPr>
          <w:sz w:val="22"/>
          <w:szCs w:val="22"/>
        </w:rPr>
        <w:t xml:space="preserve">) </w:t>
      </w:r>
      <w:sdt>
        <w:sdtPr>
          <w:rPr>
            <w:sz w:val="22"/>
            <w:szCs w:val="22"/>
          </w:rPr>
          <w:alias w:val="To edit, see citavi.com/edit"/>
          <w:tag w:val="CitaviPlaceholder#0b276988-ef20-448c-b113-904bd3991488"/>
          <w:id w:val="952211195"/>
          <w:placeholder>
            <w:docPart w:val="DefaultPlaceholder_-1854013440"/>
          </w:placeholder>
        </w:sdtPr>
        <w:sdtEndPr/>
        <w:sdtContent>
          <w:r w:rsidR="002E652D" w:rsidRPr="002805F7">
            <w:rPr>
              <w:sz w:val="22"/>
              <w:szCs w:val="22"/>
            </w:rPr>
            <w:fldChar w:fldCharType="begin"/>
          </w:r>
          <w:r w:rsidR="002E652D"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YmYxYjk0LTFiYzgtNGM0ZS1hMzBlLWU1NWIxNWQzNzI5NCIsIlJhbmdlTGVuZ3RoIjoxNiwiUmVmZXJlbmNlSWQiOiJmMzJjN2IwYi0zMjc4LTRhZTUtOGY2OC01NTQ2YjBiNjg5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FpdGNoaXNvbiIsIlByb3RlY3RlZCI6ZmFsc2UsIlNleCI6MCwiQ3JlYXRlZEJ5IjoiX0plbm5pZmVyIE5ldW1haWVyIiwiQ3JlYXRlZE9uIjoiMjAyMi0wMS0yMlQxMjoxMDoyOCIsIk1vZGlmaWVkQnkiOiJfSmVubmlmZXIgTmV1bWFpZXIiLCJJZCI6IjE5ZjFmZmRmLTU2NWMtNGNiNS1hNGQ5LTE5MTVmNWM0ZjNlMCIsIk1vZGlmaWVkT24iOiIyMDIyLTAxLTIyVDEyOjEwOjI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}</w:instrText>
          </w:r>
          <w:r w:rsidR="002E652D" w:rsidRPr="002805F7">
            <w:rPr>
              <w:sz w:val="22"/>
              <w:szCs w:val="22"/>
            </w:rPr>
            <w:fldChar w:fldCharType="separate"/>
          </w:r>
          <w:r w:rsidR="00811F09" w:rsidRPr="002805F7">
            <w:rPr>
              <w:sz w:val="22"/>
              <w:szCs w:val="22"/>
            </w:rPr>
            <w:t>(Aitchison 2003)</w:t>
          </w:r>
          <w:r w:rsidR="002E652D" w:rsidRPr="002805F7">
            <w:rPr>
              <w:sz w:val="22"/>
              <w:szCs w:val="22"/>
            </w:rPr>
            <w:fldChar w:fldCharType="end"/>
          </w:r>
        </w:sdtContent>
      </w:sdt>
      <w:r w:rsidRPr="002805F7">
        <w:rPr>
          <w:sz w:val="22"/>
          <w:szCs w:val="22"/>
        </w:rPr>
        <w:t xml:space="preserve">, which is the main reason why we have a dependency problem. </w:t>
      </w:r>
      <w:r w:rsidR="002E652D" w:rsidRPr="002805F7">
        <w:rPr>
          <w:sz w:val="22"/>
          <w:szCs w:val="22"/>
        </w:rPr>
        <w:t xml:space="preserve">When the sum of a component is constant, then it can be mathematically proven that the covariance between </w:t>
      </w:r>
      <w:r w:rsidR="00E3108C" w:rsidRPr="002805F7">
        <w:rPr>
          <w:sz w:val="22"/>
          <w:szCs w:val="22"/>
        </w:rPr>
        <w:t xml:space="preserve">any </w:t>
      </w:r>
      <w:r w:rsidR="002E652D" w:rsidRPr="002805F7">
        <w:rPr>
          <w:sz w:val="22"/>
          <w:szCs w:val="22"/>
        </w:rPr>
        <w:t xml:space="preserve">two compositions equals 0. </w:t>
      </w:r>
      <w:r w:rsidR="00E3108C" w:rsidRPr="002805F7">
        <w:rPr>
          <w:sz w:val="22"/>
          <w:szCs w:val="22"/>
        </w:rPr>
        <w:t xml:space="preserve">This has the consequence that some variances </w:t>
      </w:r>
      <w:r w:rsidR="00334D28" w:rsidRPr="002805F7">
        <w:rPr>
          <w:sz w:val="22"/>
          <w:szCs w:val="22"/>
        </w:rPr>
        <w:t xml:space="preserve">would be negative, which is problematic, as variances are always positive. Therefore, negative covariances are presupposed by the limitation of the sum, instead of produced by stochastic factors </w:t>
      </w:r>
      <w:sdt>
        <w:sdtPr>
          <w:rPr>
            <w:sz w:val="22"/>
            <w:szCs w:val="22"/>
          </w:rPr>
          <w:alias w:val="To edit, see citavi.com/edit"/>
          <w:tag w:val="CitaviPlaceholder#d97ec5e8-a272-49be-9958-52ba364b9f3a"/>
          <w:id w:val="1073004715"/>
          <w:placeholder>
            <w:docPart w:val="DefaultPlaceholder_-1854013440"/>
          </w:placeholder>
        </w:sdtPr>
        <w:sdtEndPr/>
        <w:sdtContent>
          <w:r w:rsidR="003260E6" w:rsidRPr="002805F7">
            <w:rPr>
              <w:sz w:val="22"/>
              <w:szCs w:val="22"/>
            </w:rPr>
            <w:fldChar w:fldCharType="begin"/>
          </w:r>
          <w:r w:rsidR="00334D28"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Y2Q2ZTk5LTY4M2ItNDhmYi1hMzgzLTkxYmM1YjBiOTU2OSIsIlJhbmdlTGVuZ3RoIjozMywiUmVmZXJlbmNlSWQiOiJjNDk5ZDBiZC0wYzQ4LTQ1YWEtOTZhNS1jOWI2MjY5YzdjMm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nZXhwbG8uMjAxNS4xMi4wMTAiLCJVcmlTdHJpbmciOiJodHRwczovL2RvaS5vcmcvMTAuMTAxNi9qLmdleHBsby4yMDE1LjEyLjAx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kouIiwiTGFzdE5hbWUiOiJBaXRjaGlzb24iLCJQcm90ZWN0ZWQiOmZhbHNlLCJTZXgiOjAsIkNyZWF0ZWRCeSI6Il9KZW5uaWZlciBOZXVtYWllciIsIkNyZWF0ZWRPbiI6IjIwMjItMDEtMjJUMTI6MTA6MjgiLCJNb2RpZmllZEJ5IjoiX0plbm5pZmVyIE5ldW1haWVyIiwiSWQiOiIxOWYxZmZkZi01NjVjLTRjYjUtYTRkOS0xOTE1ZjVjNGYzZTAiLCJNb2RpZmllZE9uIjoiMjAyMi0wMS0yMlQxMjoxMDoyO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}</w:instrText>
          </w:r>
          <w:r w:rsidR="003260E6" w:rsidRPr="002805F7">
            <w:rPr>
              <w:sz w:val="22"/>
              <w:szCs w:val="22"/>
            </w:rPr>
            <w:fldChar w:fldCharType="separate"/>
          </w:r>
          <w:r w:rsidR="00811F09" w:rsidRPr="002805F7">
            <w:rPr>
              <w:sz w:val="22"/>
              <w:szCs w:val="22"/>
            </w:rPr>
            <w:t>(Pawlowsky-Glahn and Egozcue 2016; Aitchison 2003)</w:t>
          </w:r>
          <w:r w:rsidR="003260E6" w:rsidRPr="002805F7">
            <w:rPr>
              <w:sz w:val="22"/>
              <w:szCs w:val="22"/>
            </w:rPr>
            <w:fldChar w:fldCharType="end"/>
          </w:r>
        </w:sdtContent>
      </w:sdt>
      <w:r w:rsidR="003260E6" w:rsidRPr="002805F7">
        <w:rPr>
          <w:sz w:val="22"/>
          <w:szCs w:val="22"/>
        </w:rPr>
        <w:t>.</w:t>
      </w:r>
      <w:r w:rsidR="00334D28" w:rsidRPr="002805F7">
        <w:rPr>
          <w:sz w:val="22"/>
          <w:szCs w:val="22"/>
        </w:rPr>
        <w:t xml:space="preserve"> </w:t>
      </w:r>
    </w:p>
    <w:p w14:paraId="23F7DE00" w14:textId="6620CF07" w:rsidR="0089091A" w:rsidRPr="002805F7" w:rsidRDefault="0089091A" w:rsidP="00334D28">
      <w:pPr>
        <w:autoSpaceDE w:val="0"/>
        <w:autoSpaceDN w:val="0"/>
        <w:adjustRightInd w:val="0"/>
        <w:spacing w:before="0" w:after="0" w:line="360" w:lineRule="auto"/>
        <w:jc w:val="both"/>
        <w:rPr>
          <w:sz w:val="22"/>
          <w:szCs w:val="22"/>
        </w:rPr>
      </w:pPr>
    </w:p>
    <w:p w14:paraId="491012A2" w14:textId="5D4583B5" w:rsidR="0036774D" w:rsidRPr="002805F7" w:rsidRDefault="0089091A" w:rsidP="0089091A">
      <w:pPr>
        <w:spacing w:line="360" w:lineRule="auto"/>
        <w:jc w:val="both"/>
        <w:rPr>
          <w:sz w:val="22"/>
          <w:szCs w:val="22"/>
        </w:rPr>
      </w:pPr>
      <w:r w:rsidRPr="002805F7">
        <w:rPr>
          <w:sz w:val="22"/>
          <w:szCs w:val="22"/>
        </w:rPr>
        <w:t xml:space="preserve">Additionally, it is commonly assumed - and all experiments are created to accommodate these assumptions – that data is collected IID: independent and identically distributed. The IID assumption is important for e.g., the central limit theorem, Markov sequence, hypothesis testing in general and of course machine learning. Having such an obvious violation in compositional data can have serious consequences on the reproducibility of results. In life sciences, count data are usually modelled using the Poisson distribution or negative binomial, because using anything else would imply that negative and non-integer counts would exist, which is biologically not feasible </w:t>
      </w:r>
      <w:sdt>
        <w:sdtPr>
          <w:rPr>
            <w:sz w:val="22"/>
            <w:szCs w:val="22"/>
          </w:rPr>
          <w:alias w:val="To edit, see citavi.com/edit"/>
          <w:tag w:val="CitaviPlaceholder#97a64e5b-c661-4e07-b55c-22f2b24d5a44"/>
          <w:id w:val="964080214"/>
          <w:placeholder>
            <w:docPart w:val="54B89F2026D14335AC6CEE39D3BE9B16"/>
          </w:placeholder>
        </w:sdtPr>
        <w:sdtEndPr/>
        <w:sdtContent>
          <w:r w:rsidRPr="002805F7">
            <w:rPr>
              <w:sz w:val="22"/>
              <w:szCs w:val="22"/>
            </w:rPr>
            <w:fldChar w:fldCharType="begin"/>
          </w:r>
          <w:r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wODFiYTcyLWZkMjEtNDExOC05MjQwLWVhNmFjMmRmOWJhNy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zk3YTY0ZTViLWM2NjEtNGUwNy1iNTVjLTIyZjJiMjRkNWE0NCIsIlRleHQiOiIoUXVpbm4gZXQgYWwuIDIwMTgpIiwiV0FJVmVyc2lvbiI6IjYuMTEuMC4wIn0=}</w:instrText>
          </w:r>
          <w:r w:rsidRPr="002805F7">
            <w:rPr>
              <w:sz w:val="22"/>
              <w:szCs w:val="22"/>
            </w:rPr>
            <w:fldChar w:fldCharType="separate"/>
          </w:r>
          <w:r w:rsidRPr="002805F7">
            <w:rPr>
              <w:sz w:val="22"/>
              <w:szCs w:val="22"/>
            </w:rPr>
            <w:t>(Quinn et al. 2018)</w:t>
          </w:r>
          <w:r w:rsidRPr="002805F7">
            <w:rPr>
              <w:sz w:val="22"/>
              <w:szCs w:val="22"/>
            </w:rPr>
            <w:fldChar w:fldCharType="end"/>
          </w:r>
        </w:sdtContent>
      </w:sdt>
      <w:r w:rsidRPr="002805F7">
        <w:rPr>
          <w:sz w:val="22"/>
          <w:szCs w:val="22"/>
        </w:rPr>
        <w:t xml:space="preserve">. </w:t>
      </w:r>
    </w:p>
    <w:p w14:paraId="25DE92E2" w14:textId="34798E2E" w:rsidR="00F950AA" w:rsidRPr="002805F7" w:rsidRDefault="0036774D" w:rsidP="00334D28">
      <w:pPr>
        <w:autoSpaceDE w:val="0"/>
        <w:autoSpaceDN w:val="0"/>
        <w:adjustRightInd w:val="0"/>
        <w:spacing w:before="0" w:after="0" w:line="360" w:lineRule="auto"/>
        <w:jc w:val="both"/>
        <w:rPr>
          <w:sz w:val="22"/>
          <w:szCs w:val="22"/>
        </w:rPr>
      </w:pPr>
      <w:r w:rsidRPr="002805F7">
        <w:rPr>
          <w:sz w:val="22"/>
          <w:szCs w:val="22"/>
        </w:rPr>
        <w:t>Using any form of</w:t>
      </w:r>
      <w:r w:rsidR="00334D28" w:rsidRPr="002805F7">
        <w:rPr>
          <w:sz w:val="22"/>
          <w:szCs w:val="22"/>
        </w:rPr>
        <w:t xml:space="preserve"> statistical test or machine learning tool </w:t>
      </w:r>
      <w:r w:rsidRPr="002805F7">
        <w:rPr>
          <w:sz w:val="22"/>
          <w:szCs w:val="22"/>
        </w:rPr>
        <w:t>seems redundant, as a type two error is almost preconditioned</w:t>
      </w:r>
      <w:r w:rsidR="001B36DD" w:rsidRPr="002805F7">
        <w:rPr>
          <w:sz w:val="22"/>
          <w:szCs w:val="22"/>
        </w:rPr>
        <w:t>,</w:t>
      </w:r>
      <w:r w:rsidRPr="002805F7">
        <w:rPr>
          <w:sz w:val="22"/>
          <w:szCs w:val="22"/>
        </w:rPr>
        <w:t xml:space="preserve"> and we easily </w:t>
      </w:r>
      <w:r w:rsidR="00334D28" w:rsidRPr="002805F7">
        <w:rPr>
          <w:sz w:val="22"/>
          <w:szCs w:val="22"/>
        </w:rPr>
        <w:t>would make false assumptions about the correlation of the data.</w:t>
      </w:r>
      <w:r w:rsidR="001B36DD" w:rsidRPr="002805F7">
        <w:rPr>
          <w:sz w:val="22"/>
          <w:szCs w:val="22"/>
        </w:rPr>
        <w:t xml:space="preserve"> Thus,</w:t>
      </w:r>
      <w:r w:rsidR="00956887" w:rsidRPr="002805F7">
        <w:rPr>
          <w:sz w:val="22"/>
          <w:szCs w:val="22"/>
        </w:rPr>
        <w:t xml:space="preserve"> </w:t>
      </w:r>
      <w:r w:rsidR="007C1B6A" w:rsidRPr="002805F7">
        <w:rPr>
          <w:sz w:val="22"/>
          <w:szCs w:val="22"/>
        </w:rPr>
        <w:t xml:space="preserve">a correct handling of </w:t>
      </w:r>
      <w:r w:rsidR="001B36DD" w:rsidRPr="002805F7">
        <w:rPr>
          <w:sz w:val="22"/>
          <w:szCs w:val="22"/>
        </w:rPr>
        <w:t>compositional data</w:t>
      </w:r>
      <w:r w:rsidR="007C1B6A" w:rsidRPr="002805F7">
        <w:rPr>
          <w:sz w:val="22"/>
          <w:szCs w:val="22"/>
        </w:rPr>
        <w:t xml:space="preserve"> and the simplex space</w:t>
      </w:r>
      <w:r w:rsidR="001B36DD" w:rsidRPr="002805F7">
        <w:rPr>
          <w:sz w:val="22"/>
          <w:szCs w:val="22"/>
        </w:rPr>
        <w:t xml:space="preserve"> is not optional </w:t>
      </w:r>
      <w:sdt>
        <w:sdtPr>
          <w:rPr>
            <w:sz w:val="22"/>
            <w:szCs w:val="22"/>
          </w:rPr>
          <w:alias w:val="To edit, see citavi.com/edit"/>
          <w:tag w:val="CitaviPlaceholder#56eb599f-c911-4da3-8836-c5631912460c"/>
          <w:id w:val="405968367"/>
          <w:placeholder>
            <w:docPart w:val="DefaultPlaceholder_-1854013440"/>
          </w:placeholder>
        </w:sdtPr>
        <w:sdtEndPr/>
        <w:sdtContent>
          <w:r w:rsidR="001B36DD" w:rsidRPr="002805F7">
            <w:rPr>
              <w:sz w:val="22"/>
              <w:szCs w:val="22"/>
            </w:rPr>
            <w:fldChar w:fldCharType="begin"/>
          </w:r>
          <w:r w:rsidR="001B36DD"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MmRkYzcyLTkyNmMtNGQ4Mi1iYjM3LWJmYjBjYzE1MjgxYi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1LTE5VDE4OjUzOjM4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NTZlYjU5OWYtYzkxMS00ZGEzLTg4MzYtYzU2MzE5MTI0NjBjIiwiVGV4dCI6IihHbG9vciBldCBhbC4gMjAxNykiLCJXQUlWZXJzaW9uIjoiNi4xMS4wLjAifQ==}</w:instrText>
          </w:r>
          <w:r w:rsidR="001B36DD" w:rsidRPr="002805F7">
            <w:rPr>
              <w:sz w:val="22"/>
              <w:szCs w:val="22"/>
            </w:rPr>
            <w:fldChar w:fldCharType="separate"/>
          </w:r>
          <w:r w:rsidR="001B36DD" w:rsidRPr="002805F7">
            <w:rPr>
              <w:sz w:val="22"/>
              <w:szCs w:val="22"/>
            </w:rPr>
            <w:t>(Gloor et al. 2017)</w:t>
          </w:r>
          <w:r w:rsidR="001B36DD" w:rsidRPr="002805F7">
            <w:rPr>
              <w:sz w:val="22"/>
              <w:szCs w:val="22"/>
            </w:rPr>
            <w:fldChar w:fldCharType="end"/>
          </w:r>
        </w:sdtContent>
      </w:sdt>
      <w:r w:rsidR="001B36DD" w:rsidRPr="002805F7">
        <w:rPr>
          <w:sz w:val="22"/>
          <w:szCs w:val="22"/>
        </w:rPr>
        <w:t>.</w:t>
      </w:r>
    </w:p>
    <w:p w14:paraId="71384A0C" w14:textId="1F7103BB" w:rsidR="002A0166" w:rsidRPr="002805F7" w:rsidRDefault="00197F32" w:rsidP="004428CF">
      <w:pPr>
        <w:pStyle w:val="Heading2"/>
        <w:rPr>
          <w:sz w:val="22"/>
          <w:szCs w:val="22"/>
        </w:rPr>
      </w:pPr>
      <w:bookmarkStart w:id="5" w:name="_Toc104466249"/>
      <w:r w:rsidRPr="002805F7">
        <w:rPr>
          <w:sz w:val="22"/>
          <w:szCs w:val="22"/>
        </w:rPr>
        <w:t>Mapping the Simplex Space into Euclidean Space</w:t>
      </w:r>
      <w:bookmarkEnd w:id="5"/>
    </w:p>
    <w:p w14:paraId="136DA946" w14:textId="77777777" w:rsidR="00C13005" w:rsidRPr="002805F7" w:rsidRDefault="002C7D05" w:rsidP="00CC10EA">
      <w:pPr>
        <w:autoSpaceDE w:val="0"/>
        <w:autoSpaceDN w:val="0"/>
        <w:adjustRightInd w:val="0"/>
        <w:spacing w:before="0" w:after="0" w:line="360" w:lineRule="auto"/>
        <w:jc w:val="both"/>
        <w:rPr>
          <w:sz w:val="22"/>
          <w:szCs w:val="22"/>
        </w:rPr>
      </w:pPr>
      <w:r w:rsidRPr="002805F7">
        <w:rPr>
          <w:sz w:val="22"/>
          <w:szCs w:val="22"/>
        </w:rPr>
        <w:t>The difficulty of confined data points has already been commented on by Pearson (1897) in the context of spurious correlations and has been taken up by Aitchison 1982 in an attempt to overcome the “bounded sum problem”.</w:t>
      </w:r>
    </w:p>
    <w:p w14:paraId="4E9D43C1" w14:textId="7120D3E3" w:rsidR="00666182" w:rsidRPr="002805F7" w:rsidRDefault="002C7D05" w:rsidP="00CC10EA">
      <w:pPr>
        <w:autoSpaceDE w:val="0"/>
        <w:autoSpaceDN w:val="0"/>
        <w:adjustRightInd w:val="0"/>
        <w:spacing w:before="0" w:after="0" w:line="360" w:lineRule="auto"/>
        <w:jc w:val="both"/>
        <w:rPr>
          <w:sz w:val="22"/>
          <w:szCs w:val="22"/>
        </w:rPr>
      </w:pPr>
      <w:r w:rsidRPr="002805F7">
        <w:rPr>
          <w:sz w:val="22"/>
          <w:szCs w:val="22"/>
        </w:rPr>
        <w:lastRenderedPageBreak/>
        <w:t xml:space="preserve"> </w:t>
      </w:r>
    </w:p>
    <w:p w14:paraId="10E5626B" w14:textId="401102EA" w:rsidR="00C13005" w:rsidRPr="002805F7" w:rsidRDefault="00C13005" w:rsidP="00C13005">
      <w:pPr>
        <w:autoSpaceDE w:val="0"/>
        <w:autoSpaceDN w:val="0"/>
        <w:adjustRightInd w:val="0"/>
        <w:spacing w:before="0" w:after="0" w:line="360" w:lineRule="auto"/>
        <w:jc w:val="both"/>
        <w:rPr>
          <w:sz w:val="22"/>
          <w:szCs w:val="22"/>
        </w:rPr>
      </w:pPr>
      <w:r w:rsidRPr="002805F7">
        <w:rPr>
          <w:sz w:val="22"/>
          <w:szCs w:val="22"/>
        </w:rPr>
        <w:t xml:space="preserve">In our ecology sampling, we could easily overcome the simplex by e.g., normalizing to a field size from the start, to preserve indirectly an information about the total number of animals. </w:t>
      </w:r>
    </w:p>
    <w:p w14:paraId="4AFD66D5" w14:textId="77777777" w:rsidR="00C13005" w:rsidRPr="002805F7" w:rsidRDefault="00C13005" w:rsidP="00C13005">
      <w:pPr>
        <w:autoSpaceDE w:val="0"/>
        <w:autoSpaceDN w:val="0"/>
        <w:adjustRightInd w:val="0"/>
        <w:spacing w:before="0" w:after="0" w:line="360" w:lineRule="auto"/>
        <w:jc w:val="both"/>
        <w:rPr>
          <w:sz w:val="22"/>
          <w:szCs w:val="22"/>
        </w:rPr>
      </w:pPr>
    </w:p>
    <w:p w14:paraId="765EC98D" w14:textId="0C290D64" w:rsidR="00C13005" w:rsidRPr="002805F7" w:rsidRDefault="00C13005" w:rsidP="00C13005">
      <w:pPr>
        <w:autoSpaceDE w:val="0"/>
        <w:autoSpaceDN w:val="0"/>
        <w:adjustRightInd w:val="0"/>
        <w:spacing w:before="0" w:after="0" w:line="360" w:lineRule="auto"/>
        <w:jc w:val="both"/>
        <w:rPr>
          <w:sz w:val="22"/>
          <w:szCs w:val="22"/>
        </w:rPr>
      </w:pPr>
      <w:r w:rsidRPr="002805F7">
        <w:rPr>
          <w:sz w:val="22"/>
          <w:szCs w:val="22"/>
        </w:rPr>
        <w:t xml:space="preserve">Similarly, it has been tried for sequencing data to calculate an “effective library size” and to recover this way the original scale of data. For that, normalization methods like trimmed mean of M-values (TMM) have been introduced, as well as RPKM and TPM </w:t>
      </w:r>
      <w:sdt>
        <w:sdtPr>
          <w:rPr>
            <w:sz w:val="22"/>
            <w:szCs w:val="22"/>
          </w:rPr>
          <w:alias w:val="To edit, see citavi.com/edit"/>
          <w:tag w:val="CitaviPlaceholder#bb740a98-d5e5-405f-aba8-ad56ee3c3891"/>
          <w:id w:val="-54240046"/>
          <w:placeholder>
            <w:docPart w:val="E11382DCE6A34E61A161C94573CBF245"/>
          </w:placeholder>
        </w:sdtPr>
        <w:sdtEndPr/>
        <w:sdtContent>
          <w:r w:rsidRPr="002805F7">
            <w:rPr>
              <w:sz w:val="22"/>
              <w:szCs w:val="22"/>
            </w:rPr>
            <w:fldChar w:fldCharType="begin"/>
          </w:r>
          <w:r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ZjJmZDdiLWY5YWItNDEwYS04NWNkLWMwMzE0ZDdiY2M5OS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JiNzQwYTk4LWQ1ZTUtNDA1Zi1hYmE4LWFkNTZlZTNjMzg5MSIsIlRleHQiOiIoUXVpbm4gZXQgYWwuIDIwMTgpIiwiV0FJVmVyc2lvbiI6IjYuMTEuMC4wIn0=}</w:instrText>
          </w:r>
          <w:r w:rsidRPr="002805F7">
            <w:rPr>
              <w:sz w:val="22"/>
              <w:szCs w:val="22"/>
            </w:rPr>
            <w:fldChar w:fldCharType="separate"/>
          </w:r>
          <w:r w:rsidR="00811F09" w:rsidRPr="002805F7">
            <w:rPr>
              <w:sz w:val="22"/>
              <w:szCs w:val="22"/>
            </w:rPr>
            <w:t>(Quinn et al. 2018)</w:t>
          </w:r>
          <w:r w:rsidRPr="002805F7">
            <w:rPr>
              <w:sz w:val="22"/>
              <w:szCs w:val="22"/>
            </w:rPr>
            <w:fldChar w:fldCharType="end"/>
          </w:r>
        </w:sdtContent>
      </w:sdt>
      <w:r w:rsidRPr="002805F7">
        <w:rPr>
          <w:sz w:val="22"/>
          <w:szCs w:val="22"/>
        </w:rPr>
        <w:t xml:space="preserve">. However, all of those methods involve rescaling counts by the library size and these normalizations come with the drawback that some of these methods are sensitive to the removal of low abundant counts, as well as to data symmetry </w:t>
      </w:r>
      <w:sdt>
        <w:sdtPr>
          <w:rPr>
            <w:sz w:val="22"/>
            <w:szCs w:val="22"/>
          </w:rPr>
          <w:alias w:val="To edit, see citavi.com/edit"/>
          <w:tag w:val="CitaviPlaceholder#c013a87b-6141-498a-90df-825e1e88e326"/>
          <w:id w:val="-945078332"/>
          <w:placeholder>
            <w:docPart w:val="7A8DCF5988B144FFB14873C30B12839D"/>
          </w:placeholder>
        </w:sdtPr>
        <w:sdtEndPr/>
        <w:sdtContent>
          <w:r w:rsidRPr="002805F7">
            <w:rPr>
              <w:sz w:val="22"/>
              <w:szCs w:val="22"/>
            </w:rPr>
            <w:fldChar w:fldCharType="begin"/>
          </w:r>
          <w:r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ZjYxMjc4LWM3Y2EtNDczMC1iY2FkLTM3YmRhNGNjNjNhNC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MwMTNhODdiLTYxNDEtNDk4YS05MGRmLTgyNWUxZTg4ZTMyNiIsIlRleHQiOiIoUXVpbm4gZXQgYWwuIDIwMTgpIiwiV0FJVmVyc2lvbiI6IjYuMTEuMC4wIn0=}</w:instrText>
          </w:r>
          <w:r w:rsidRPr="002805F7">
            <w:rPr>
              <w:sz w:val="22"/>
              <w:szCs w:val="22"/>
            </w:rPr>
            <w:fldChar w:fldCharType="separate"/>
          </w:r>
          <w:r w:rsidR="00811F09" w:rsidRPr="002805F7">
            <w:rPr>
              <w:sz w:val="22"/>
              <w:szCs w:val="22"/>
            </w:rPr>
            <w:t>(Quinn et al. 2018)</w:t>
          </w:r>
          <w:r w:rsidRPr="002805F7">
            <w:rPr>
              <w:sz w:val="22"/>
              <w:szCs w:val="22"/>
            </w:rPr>
            <w:fldChar w:fldCharType="end"/>
          </w:r>
        </w:sdtContent>
      </w:sdt>
      <w:r w:rsidRPr="002805F7">
        <w:rPr>
          <w:sz w:val="22"/>
          <w:szCs w:val="22"/>
        </w:rPr>
        <w:t xml:space="preserve">. </w:t>
      </w:r>
    </w:p>
    <w:p w14:paraId="1BD1055A" w14:textId="77777777" w:rsidR="001349FA" w:rsidRPr="002805F7" w:rsidRDefault="001349FA" w:rsidP="00CC10EA">
      <w:pPr>
        <w:autoSpaceDE w:val="0"/>
        <w:autoSpaceDN w:val="0"/>
        <w:adjustRightInd w:val="0"/>
        <w:spacing w:before="0" w:after="0" w:line="360" w:lineRule="auto"/>
        <w:jc w:val="both"/>
        <w:rPr>
          <w:sz w:val="22"/>
          <w:szCs w:val="22"/>
        </w:rPr>
      </w:pPr>
    </w:p>
    <w:p w14:paraId="7A66BD73" w14:textId="432649A7" w:rsidR="002C7D05" w:rsidRPr="002805F7" w:rsidRDefault="001A71DA" w:rsidP="00446BD8">
      <w:pPr>
        <w:autoSpaceDE w:val="0"/>
        <w:autoSpaceDN w:val="0"/>
        <w:adjustRightInd w:val="0"/>
        <w:spacing w:before="0" w:after="0" w:line="360" w:lineRule="auto"/>
        <w:jc w:val="both"/>
        <w:rPr>
          <w:sz w:val="22"/>
          <w:szCs w:val="22"/>
        </w:rPr>
      </w:pPr>
      <w:r w:rsidRPr="002805F7">
        <w:rPr>
          <w:sz w:val="22"/>
          <w:szCs w:val="22"/>
        </w:rPr>
        <w:t xml:space="preserve">Furthermore, </w:t>
      </w:r>
      <w:r w:rsidR="00D873B0" w:rsidRPr="002805F7">
        <w:rPr>
          <w:sz w:val="22"/>
          <w:szCs w:val="22"/>
        </w:rPr>
        <w:t xml:space="preserve">Aitchison already criticized </w:t>
      </w:r>
      <w:r w:rsidR="00666182" w:rsidRPr="002805F7">
        <w:rPr>
          <w:sz w:val="22"/>
          <w:szCs w:val="22"/>
        </w:rPr>
        <w:t xml:space="preserve">very early </w:t>
      </w:r>
      <w:r w:rsidR="00D873B0" w:rsidRPr="002805F7">
        <w:rPr>
          <w:sz w:val="22"/>
          <w:szCs w:val="22"/>
        </w:rPr>
        <w:t>that there is no “magic to open up closed data”</w:t>
      </w:r>
      <w:r w:rsidR="00706F87" w:rsidRPr="002805F7">
        <w:rPr>
          <w:sz w:val="22"/>
          <w:szCs w:val="22"/>
        </w:rPr>
        <w:t xml:space="preserve"> </w:t>
      </w:r>
      <w:sdt>
        <w:sdtPr>
          <w:rPr>
            <w:sz w:val="22"/>
            <w:szCs w:val="22"/>
          </w:rPr>
          <w:alias w:val="To edit, see citavi.com/edit"/>
          <w:tag w:val="CitaviPlaceholder#47284ad0-71c9-40da-bdb8-825853a8ad74"/>
          <w:id w:val="-1019240113"/>
          <w:placeholder>
            <w:docPart w:val="DefaultPlaceholder_-1854013440"/>
          </w:placeholder>
        </w:sdtPr>
        <w:sdtEndPr/>
        <w:sdtContent>
          <w:r w:rsidR="00706F87" w:rsidRPr="002805F7">
            <w:rPr>
              <w:sz w:val="22"/>
              <w:szCs w:val="22"/>
            </w:rPr>
            <w:fldChar w:fldCharType="begin"/>
          </w:r>
          <w:r w:rsidR="00C13005"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WQ0OWFmLTk1ZDEtNGMxNy1hMGUyLWVkZWMyY2Q2YjVjZSIsIlJhbmdlTGVuZ3RoIjoxNiwiUmVmZXJlbmNlSWQiOiJmMzJjN2IwYi0zMjc4LTRhZTUtOGY2OC01NTQ2YjBiNjg5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FpdGNoaXNvbiIsIlByb3RlY3RlZCI6ZmFsc2UsIlNleCI6MCwiQ3JlYXRlZEJ5IjoiX0plbm5pZmVyIE5ldW1haWVyIiwiQ3JlYXRlZE9uIjoiMjAyMi0wMS0yMlQxMjoxMDoyOCIsIk1vZGlmaWVkQnkiOiJfSmVubmlmZXIgTmV1bWFpZXIiLCJJZCI6IjE5ZjFmZmRmLTU2NWMtNGNiNS1hNGQ5LTE5MTVmNWM0ZjNlMCIsIk1vZGlmaWVkT24iOiIyMDIyLTAxLTIyVDEyOjEwOjI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}</w:instrText>
          </w:r>
          <w:r w:rsidR="00706F87" w:rsidRPr="002805F7">
            <w:rPr>
              <w:sz w:val="22"/>
              <w:szCs w:val="22"/>
            </w:rPr>
            <w:fldChar w:fldCharType="separate"/>
          </w:r>
          <w:r w:rsidR="00811F09" w:rsidRPr="002805F7">
            <w:rPr>
              <w:sz w:val="22"/>
              <w:szCs w:val="22"/>
            </w:rPr>
            <w:t>(Aitchison 2003)</w:t>
          </w:r>
          <w:r w:rsidR="00706F87" w:rsidRPr="002805F7">
            <w:rPr>
              <w:sz w:val="22"/>
              <w:szCs w:val="22"/>
            </w:rPr>
            <w:fldChar w:fldCharType="end"/>
          </w:r>
        </w:sdtContent>
      </w:sdt>
      <w:r w:rsidR="00C13005" w:rsidRPr="002805F7">
        <w:rPr>
          <w:sz w:val="22"/>
          <w:szCs w:val="22"/>
        </w:rPr>
        <w:t xml:space="preserve">, which is what normalization tries to do. Moreover, </w:t>
      </w:r>
      <w:r w:rsidR="005E798C" w:rsidRPr="002805F7">
        <w:rPr>
          <w:sz w:val="22"/>
          <w:szCs w:val="22"/>
        </w:rPr>
        <w:t xml:space="preserve">since </w:t>
      </w:r>
      <w:r w:rsidR="00C13005" w:rsidRPr="002805F7">
        <w:rPr>
          <w:sz w:val="22"/>
          <w:szCs w:val="22"/>
        </w:rPr>
        <w:t>information provided in compositional data is essentially about ratios of the components</w:t>
      </w:r>
      <w:r w:rsidR="005E798C" w:rsidRPr="002805F7">
        <w:rPr>
          <w:sz w:val="22"/>
          <w:szCs w:val="22"/>
        </w:rPr>
        <w:t xml:space="preserve">, </w:t>
      </w:r>
      <w:r w:rsidR="00C13005" w:rsidRPr="002805F7">
        <w:rPr>
          <w:sz w:val="22"/>
          <w:szCs w:val="22"/>
        </w:rPr>
        <w:t>it seem</w:t>
      </w:r>
      <w:r w:rsidR="005E798C" w:rsidRPr="002805F7">
        <w:rPr>
          <w:sz w:val="22"/>
          <w:szCs w:val="22"/>
        </w:rPr>
        <w:t>s logical</w:t>
      </w:r>
      <w:r w:rsidR="00C13005" w:rsidRPr="002805F7">
        <w:rPr>
          <w:sz w:val="22"/>
          <w:szCs w:val="22"/>
        </w:rPr>
        <w:t xml:space="preserve"> to</w:t>
      </w:r>
      <w:r w:rsidR="005E798C" w:rsidRPr="002805F7">
        <w:rPr>
          <w:sz w:val="22"/>
          <w:szCs w:val="22"/>
        </w:rPr>
        <w:t xml:space="preserve"> also</w:t>
      </w:r>
      <w:r w:rsidR="00C13005" w:rsidRPr="002805F7">
        <w:rPr>
          <w:sz w:val="22"/>
          <w:szCs w:val="22"/>
        </w:rPr>
        <w:t xml:space="preserve"> think in terms of ratios</w:t>
      </w:r>
      <w:r w:rsidR="004D2CE5" w:rsidRPr="002805F7">
        <w:rPr>
          <w:sz w:val="22"/>
          <w:szCs w:val="22"/>
        </w:rPr>
        <w:t>.</w:t>
      </w:r>
      <w:r w:rsidR="00F9522D" w:rsidRPr="002805F7">
        <w:rPr>
          <w:sz w:val="22"/>
          <w:szCs w:val="22"/>
        </w:rPr>
        <w:t xml:space="preserve"> </w:t>
      </w:r>
      <w:r w:rsidR="00446BD8" w:rsidRPr="002805F7">
        <w:rPr>
          <w:sz w:val="22"/>
          <w:szCs w:val="22"/>
        </w:rPr>
        <w:t>Thus</w:t>
      </w:r>
      <w:r w:rsidR="00C13005" w:rsidRPr="002805F7">
        <w:rPr>
          <w:sz w:val="22"/>
          <w:szCs w:val="22"/>
        </w:rPr>
        <w:t>, t</w:t>
      </w:r>
      <w:r w:rsidR="00666182" w:rsidRPr="002805F7">
        <w:rPr>
          <w:sz w:val="22"/>
          <w:szCs w:val="22"/>
        </w:rPr>
        <w:t>he only way forward is to transform the data in a way that allows us to use it with Euclidean space rules</w:t>
      </w:r>
      <w:r w:rsidR="00446BD8" w:rsidRPr="002805F7">
        <w:rPr>
          <w:sz w:val="22"/>
          <w:szCs w:val="22"/>
        </w:rPr>
        <w:t>, first by Aitchison 1982 with several logistic transformations proposed to produce “transformed-normal” models</w:t>
      </w:r>
      <w:r w:rsidR="009E76F9" w:rsidRPr="002805F7">
        <w:rPr>
          <w:sz w:val="22"/>
          <w:szCs w:val="22"/>
        </w:rPr>
        <w:t xml:space="preserve">, </w:t>
      </w:r>
      <w:r w:rsidR="00446BD8" w:rsidRPr="002805F7">
        <w:rPr>
          <w:sz w:val="22"/>
          <w:szCs w:val="22"/>
        </w:rPr>
        <w:t xml:space="preserve">and later with the </w:t>
      </w:r>
      <w:r w:rsidR="00F51954" w:rsidRPr="002805F7">
        <w:rPr>
          <w:sz w:val="22"/>
          <w:szCs w:val="22"/>
        </w:rPr>
        <w:t xml:space="preserve">definition of the Aitchison geometry </w:t>
      </w:r>
      <w:sdt>
        <w:sdtPr>
          <w:rPr>
            <w:sz w:val="22"/>
            <w:szCs w:val="22"/>
          </w:rPr>
          <w:alias w:val="To edit, see citavi.com/edit"/>
          <w:tag w:val="CitaviPlaceholder#b1e207f3-e4db-4916-853d-ac3d6979404f"/>
          <w:id w:val="-1906135310"/>
          <w:placeholder>
            <w:docPart w:val="DefaultPlaceholder_-1854013440"/>
          </w:placeholder>
        </w:sdtPr>
        <w:sdtEndPr/>
        <w:sdtContent>
          <w:r w:rsidR="00F51954" w:rsidRPr="002805F7">
            <w:rPr>
              <w:sz w:val="22"/>
              <w:szCs w:val="22"/>
            </w:rPr>
            <w:fldChar w:fldCharType="begin"/>
          </w:r>
          <w:r w:rsidR="00C13005"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Y2M2MjU4LTY4MjMtNDM4Ny04MjA3LTJkMDU3NGZhNjdmOCIsIlJhbmdlTGVuZ3RoIjozNCwiUmVmZXJlbmNlSWQiOiIyNWQ2Yjc3NS04OGQ5LTQ1YTQtODZhNy1iN2UxZDQ4ODVlYz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}</w:instrText>
          </w:r>
          <w:r w:rsidR="00F51954" w:rsidRPr="002805F7">
            <w:rPr>
              <w:sz w:val="22"/>
              <w:szCs w:val="22"/>
            </w:rPr>
            <w:fldChar w:fldCharType="separate"/>
          </w:r>
          <w:r w:rsidR="00811F09" w:rsidRPr="002805F7">
            <w:rPr>
              <w:sz w:val="22"/>
              <w:szCs w:val="22"/>
            </w:rPr>
            <w:t>(Pawlowsky-Glahn and Egozcue 2001)</w:t>
          </w:r>
          <w:r w:rsidR="00F51954" w:rsidRPr="002805F7">
            <w:rPr>
              <w:sz w:val="22"/>
              <w:szCs w:val="22"/>
            </w:rPr>
            <w:fldChar w:fldCharType="end"/>
          </w:r>
        </w:sdtContent>
      </w:sdt>
      <w:r w:rsidR="00F51954" w:rsidRPr="002805F7">
        <w:rPr>
          <w:sz w:val="22"/>
          <w:szCs w:val="22"/>
        </w:rPr>
        <w:t xml:space="preserve">. </w:t>
      </w:r>
      <w:r w:rsidR="00446BD8" w:rsidRPr="002805F7">
        <w:rPr>
          <w:sz w:val="22"/>
          <w:szCs w:val="22"/>
        </w:rPr>
        <w:t xml:space="preserve">The general idea is, that </w:t>
      </w:r>
      <w:r w:rsidR="00F51954" w:rsidRPr="002805F7">
        <w:rPr>
          <w:sz w:val="22"/>
          <w:szCs w:val="22"/>
        </w:rPr>
        <w:t xml:space="preserve">the </w:t>
      </w:r>
      <w:r w:rsidR="007B2D09" w:rsidRPr="002805F7">
        <w:rPr>
          <w:sz w:val="22"/>
          <w:szCs w:val="22"/>
        </w:rPr>
        <w:t>simplex</w:t>
      </w:r>
      <w:r w:rsidR="00C0120B" w:rsidRPr="002805F7">
        <w:rPr>
          <w:sz w:val="22"/>
          <w:szCs w:val="22"/>
        </w:rPr>
        <w:t xml:space="preserve"> space</w:t>
      </w:r>
      <w:r w:rsidR="00F51954" w:rsidRPr="002805F7">
        <w:rPr>
          <w:sz w:val="22"/>
          <w:szCs w:val="22"/>
        </w:rPr>
        <w:t xml:space="preserve"> is endowed </w:t>
      </w:r>
      <w:r w:rsidR="007B2D09" w:rsidRPr="002805F7">
        <w:rPr>
          <w:sz w:val="22"/>
          <w:szCs w:val="22"/>
        </w:rPr>
        <w:t xml:space="preserve">with a Euclidean space structure, </w:t>
      </w:r>
      <w:r w:rsidR="00F51954" w:rsidRPr="002805F7">
        <w:rPr>
          <w:sz w:val="22"/>
          <w:szCs w:val="22"/>
        </w:rPr>
        <w:t>which has several mathematical advantages: if one can map the simplex space into Euclidean space, then all advantages of the Euclidean space can be accessed, i.e., orthogonal projections are possible</w:t>
      </w:r>
      <w:r w:rsidR="001947B4" w:rsidRPr="002805F7">
        <w:rPr>
          <w:sz w:val="22"/>
          <w:szCs w:val="22"/>
        </w:rPr>
        <w:t>,</w:t>
      </w:r>
      <w:r w:rsidR="00F51954" w:rsidRPr="002805F7">
        <w:rPr>
          <w:sz w:val="22"/>
          <w:szCs w:val="22"/>
        </w:rPr>
        <w:t xml:space="preserve"> the concepts of linear combination, linear dependence, Euclidean distances, as well as all the typical geometrical elements are available </w:t>
      </w:r>
      <w:sdt>
        <w:sdtPr>
          <w:rPr>
            <w:sz w:val="22"/>
            <w:szCs w:val="22"/>
          </w:rPr>
          <w:alias w:val="To edit, see citavi.com/edit"/>
          <w:tag w:val="CitaviPlaceholder#75379359-cb99-4e36-99a2-d9c22262911d"/>
          <w:id w:val="1283393179"/>
          <w:placeholder>
            <w:docPart w:val="DefaultPlaceholder_-1854013440"/>
          </w:placeholder>
        </w:sdtPr>
        <w:sdtEndPr/>
        <w:sdtContent>
          <w:r w:rsidR="00F51954" w:rsidRPr="002805F7">
            <w:rPr>
              <w:sz w:val="22"/>
              <w:szCs w:val="22"/>
            </w:rPr>
            <w:fldChar w:fldCharType="begin"/>
          </w:r>
          <w:r w:rsidR="00C13005"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TEyNWIzLTgxMzUtNGEyZS1iMGQ3LTMxNmQ3N2ZmOWI2NiIsIlJhbmdlTGVuZ3RoIjozNCwiUmVmZXJlbmNlSWQiOiJjNDk5ZDBiZC0wYzQ4LTQ1YWEtOTZhNS1jOWI2MjY5YzdjMm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nZXhwbG8uMjAxNS4xMi4wMTAiLCJVcmlTdHJpbmciOiJodHRwczovL2RvaS5vcmcvMTAuMTAxNi9qLmdleHBsby4yMDE1LjEyLjAx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}</w:instrText>
          </w:r>
          <w:r w:rsidR="00F51954" w:rsidRPr="002805F7">
            <w:rPr>
              <w:sz w:val="22"/>
              <w:szCs w:val="22"/>
            </w:rPr>
            <w:fldChar w:fldCharType="separate"/>
          </w:r>
          <w:r w:rsidR="00811F09" w:rsidRPr="002805F7">
            <w:rPr>
              <w:sz w:val="22"/>
              <w:szCs w:val="22"/>
            </w:rPr>
            <w:t>(Pawlowsky-Glahn and Egozcue 2016)</w:t>
          </w:r>
          <w:r w:rsidR="00F51954" w:rsidRPr="002805F7">
            <w:rPr>
              <w:sz w:val="22"/>
              <w:szCs w:val="22"/>
            </w:rPr>
            <w:fldChar w:fldCharType="end"/>
          </w:r>
        </w:sdtContent>
      </w:sdt>
      <w:r w:rsidR="00740857" w:rsidRPr="002805F7">
        <w:rPr>
          <w:sz w:val="22"/>
          <w:szCs w:val="22"/>
        </w:rPr>
        <w:t xml:space="preserve">. </w:t>
      </w:r>
    </w:p>
    <w:p w14:paraId="3A8B26CA" w14:textId="65990522" w:rsidR="00C8352E" w:rsidRPr="002805F7" w:rsidRDefault="00C8352E" w:rsidP="00CC10EA">
      <w:pPr>
        <w:autoSpaceDE w:val="0"/>
        <w:autoSpaceDN w:val="0"/>
        <w:adjustRightInd w:val="0"/>
        <w:spacing w:before="0" w:after="0" w:line="360" w:lineRule="auto"/>
        <w:jc w:val="both"/>
        <w:rPr>
          <w:sz w:val="22"/>
          <w:szCs w:val="22"/>
        </w:rPr>
      </w:pPr>
    </w:p>
    <w:p w14:paraId="6612864F" w14:textId="40F95B04" w:rsidR="002C7D05" w:rsidRPr="002805F7" w:rsidRDefault="00706F87" w:rsidP="00CC10EA">
      <w:pPr>
        <w:spacing w:line="360" w:lineRule="auto"/>
        <w:jc w:val="both"/>
        <w:rPr>
          <w:sz w:val="22"/>
          <w:szCs w:val="22"/>
        </w:rPr>
      </w:pPr>
      <w:r w:rsidRPr="002805F7">
        <w:rPr>
          <w:sz w:val="22"/>
          <w:szCs w:val="22"/>
        </w:rPr>
        <w:t xml:space="preserve">Building on top of </w:t>
      </w:r>
      <w:r w:rsidR="00262D18" w:rsidRPr="002805F7">
        <w:rPr>
          <w:sz w:val="22"/>
          <w:szCs w:val="22"/>
        </w:rPr>
        <w:t>the Aitchison geometry</w:t>
      </w:r>
      <w:r w:rsidRPr="002805F7">
        <w:rPr>
          <w:sz w:val="22"/>
          <w:szCs w:val="22"/>
        </w:rPr>
        <w:t xml:space="preserve">, methods of </w:t>
      </w:r>
      <w:r w:rsidR="00666182" w:rsidRPr="002805F7">
        <w:rPr>
          <w:sz w:val="22"/>
          <w:szCs w:val="22"/>
        </w:rPr>
        <w:t xml:space="preserve">analyzing compositional data were proposed by </w:t>
      </w:r>
      <w:r w:rsidRPr="002805F7">
        <w:rPr>
          <w:sz w:val="22"/>
          <w:szCs w:val="22"/>
        </w:rPr>
        <w:t>Mateu-Figueras et al., (2011)</w:t>
      </w:r>
      <w:r w:rsidR="00666182" w:rsidRPr="002805F7">
        <w:rPr>
          <w:sz w:val="22"/>
          <w:szCs w:val="22"/>
        </w:rPr>
        <w:t xml:space="preserve"> with the “staying</w:t>
      </w:r>
      <w:r w:rsidRPr="002805F7">
        <w:rPr>
          <w:sz w:val="22"/>
          <w:szCs w:val="22"/>
        </w:rPr>
        <w:t>-</w:t>
      </w:r>
      <w:r w:rsidR="00666182" w:rsidRPr="002805F7">
        <w:rPr>
          <w:sz w:val="22"/>
          <w:szCs w:val="22"/>
        </w:rPr>
        <w:t>in</w:t>
      </w:r>
      <w:r w:rsidRPr="002805F7">
        <w:rPr>
          <w:sz w:val="22"/>
          <w:szCs w:val="22"/>
        </w:rPr>
        <w:t>-</w:t>
      </w:r>
      <w:r w:rsidR="00666182" w:rsidRPr="002805F7">
        <w:rPr>
          <w:sz w:val="22"/>
          <w:szCs w:val="22"/>
        </w:rPr>
        <w:t>the</w:t>
      </w:r>
      <w:r w:rsidRPr="002805F7">
        <w:rPr>
          <w:sz w:val="22"/>
          <w:szCs w:val="22"/>
        </w:rPr>
        <w:t>-</w:t>
      </w:r>
      <w:r w:rsidR="00666182" w:rsidRPr="002805F7">
        <w:rPr>
          <w:sz w:val="22"/>
          <w:szCs w:val="22"/>
        </w:rPr>
        <w:t>simplex” approach or Greenacres</w:t>
      </w:r>
      <w:r w:rsidRPr="002805F7">
        <w:rPr>
          <w:sz w:val="22"/>
          <w:szCs w:val="22"/>
        </w:rPr>
        <w:t xml:space="preserve"> (2017)</w:t>
      </w:r>
      <w:r w:rsidR="00666182" w:rsidRPr="002805F7">
        <w:rPr>
          <w:sz w:val="22"/>
          <w:szCs w:val="22"/>
        </w:rPr>
        <w:t xml:space="preserve"> “pragmatic approach”. In this master thesis, mentioning these methods is as far as I will go here, because </w:t>
      </w:r>
      <w:r w:rsidR="008B11BC" w:rsidRPr="002805F7">
        <w:rPr>
          <w:sz w:val="22"/>
          <w:szCs w:val="22"/>
        </w:rPr>
        <w:t>they</w:t>
      </w:r>
      <w:r w:rsidR="00BE7CBB" w:rsidRPr="002805F7">
        <w:rPr>
          <w:sz w:val="22"/>
          <w:szCs w:val="22"/>
        </w:rPr>
        <w:t xml:space="preserve"> require a technical understanding of the algebraic-geometric structure of the simplex</w:t>
      </w:r>
      <w:r w:rsidR="003369C0" w:rsidRPr="002805F7">
        <w:rPr>
          <w:sz w:val="22"/>
          <w:szCs w:val="22"/>
        </w:rPr>
        <w:t xml:space="preserve">. Here, I will focus more on </w:t>
      </w:r>
      <w:r w:rsidR="00446BD8" w:rsidRPr="002805F7">
        <w:rPr>
          <w:sz w:val="22"/>
          <w:szCs w:val="22"/>
        </w:rPr>
        <w:t>log-ratio transformations, as they have</w:t>
      </w:r>
      <w:r w:rsidR="003369C0" w:rsidRPr="002805F7">
        <w:rPr>
          <w:sz w:val="22"/>
          <w:szCs w:val="22"/>
        </w:rPr>
        <w:t xml:space="preserve"> been  more heavily</w:t>
      </w:r>
      <w:r w:rsidR="00446BD8" w:rsidRPr="002805F7">
        <w:rPr>
          <w:sz w:val="22"/>
          <w:szCs w:val="22"/>
        </w:rPr>
        <w:t xml:space="preserve"> favored in the last decades due to their practicability</w:t>
      </w:r>
      <w:r w:rsidR="007C2F0F" w:rsidRPr="002805F7">
        <w:rPr>
          <w:sz w:val="22"/>
          <w:szCs w:val="22"/>
        </w:rPr>
        <w:t xml:space="preserve"> </w:t>
      </w:r>
      <w:sdt>
        <w:sdtPr>
          <w:rPr>
            <w:sz w:val="22"/>
            <w:szCs w:val="22"/>
          </w:rPr>
          <w:alias w:val="To edit, see citavi.com/edit"/>
          <w:tag w:val="CitaviPlaceholder#379ddbdf-c099-4702-9d52-7a891462d347"/>
          <w:id w:val="-22326097"/>
          <w:placeholder>
            <w:docPart w:val="DefaultPlaceholder_-1854013440"/>
          </w:placeholder>
        </w:sdtPr>
        <w:sdtEndPr/>
        <w:sdtContent>
          <w:r w:rsidR="00106B08" w:rsidRPr="002805F7">
            <w:rPr>
              <w:sz w:val="22"/>
              <w:szCs w:val="22"/>
            </w:rPr>
            <w:fldChar w:fldCharType="begin"/>
          </w:r>
          <w:r w:rsidR="00106B08"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2ZlMjNlLTE1OGUtNDZkYy1hMjcyLTdmNGUxYzcxM2EyYiIsIlJhbmdlTGVuZ3RoIjoyMy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UtMTlUMTg6NTM6MzgiLCJQcm9qZWN0Ijp7IiRyZWYiOiI1In19LCJVc2VOdW1iZXJpbmdUeXBlT2ZQYXJlbnREb2N1bWVudCI6ZmFsc2V9XSwiRm9ybWF0dGVkVGV4dCI6eyIkaWQiOiIxOSIsIkNvdW50IjoxLCJUZXh0VW5pdHMiOlt7IiRpZCI6IjIwIiwiRm9udFN0eWxlIjp7IiRpZCI6IjIxIiwiTmV1dHJhbCI6dHJ1ZX0sIlJlYWRpbmdPcmRlciI6MSwiVGV4dCI6IihHcmVlbmFjcmUgZXQgYWwuIDIwMjIpIn1dfSwiVGFnIjoiQ2l0YXZpUGxhY2Vob2xkZXIjMzc5ZGRiZGYtYzA5OS00NzAyLTlkNTItN2E4OTE0NjJkMzQ3IiwiVGV4dCI6IihHcmVlbmFjcmUgZXQgYWwuIDIwMjIpIiwiV0FJVmVyc2lvbiI6IjYuMTEuMC4wIn0=}</w:instrText>
          </w:r>
          <w:r w:rsidR="00106B08" w:rsidRPr="002805F7">
            <w:rPr>
              <w:sz w:val="22"/>
              <w:szCs w:val="22"/>
            </w:rPr>
            <w:fldChar w:fldCharType="separate"/>
          </w:r>
          <w:r w:rsidR="00811F09" w:rsidRPr="002805F7">
            <w:rPr>
              <w:sz w:val="22"/>
              <w:szCs w:val="22"/>
            </w:rPr>
            <w:t>(Greenacre et al. 2022)</w:t>
          </w:r>
          <w:r w:rsidR="00106B08" w:rsidRPr="002805F7">
            <w:rPr>
              <w:sz w:val="22"/>
              <w:szCs w:val="22"/>
            </w:rPr>
            <w:fldChar w:fldCharType="end"/>
          </w:r>
        </w:sdtContent>
      </w:sdt>
      <w:r w:rsidR="00BE7CBB" w:rsidRPr="002805F7">
        <w:rPr>
          <w:sz w:val="22"/>
          <w:szCs w:val="22"/>
        </w:rPr>
        <w:t>.</w:t>
      </w:r>
    </w:p>
    <w:p w14:paraId="21649E6C" w14:textId="2C1E4C88" w:rsidR="00F17AA5" w:rsidRPr="002805F7" w:rsidRDefault="00F17AA5" w:rsidP="00CC10EA">
      <w:pPr>
        <w:spacing w:line="360" w:lineRule="auto"/>
        <w:jc w:val="both"/>
        <w:rPr>
          <w:sz w:val="22"/>
          <w:szCs w:val="22"/>
        </w:rPr>
      </w:pPr>
    </w:p>
    <w:p w14:paraId="216AD932" w14:textId="77777777" w:rsidR="00F17AA5" w:rsidRPr="002805F7" w:rsidRDefault="00F17AA5" w:rsidP="00CC10EA">
      <w:pPr>
        <w:spacing w:line="360" w:lineRule="auto"/>
        <w:jc w:val="both"/>
        <w:rPr>
          <w:sz w:val="22"/>
          <w:szCs w:val="22"/>
        </w:rPr>
      </w:pPr>
    </w:p>
    <w:p w14:paraId="09BE4E1F" w14:textId="6D1322EC" w:rsidR="001349FA" w:rsidRPr="002805F7" w:rsidRDefault="008755DA" w:rsidP="004428CF">
      <w:pPr>
        <w:pStyle w:val="Heading2"/>
        <w:rPr>
          <w:sz w:val="22"/>
          <w:szCs w:val="22"/>
        </w:rPr>
      </w:pPr>
      <w:bookmarkStart w:id="6" w:name="_Toc104466250"/>
      <w:r w:rsidRPr="002805F7">
        <w:rPr>
          <w:sz w:val="22"/>
          <w:szCs w:val="22"/>
        </w:rPr>
        <w:lastRenderedPageBreak/>
        <w:t>Log-Ratio Transformations</w:t>
      </w:r>
      <w:bookmarkEnd w:id="6"/>
    </w:p>
    <w:p w14:paraId="096D57B3" w14:textId="7019E046" w:rsidR="00CC10EA" w:rsidRPr="002805F7" w:rsidRDefault="003A645A" w:rsidP="00CC10EA">
      <w:pPr>
        <w:autoSpaceDE w:val="0"/>
        <w:autoSpaceDN w:val="0"/>
        <w:adjustRightInd w:val="0"/>
        <w:spacing w:before="0" w:after="0" w:line="360" w:lineRule="auto"/>
        <w:jc w:val="both"/>
        <w:rPr>
          <w:sz w:val="22"/>
          <w:szCs w:val="22"/>
        </w:rPr>
      </w:pPr>
      <w:r w:rsidRPr="002805F7">
        <w:rPr>
          <w:rFonts w:cstheme="minorHAnsi"/>
          <w:sz w:val="22"/>
          <w:szCs w:val="22"/>
        </w:rPr>
        <w:t>There are several types of log-ratios,</w:t>
      </w:r>
      <w:r w:rsidR="00F17AA5" w:rsidRPr="002805F7">
        <w:rPr>
          <w:rFonts w:cstheme="minorHAnsi"/>
          <w:sz w:val="22"/>
          <w:szCs w:val="22"/>
        </w:rPr>
        <w:t xml:space="preserve"> which were proposed of the last 40 years,</w:t>
      </w:r>
      <w:r w:rsidRPr="002805F7">
        <w:rPr>
          <w:rFonts w:cstheme="minorHAnsi"/>
          <w:sz w:val="22"/>
          <w:szCs w:val="22"/>
        </w:rPr>
        <w:t xml:space="preserve"> and I want to take the time and introduce </w:t>
      </w:r>
      <w:r w:rsidR="00F17AA5" w:rsidRPr="002805F7">
        <w:rPr>
          <w:rFonts w:cstheme="minorHAnsi"/>
          <w:sz w:val="22"/>
          <w:szCs w:val="22"/>
        </w:rPr>
        <w:t>them</w:t>
      </w:r>
      <w:r w:rsidR="006E300F" w:rsidRPr="002805F7">
        <w:rPr>
          <w:rFonts w:cstheme="minorHAnsi"/>
          <w:sz w:val="22"/>
          <w:szCs w:val="22"/>
        </w:rPr>
        <w:t>.</w:t>
      </w:r>
      <w:r w:rsidRPr="002805F7">
        <w:rPr>
          <w:rFonts w:cstheme="minorHAnsi"/>
          <w:sz w:val="22"/>
          <w:szCs w:val="22"/>
        </w:rPr>
        <w:t xml:space="preserve"> Some more in detail than others, </w:t>
      </w:r>
      <w:r w:rsidR="00F17AA5" w:rsidRPr="002805F7">
        <w:rPr>
          <w:rFonts w:cstheme="minorHAnsi"/>
          <w:sz w:val="22"/>
          <w:szCs w:val="22"/>
        </w:rPr>
        <w:t>as not every log-ratio transforms the data perfectly and</w:t>
      </w:r>
      <w:r w:rsidR="007D3538" w:rsidRPr="002805F7">
        <w:rPr>
          <w:rFonts w:cstheme="minorHAnsi"/>
          <w:sz w:val="22"/>
          <w:szCs w:val="22"/>
        </w:rPr>
        <w:t xml:space="preserve"> it is important to </w:t>
      </w:r>
      <w:r w:rsidR="00F17AA5" w:rsidRPr="002805F7">
        <w:rPr>
          <w:rFonts w:cstheme="minorHAnsi"/>
          <w:sz w:val="22"/>
          <w:szCs w:val="22"/>
        </w:rPr>
        <w:t xml:space="preserve">point out here, that there are </w:t>
      </w:r>
      <w:r w:rsidR="006E300F" w:rsidRPr="002805F7">
        <w:rPr>
          <w:rFonts w:cstheme="minorHAnsi"/>
          <w:sz w:val="22"/>
          <w:szCs w:val="22"/>
        </w:rPr>
        <w:t xml:space="preserve">still </w:t>
      </w:r>
      <w:r w:rsidR="00F17AA5" w:rsidRPr="002805F7">
        <w:rPr>
          <w:rFonts w:cstheme="minorHAnsi"/>
          <w:sz w:val="22"/>
          <w:szCs w:val="22"/>
        </w:rPr>
        <w:t>ongoing discussions about which log-ratio</w:t>
      </w:r>
      <w:r w:rsidR="007D3538" w:rsidRPr="002805F7">
        <w:rPr>
          <w:rFonts w:cstheme="minorHAnsi"/>
          <w:sz w:val="22"/>
          <w:szCs w:val="22"/>
        </w:rPr>
        <w:t xml:space="preserve"> transformation</w:t>
      </w:r>
      <w:r w:rsidR="00F17AA5" w:rsidRPr="002805F7">
        <w:rPr>
          <w:rFonts w:cstheme="minorHAnsi"/>
          <w:sz w:val="22"/>
          <w:szCs w:val="22"/>
        </w:rPr>
        <w:t xml:space="preserve"> is preferrable over the other in terms of accuracy, complexity, and interpretability </w:t>
      </w:r>
      <w:sdt>
        <w:sdtPr>
          <w:rPr>
            <w:rFonts w:cstheme="minorHAnsi"/>
            <w:sz w:val="22"/>
            <w:szCs w:val="22"/>
          </w:rPr>
          <w:alias w:val="To edit, see citavi.com/edit"/>
          <w:tag w:val="CitaviPlaceholder#c6bd6ae0-3353-412d-a0d3-c60030f0fc81"/>
          <w:id w:val="1433166793"/>
          <w:placeholder>
            <w:docPart w:val="DefaultPlaceholder_-1854013440"/>
          </w:placeholder>
        </w:sdtPr>
        <w:sdtEndPr/>
        <w:sdtContent>
          <w:r w:rsidR="00F17AA5" w:rsidRPr="002805F7">
            <w:rPr>
              <w:rFonts w:cstheme="minorHAnsi"/>
              <w:sz w:val="22"/>
              <w:szCs w:val="22"/>
            </w:rPr>
            <w:fldChar w:fldCharType="begin"/>
          </w:r>
          <w:r w:rsidR="00F17AA5" w:rsidRPr="002805F7">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ODU3YjVlLWZhNTktNGQwNi05ZmQ3LWM3NjI0MWE3N2MwYSIsIlJhbmdlTGVuZ3RoIjoyMi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UtMTlUMTg6NTM6MzgiLCJQcm9qZWN0Ijp7IiRyZWYiOiI1In19LCJVc2VOdW1iZXJpbmdUeXBlT2ZQYXJlbnREb2N1bWVudCI6ZmFsc2V9LHsiJGlkIjoiMTkiLCIkdHlwZSI6IlN3aXNzQWNhZGVtaWMuQ2l0YXZpLkNpdGF0aW9ucy5Xb3JkUGxhY2Vob2xkZXJFbnRyeSwgU3dpc3NBY2FkZW1pYy5DaXRhdmkiLCJJZCI6IjY2ZTE1MmEyLTY4YjQtNGQ0OC05YzE3LWNmZTMwMTNiODJjZSIsIlJhbmdlU3RhcnQiOjIyLCJSYW5nZUxlbmd0aCI6MjAsIlJlZmVyZW5jZUlkIjoiYjhkNTFlMjEtZjVjMi00ZTU0LTgwMjEtZGExYjkyMmVmYzI2Ii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cmVmIjoiNSJ9fSx7IiRyZWYiOiI4In1dLCJDaXRhdGlvbktleVVwZGF0ZVR5cGUiOjAsIkNvbGxhYm9yYXRvcnMiOltdLCJEYXRlMiI6IjQvNy8yMDIwIiwiRG9pIjoiMTAuMTEyOC9tU3lzdGVtcy4wMDIzMC0xOS4iLCJFZGl0b3JzIjpbXSwiRXZhbHVhdGlvbkNvbXBsZXhpdHkiOjAsIkV2YWx1YXRpb25Tb3VyY2VUZXh0Rm9ybWF0IjowLCJHcm91cHMiOltdLCJIYXNMYWJlbDEiOmZhbHNlLCJIYXNMYWJlbDIiOmZhbHNlLCJLZXl3b3JkcyI6W10sIkxhbmd1YWdlIjoiZW5nIiwiTGFuZ3VhZ2VDb2RlIjoiZW4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zIyNjUzMTQiLCJVcmlTdHJpbmciOiJodHRwOi8vd3d3Lm5jYmkubmxtLm5paC5nb3YvcHVibWVkLzMyMjY1MzE0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EtMjFUMjM6MDM6MjYiLCJNb2RpZmllZEJ5IjoiX0plbm5pZmVyIE5ldW1haWVyIiwiSWQiOiI1NWE0OTRjMS0zNjk3LTQxMDQtYjg5MC0zMGNjMjU4NzBiZmMiLCJNb2RpZmllZE9uIjoiMjAyMi0wMS0yMVQyMzowMzoyNi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lBNQzcxNDE4ODkiLCJVcmlTdHJpbmciOiJodHRwczovL3d3dy5uY2JpLm5sbS5uaWguZ292L3BtYy9hcnRpY2xlcy9QTUM3MTQxODg5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EtMjFUMjM6MDM6MjYiLCJNb2RpZmllZEJ5IjoiX0plbm5pZmVyIE5ldW1haWVyIiwiSWQiOiI3N2EzZWZlZC1hYzNkLTQ4M2MtOTBlYi03ZmI3YmJkZTc2YzkiLCJNb2RpZmllZE9uIjoiMjAyMi0wMS0yMVQyMzowMzoyNi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EwLjExMjgvbVN5c3RlbXMuMDAyMzAtMTkiLCJVcmlTdHJpbmciOiJodHRwczovL2RvaS5vcmcvMTAuMTEyOC9tU3lzdGVtcy4wMDIzMC0xOS4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UE1DNjA1MDYzMyIsIlVyaVN0cmluZyI6Imh0dHBzOi8vd3d3Lm5jYmkubmxtLm5paC5nb3YvcG1jL2FydGljbGVzL1BNQzYwNTA2MzM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MGM4NTkzM2UtNGQ2NS00NzVkLWIyZGEtMjhmYjhmODI5NmM2IiwiTW9kaWZpZWRPbiI6IjIwMjItMDEtMjFUMjM6MDM6MjYiLCJQcm9qZWN0Ijp7IiRyZWYiOiI1In19LHsiJGlkIjoiNDYiLCIkdHlwZSI6IlN3aXNzQWNhZGVtaWMuQ2l0YXZpLkxvY2F0aW9uLCBTd2lzc0FjYWRlbWljLkNpdGF2aSIsIkFkZHJlc3MiOnsiJGlkIjoiNDciLCIkdHlwZSI6IlN3aXNzQWNhZGVtaWMuQ2l0YXZpLkxpbmtlZFJlc291cmNlLCBTd2lzc0FjYWRlbWljLkNpdGF2aSIsIkxpbmtlZFJlc291cmNlVHlwZSI6NSwiT3JpZ2luYWxTdHJpbmciOiIzMDAzNTIzNCIsIlVyaVN0cmluZyI6Imh0dHA6Ly93d3cubmNiaS5ubG0ubmloLmdvdi9wdWJtZWQvMzAwMzUyMzQ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}</w:instrText>
          </w:r>
          <w:r w:rsidR="00F17AA5" w:rsidRPr="002805F7">
            <w:rPr>
              <w:rFonts w:cstheme="minorHAnsi"/>
              <w:sz w:val="22"/>
              <w:szCs w:val="22"/>
            </w:rPr>
            <w:fldChar w:fldCharType="separate"/>
          </w:r>
          <w:r w:rsidR="00811F09" w:rsidRPr="002805F7">
            <w:rPr>
              <w:rFonts w:cstheme="minorHAnsi"/>
              <w:sz w:val="22"/>
              <w:szCs w:val="22"/>
            </w:rPr>
            <w:t>(Greenacre et al. 2022; Quinn and Erb 2020; Rivera-Pinto et al. 2018)</w:t>
          </w:r>
          <w:r w:rsidR="00F17AA5" w:rsidRPr="002805F7">
            <w:rPr>
              <w:rFonts w:cstheme="minorHAnsi"/>
              <w:sz w:val="22"/>
              <w:szCs w:val="22"/>
            </w:rPr>
            <w:fldChar w:fldCharType="end"/>
          </w:r>
        </w:sdtContent>
      </w:sdt>
      <w:r w:rsidR="00F17AA5" w:rsidRPr="002805F7">
        <w:rPr>
          <w:rFonts w:cstheme="minorHAnsi"/>
          <w:sz w:val="22"/>
          <w:szCs w:val="22"/>
        </w:rPr>
        <w:t xml:space="preserve">. </w:t>
      </w:r>
    </w:p>
    <w:p w14:paraId="5F2476C0" w14:textId="5565D539" w:rsidR="009F30EB" w:rsidRPr="002805F7" w:rsidRDefault="00FF5E67" w:rsidP="00B17B65">
      <w:pPr>
        <w:spacing w:line="360" w:lineRule="auto"/>
        <w:jc w:val="both"/>
        <w:rPr>
          <w:rFonts w:cstheme="minorHAnsi"/>
          <w:sz w:val="22"/>
          <w:szCs w:val="22"/>
        </w:rPr>
      </w:pPr>
      <w:r w:rsidRPr="002805F7">
        <w:rPr>
          <w:rFonts w:cstheme="minorHAnsi"/>
          <w:sz w:val="22"/>
          <w:szCs w:val="22"/>
        </w:rPr>
        <w:t>In general,</w:t>
      </w:r>
      <w:r w:rsidR="009F30EB" w:rsidRPr="002805F7">
        <w:rPr>
          <w:rFonts w:cstheme="minorHAnsi"/>
          <w:sz w:val="22"/>
          <w:szCs w:val="22"/>
        </w:rPr>
        <w:t xml:space="preserve"> all </w:t>
      </w:r>
      <w:r w:rsidR="0084667F" w:rsidRPr="002805F7">
        <w:rPr>
          <w:rFonts w:cstheme="minorHAnsi"/>
          <w:sz w:val="22"/>
          <w:szCs w:val="22"/>
        </w:rPr>
        <w:t>log-ratio transformations</w:t>
      </w:r>
      <w:r w:rsidRPr="002805F7">
        <w:rPr>
          <w:rFonts w:cstheme="minorHAnsi"/>
          <w:sz w:val="22"/>
          <w:szCs w:val="22"/>
        </w:rPr>
        <w:t xml:space="preserve"> capture the </w:t>
      </w:r>
      <w:r w:rsidR="00911F60" w:rsidRPr="002805F7">
        <w:rPr>
          <w:rFonts w:cstheme="minorHAnsi"/>
          <w:sz w:val="22"/>
          <w:szCs w:val="22"/>
        </w:rPr>
        <w:t>relationship between the features in the data set and taking the logarithm of these ratios makes the data symmetric and linearly related</w:t>
      </w:r>
      <w:r w:rsidR="000E45D4" w:rsidRPr="002805F7">
        <w:rPr>
          <w:rFonts w:cstheme="minorHAnsi"/>
          <w:sz w:val="22"/>
          <w:szCs w:val="22"/>
        </w:rPr>
        <w:t>.</w:t>
      </w:r>
      <w:r w:rsidR="002C0CC9" w:rsidRPr="002805F7">
        <w:rPr>
          <w:rFonts w:cstheme="minorHAnsi"/>
          <w:sz w:val="22"/>
          <w:szCs w:val="22"/>
        </w:rPr>
        <w:t xml:space="preserve"> </w:t>
      </w:r>
      <w:r w:rsidR="00331778" w:rsidRPr="002805F7">
        <w:rPr>
          <w:rFonts w:cstheme="minorHAnsi"/>
          <w:sz w:val="22"/>
          <w:szCs w:val="22"/>
        </w:rPr>
        <w:t>It moves the simplex into real space and impart</w:t>
      </w:r>
      <w:r w:rsidR="00D04D75" w:rsidRPr="002805F7">
        <w:rPr>
          <w:rFonts w:cstheme="minorHAnsi"/>
          <w:sz w:val="22"/>
          <w:szCs w:val="22"/>
        </w:rPr>
        <w:t>s</w:t>
      </w:r>
      <w:r w:rsidR="00331778" w:rsidRPr="002805F7">
        <w:rPr>
          <w:rFonts w:cstheme="minorHAnsi"/>
          <w:sz w:val="22"/>
          <w:szCs w:val="22"/>
        </w:rPr>
        <w:t xml:space="preserve"> key properties </w:t>
      </w:r>
      <w:r w:rsidR="00EB7171" w:rsidRPr="002805F7">
        <w:rPr>
          <w:rFonts w:cstheme="minorHAnsi"/>
          <w:sz w:val="22"/>
          <w:szCs w:val="22"/>
        </w:rPr>
        <w:t>on</w:t>
      </w:r>
      <w:r w:rsidR="00D04D75" w:rsidRPr="002805F7">
        <w:rPr>
          <w:rFonts w:cstheme="minorHAnsi"/>
          <w:sz w:val="22"/>
          <w:szCs w:val="22"/>
        </w:rPr>
        <w:t xml:space="preserve"> the data set</w:t>
      </w:r>
      <w:r w:rsidR="00331778" w:rsidRPr="002805F7">
        <w:rPr>
          <w:rFonts w:cstheme="minorHAnsi"/>
          <w:sz w:val="22"/>
          <w:szCs w:val="22"/>
        </w:rPr>
        <w:t>: scale invariance</w:t>
      </w:r>
      <w:r w:rsidR="00900DFD" w:rsidRPr="002805F7">
        <w:rPr>
          <w:rFonts w:cstheme="minorHAnsi"/>
          <w:sz w:val="22"/>
          <w:szCs w:val="22"/>
        </w:rPr>
        <w:t xml:space="preserve"> (</w:t>
      </w:r>
      <w:r w:rsidR="00B17B65" w:rsidRPr="002805F7">
        <w:rPr>
          <w:rFonts w:cstheme="minorHAnsi"/>
          <w:sz w:val="22"/>
          <w:szCs w:val="22"/>
        </w:rPr>
        <w:t>compositions</w:t>
      </w:r>
      <w:r w:rsidR="00820362" w:rsidRPr="002805F7">
        <w:rPr>
          <w:rFonts w:cstheme="minorHAnsi"/>
          <w:sz w:val="22"/>
          <w:szCs w:val="22"/>
        </w:rPr>
        <w:t xml:space="preserve"> do not change with e.g., sequencing depth)</w:t>
      </w:r>
      <w:r w:rsidR="00331778" w:rsidRPr="002805F7">
        <w:rPr>
          <w:rFonts w:cstheme="minorHAnsi"/>
          <w:sz w:val="22"/>
          <w:szCs w:val="22"/>
        </w:rPr>
        <w:t xml:space="preserve">, </w:t>
      </w:r>
      <w:r w:rsidR="00B669E9" w:rsidRPr="002805F7">
        <w:rPr>
          <w:rFonts w:cstheme="minorHAnsi"/>
          <w:sz w:val="22"/>
          <w:szCs w:val="22"/>
        </w:rPr>
        <w:t>perturbation invariance</w:t>
      </w:r>
      <w:r w:rsidR="00550490" w:rsidRPr="002805F7">
        <w:rPr>
          <w:rFonts w:cstheme="minorHAnsi"/>
          <w:sz w:val="22"/>
          <w:szCs w:val="22"/>
        </w:rPr>
        <w:t xml:space="preserve"> (i.e., converting a composition between equivalent units will not change the results)</w:t>
      </w:r>
      <w:r w:rsidR="00B669E9" w:rsidRPr="002805F7">
        <w:rPr>
          <w:rFonts w:cstheme="minorHAnsi"/>
          <w:sz w:val="22"/>
          <w:szCs w:val="22"/>
        </w:rPr>
        <w:t>,</w:t>
      </w:r>
      <w:r w:rsidR="009F30EB" w:rsidRPr="002805F7">
        <w:rPr>
          <w:rFonts w:cstheme="minorHAnsi"/>
          <w:sz w:val="22"/>
          <w:szCs w:val="22"/>
        </w:rPr>
        <w:t xml:space="preserve"> and</w:t>
      </w:r>
      <w:r w:rsidR="00B669E9" w:rsidRPr="002805F7">
        <w:rPr>
          <w:rFonts w:cstheme="minorHAnsi"/>
          <w:sz w:val="22"/>
          <w:szCs w:val="22"/>
        </w:rPr>
        <w:t xml:space="preserve"> </w:t>
      </w:r>
      <w:r w:rsidR="00331778" w:rsidRPr="002805F7">
        <w:rPr>
          <w:rFonts w:cstheme="minorHAnsi"/>
          <w:sz w:val="22"/>
          <w:szCs w:val="22"/>
        </w:rPr>
        <w:t>permutation invariance</w:t>
      </w:r>
      <w:r w:rsidR="00550490" w:rsidRPr="002805F7">
        <w:rPr>
          <w:rFonts w:cstheme="minorHAnsi"/>
          <w:sz w:val="22"/>
          <w:szCs w:val="22"/>
        </w:rPr>
        <w:t xml:space="preserve"> (</w:t>
      </w:r>
      <w:r w:rsidR="00A211CF" w:rsidRPr="002805F7">
        <w:rPr>
          <w:rFonts w:cstheme="minorHAnsi"/>
          <w:sz w:val="22"/>
          <w:szCs w:val="22"/>
        </w:rPr>
        <w:t>i.e., changing the order of the components within a composition will not change the results)</w:t>
      </w:r>
      <w:r w:rsidR="009F30EB" w:rsidRPr="002805F7">
        <w:rPr>
          <w:rFonts w:cstheme="minorHAnsi"/>
          <w:sz w:val="22"/>
          <w:szCs w:val="22"/>
        </w:rPr>
        <w:t xml:space="preserve">. </w:t>
      </w:r>
    </w:p>
    <w:p w14:paraId="3D7861B0" w14:textId="606FDF81" w:rsidR="003A3C04" w:rsidRPr="002805F7" w:rsidRDefault="009F30EB" w:rsidP="00B17B65">
      <w:pPr>
        <w:autoSpaceDE w:val="0"/>
        <w:autoSpaceDN w:val="0"/>
        <w:adjustRightInd w:val="0"/>
        <w:spacing w:before="0" w:after="0" w:line="360" w:lineRule="auto"/>
        <w:jc w:val="both"/>
        <w:rPr>
          <w:rFonts w:cstheme="minorHAnsi"/>
          <w:sz w:val="22"/>
          <w:szCs w:val="22"/>
        </w:rPr>
      </w:pPr>
      <w:r w:rsidRPr="002805F7">
        <w:rPr>
          <w:rFonts w:cstheme="minorHAnsi"/>
          <w:sz w:val="22"/>
          <w:szCs w:val="22"/>
        </w:rPr>
        <w:t xml:space="preserve">Two more important properties exist that are transformation-specific: </w:t>
      </w:r>
      <w:r w:rsidR="00331778" w:rsidRPr="002805F7">
        <w:rPr>
          <w:rFonts w:cstheme="minorHAnsi"/>
          <w:sz w:val="22"/>
          <w:szCs w:val="22"/>
        </w:rPr>
        <w:t xml:space="preserve">sub-compositional </w:t>
      </w:r>
      <w:r w:rsidR="002B20EF" w:rsidRPr="002805F7">
        <w:rPr>
          <w:rFonts w:cstheme="minorHAnsi"/>
          <w:sz w:val="22"/>
          <w:szCs w:val="22"/>
        </w:rPr>
        <w:t>coherence</w:t>
      </w:r>
      <w:r w:rsidR="00A211CF" w:rsidRPr="002805F7">
        <w:rPr>
          <w:rFonts w:cstheme="minorHAnsi"/>
          <w:sz w:val="22"/>
          <w:szCs w:val="22"/>
        </w:rPr>
        <w:t xml:space="preserve"> (i.e., </w:t>
      </w:r>
      <w:r w:rsidR="00B17B65" w:rsidRPr="002805F7">
        <w:rPr>
          <w:rFonts w:cstheme="minorHAnsi"/>
          <w:sz w:val="22"/>
          <w:szCs w:val="22"/>
        </w:rPr>
        <w:t xml:space="preserve">scientists A and B get identical results for </w:t>
      </w:r>
      <w:r w:rsidR="00221BAE" w:rsidRPr="002805F7">
        <w:rPr>
          <w:rFonts w:cstheme="minorHAnsi"/>
          <w:sz w:val="22"/>
          <w:szCs w:val="22"/>
        </w:rPr>
        <w:t>components</w:t>
      </w:r>
      <w:r w:rsidR="00B17B65" w:rsidRPr="002805F7">
        <w:rPr>
          <w:rFonts w:cstheme="minorHAnsi"/>
          <w:sz w:val="22"/>
          <w:szCs w:val="22"/>
        </w:rPr>
        <w:t xml:space="preserve"> when these components are included in compositions) </w:t>
      </w:r>
      <w:r w:rsidRPr="002805F7">
        <w:rPr>
          <w:rFonts w:cstheme="minorHAnsi"/>
          <w:sz w:val="22"/>
          <w:szCs w:val="22"/>
        </w:rPr>
        <w:t>and sub-compositional dominance (i.e., using a subset of a complete composition carries less information than using the whole)</w:t>
      </w:r>
      <w:r w:rsidR="00A211CF" w:rsidRPr="002805F7">
        <w:rPr>
          <w:rFonts w:cstheme="minorHAnsi"/>
          <w:sz w:val="22"/>
          <w:szCs w:val="22"/>
        </w:rPr>
        <w:t xml:space="preserve"> </w:t>
      </w:r>
      <w:sdt>
        <w:sdtPr>
          <w:rPr>
            <w:rFonts w:cstheme="minorHAnsi"/>
            <w:sz w:val="22"/>
            <w:szCs w:val="22"/>
          </w:rPr>
          <w:alias w:val="To edit, see citavi.com/edit"/>
          <w:tag w:val="CitaviPlaceholder#8312f6bc-ac98-4516-a3a9-3dedf2eb7929"/>
          <w:id w:val="-1738387016"/>
          <w:placeholder>
            <w:docPart w:val="DefaultPlaceholder_-1854013440"/>
          </w:placeholder>
        </w:sdtPr>
        <w:sdtEndPr/>
        <w:sdtContent>
          <w:r w:rsidR="00BD743A" w:rsidRPr="002805F7">
            <w:rPr>
              <w:rFonts w:cstheme="minorHAnsi"/>
              <w:sz w:val="22"/>
              <w:szCs w:val="22"/>
            </w:rPr>
            <w:fldChar w:fldCharType="begin"/>
          </w:r>
          <w:r w:rsidR="00BD743A" w:rsidRPr="002805F7">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ZjE2MTQyLWJhZmMtNDVmOS04MjM1LTNhY2ExYjUwNmJjOSIsIlJhbmdlTGVuZ3RoIjoxOC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0seyIkaWQiOiIxOSIsIiR0eXBlIjoiU3dpc3NBY2FkZW1pYy5DaXRhdmkuQ2l0YXRpb25zLldvcmRQbGFjZWhvbGRlckVudHJ5LCBTd2lzc0FjYWRlbWljLkNpdGF2aSIsIklkIjoiZWY4NzA0YTItYjE3OS00MzNlLWJiMGItNjEwMjZhOTczMjNiIiwiUmFuZ2VTdGFydCI6MTgsIlJhbmdlTGVuZ3RoIjoyNCwiUmVmZXJlbmNlSWQiOiIxMTJkMGRiMS02Njc0LTRlYWMtYWU0MC1mNzIzY2E5MDIxYjk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XSwiQ2l0YXRpb25LZXlVcGRhdGVUeXBlIjowLCJDb2xsYWJvcmF0b3JzIjpbXSwiRG9pIjoiMTAuMTAxNi9qLmNhZ2VvLjIwMjAuMTA0NjIx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xNi9qLmNhZ2VvLjIwMjAuMTA0NjIxIiwiVXJpU3RyaW5nIjoiaHR0cHM6Ly9kb2kub3JnLzEwLjEwMTYvai5jYWdlby4yMDIwLjEwNDYyMS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jIwMS4wNTE5N3YxIiwiVXJpU3RyaW5nIjoiaHR0cHM6Ly9hcnhpdi5vcmcvcGRmLzIyMDEuMDUxOTd2MS5wZGY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}</w:instrText>
          </w:r>
          <w:r w:rsidR="00BD743A" w:rsidRPr="002805F7">
            <w:rPr>
              <w:rFonts w:cstheme="minorHAnsi"/>
              <w:sz w:val="22"/>
              <w:szCs w:val="22"/>
            </w:rPr>
            <w:fldChar w:fldCharType="separate"/>
          </w:r>
          <w:r w:rsidR="00811F09" w:rsidRPr="002805F7">
            <w:rPr>
              <w:rFonts w:cstheme="minorHAnsi"/>
              <w:sz w:val="22"/>
              <w:szCs w:val="22"/>
            </w:rPr>
            <w:t>(Quinn et al. 2018; Greenacre et al. 2021a; Greenacre et al. 2022)</w:t>
          </w:r>
          <w:r w:rsidR="00BD743A" w:rsidRPr="002805F7">
            <w:rPr>
              <w:rFonts w:cstheme="minorHAnsi"/>
              <w:sz w:val="22"/>
              <w:szCs w:val="22"/>
            </w:rPr>
            <w:fldChar w:fldCharType="end"/>
          </w:r>
        </w:sdtContent>
      </w:sdt>
      <w:r w:rsidR="00BD743A" w:rsidRPr="002805F7">
        <w:rPr>
          <w:rFonts w:cstheme="minorHAnsi"/>
          <w:sz w:val="22"/>
          <w:szCs w:val="22"/>
        </w:rPr>
        <w:t xml:space="preserve">. </w:t>
      </w:r>
      <w:r w:rsidR="00472E74" w:rsidRPr="002805F7">
        <w:rPr>
          <w:rFonts w:cstheme="minorHAnsi"/>
          <w:sz w:val="22"/>
          <w:szCs w:val="22"/>
        </w:rPr>
        <w:t>From a scientific standpoint, i</w:t>
      </w:r>
      <w:r w:rsidR="00B17B65" w:rsidRPr="002805F7">
        <w:rPr>
          <w:rFonts w:cstheme="minorHAnsi"/>
          <w:sz w:val="22"/>
          <w:szCs w:val="22"/>
        </w:rPr>
        <w:t>t seems to be a no-brainer to try to adhere to both of these properties</w:t>
      </w:r>
      <w:r w:rsidR="00472E74" w:rsidRPr="002805F7">
        <w:rPr>
          <w:rFonts w:cstheme="minorHAnsi"/>
          <w:sz w:val="22"/>
          <w:szCs w:val="22"/>
        </w:rPr>
        <w:t>, as they are the gold standard of reproducibility.</w:t>
      </w:r>
      <w:r w:rsidR="00B17B65" w:rsidRPr="002805F7">
        <w:rPr>
          <w:rFonts w:cstheme="minorHAnsi"/>
          <w:sz w:val="22"/>
          <w:szCs w:val="22"/>
        </w:rPr>
        <w:t xml:space="preserve"> Not following sub-compositional coherence would mean that </w:t>
      </w:r>
      <w:r w:rsidR="003B43D7" w:rsidRPr="002805F7">
        <w:rPr>
          <w:rFonts w:cstheme="minorHAnsi"/>
          <w:sz w:val="22"/>
          <w:szCs w:val="22"/>
        </w:rPr>
        <w:t>two sequencing runs from the same patient (and the same bioinformatics pipeline) couldn’t be compared and ignoring sub-compositional dominance would mean we couldn’t filter data before using.</w:t>
      </w:r>
    </w:p>
    <w:p w14:paraId="28DC117E" w14:textId="77777777" w:rsidR="003B32DE" w:rsidRPr="002805F7" w:rsidRDefault="003B32DE" w:rsidP="00B17B65">
      <w:pPr>
        <w:autoSpaceDE w:val="0"/>
        <w:autoSpaceDN w:val="0"/>
        <w:adjustRightInd w:val="0"/>
        <w:spacing w:before="0" w:after="0" w:line="360" w:lineRule="auto"/>
        <w:jc w:val="both"/>
        <w:rPr>
          <w:rFonts w:cstheme="minorHAnsi"/>
          <w:sz w:val="22"/>
          <w:szCs w:val="22"/>
        </w:rPr>
      </w:pPr>
    </w:p>
    <w:p w14:paraId="4F06EAB0" w14:textId="5E6F0CBF" w:rsidR="003A3C04" w:rsidRPr="002805F7" w:rsidRDefault="006A3A63" w:rsidP="00EE48A6">
      <w:pPr>
        <w:spacing w:line="360" w:lineRule="auto"/>
        <w:jc w:val="both"/>
        <w:rPr>
          <w:sz w:val="22"/>
          <w:szCs w:val="22"/>
        </w:rPr>
      </w:pPr>
      <w:r w:rsidRPr="002805F7">
        <w:rPr>
          <w:rFonts w:cstheme="minorHAnsi"/>
          <w:sz w:val="22"/>
          <w:szCs w:val="22"/>
        </w:rPr>
        <w:t xml:space="preserve">The log-ratio transformation that imparts all those properties is called isometric log-ratio (ILR). </w:t>
      </w:r>
      <w:r w:rsidR="002258F5" w:rsidRPr="002805F7">
        <w:rPr>
          <w:sz w:val="22"/>
          <w:szCs w:val="22"/>
        </w:rPr>
        <w:t xml:space="preserve">ILRs are considered the “gold standard” of log-ratio transformations, as they engender exactly the same multivariate geometric structure of the sample points as that of the formerly mentioned Aitchison geometry </w:t>
      </w:r>
      <w:sdt>
        <w:sdtPr>
          <w:rPr>
            <w:sz w:val="22"/>
            <w:szCs w:val="22"/>
          </w:rPr>
          <w:alias w:val="To edit, see citavi.com/edit"/>
          <w:tag w:val="CitaviPlaceholder#67a80309-8da9-413b-9180-340152ba94e2"/>
          <w:id w:val="-113286209"/>
          <w:placeholder>
            <w:docPart w:val="E3BDDAF5B9884AC080CBF67BFFFB2540"/>
          </w:placeholder>
        </w:sdtPr>
        <w:sdtEndPr/>
        <w:sdtContent>
          <w:r w:rsidR="002258F5" w:rsidRPr="002805F7">
            <w:rPr>
              <w:sz w:val="22"/>
              <w:szCs w:val="22"/>
            </w:rPr>
            <w:fldChar w:fldCharType="begin"/>
          </w:r>
          <w:r w:rsidR="002258F5"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ZTU3OTJhLWJmMGItNDc0NS05ZGM3LWM4NWQzNzg4OTU2ZCIsIlJhbmdlTGVuZ3RoIjoyNCwiUmVmZXJlbmNlSWQiOiI5ZGYyNDJmYS03OTUzLTRlZmItOWVjMy00NjJkZDgzNTUy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V0sIkZvcm1hdHRlZFRleHQiOnsiJGlkIjoiMTEiLCJDb3VudCI6MSwiVGV4dFVuaXRzIjpbeyIkaWQiOiIxMiIsIkZvbnRTdHlsZSI6eyIkaWQiOiIxMyIsIk5ldXRyYWwiOnRydWV9LCJSZWFkaW5nT3JkZXIiOjEsIlRleHQiOiIoR3JlZW5hY3JlIGV0IGFsLiAyMDIxYikifV19LCJUYWciOiJDaXRhdmlQbGFjZWhvbGRlciM2N2E4MDMwOS04ZGE5LTQxM2ItOTE4MC0zNDAxNTJiYTk0ZTIiLCJUZXh0IjoiKEdyZWVuYWNyZSBldCBhbC4gMjAyMWIpIiwiV0FJVmVyc2lvbiI6IjYuMTEuMC4wIn0=}</w:instrText>
          </w:r>
          <w:r w:rsidR="002258F5" w:rsidRPr="002805F7">
            <w:rPr>
              <w:sz w:val="22"/>
              <w:szCs w:val="22"/>
            </w:rPr>
            <w:fldChar w:fldCharType="separate"/>
          </w:r>
          <w:r w:rsidR="00811F09" w:rsidRPr="002805F7">
            <w:rPr>
              <w:sz w:val="22"/>
              <w:szCs w:val="22"/>
            </w:rPr>
            <w:t>(Greenacre et al. 2021b)</w:t>
          </w:r>
          <w:r w:rsidR="002258F5" w:rsidRPr="002805F7">
            <w:rPr>
              <w:sz w:val="22"/>
              <w:szCs w:val="22"/>
            </w:rPr>
            <w:fldChar w:fldCharType="end"/>
          </w:r>
        </w:sdtContent>
      </w:sdt>
      <w:r w:rsidR="002258F5" w:rsidRPr="002805F7">
        <w:rPr>
          <w:sz w:val="22"/>
          <w:szCs w:val="22"/>
        </w:rPr>
        <w:t>.</w:t>
      </w:r>
      <w:r w:rsidR="00EE48A6" w:rsidRPr="002805F7">
        <w:rPr>
          <w:sz w:val="22"/>
          <w:szCs w:val="22"/>
        </w:rPr>
        <w:t xml:space="preserve"> The ILR maps a composition in the D-part Aitchison-simplex isometrically to a D-1 dimensional Euclidian vector, which is not just confusing to understand but makes it also difficult to interpret</w:t>
      </w:r>
      <w:r w:rsidR="00823EB6" w:rsidRPr="002805F7">
        <w:rPr>
          <w:sz w:val="22"/>
          <w:szCs w:val="22"/>
        </w:rPr>
        <w:t xml:space="preserve"> </w:t>
      </w:r>
      <w:sdt>
        <w:sdtPr>
          <w:rPr>
            <w:rFonts w:cstheme="minorHAnsi"/>
            <w:sz w:val="22"/>
            <w:szCs w:val="22"/>
          </w:rPr>
          <w:alias w:val="To edit, see citavi.com/edit"/>
          <w:tag w:val="CitaviPlaceholder#8d9d9389-a667-40d1-a16c-71311d986b76"/>
          <w:id w:val="1985893555"/>
          <w:placeholder>
            <w:docPart w:val="66B01B2FA80F49F6890BF2B08070277A"/>
          </w:placeholder>
        </w:sdtPr>
        <w:sdtEndPr/>
        <w:sdtContent>
          <w:r w:rsidR="00823EB6" w:rsidRPr="002805F7">
            <w:rPr>
              <w:rFonts w:cstheme="minorHAnsi"/>
              <w:sz w:val="22"/>
              <w:szCs w:val="22"/>
            </w:rPr>
            <w:fldChar w:fldCharType="begin"/>
          </w:r>
          <w:r w:rsidR="00823EB6" w:rsidRPr="002805F7">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NWExZTU3LTc0YjUtNDViZS1iODFiLWViZjdhMTU0MzQxMSIsIlJhbmdlTGVuZ3RoIjoyMywiUmVmZXJlbmNlSWQiOiIxMTJkMGRiMS02Njc0LTRlYWMtYWU0MC1mNzIzY2E5MDIx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hZ2VvLjIwMjAuMTA0NjIxIiwiVXJpU3RyaW5nIjoiaHR0cHM6Ly9kb2kub3JnLzEwLjEwMTYvai5jYWdlby4yMDIwLjEwNDY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IyIiwiJHR5cGUiOiJTd2lzc0FjYWRlbWljLkNpdGF2aS5Mb2NhdGlvbiwgU3dpc3NBY2FkZW1pYy5DaXRhdmkiLCJBZGRyZXNzIjp7IiRpZCI6IjIz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}</w:instrText>
          </w:r>
          <w:r w:rsidR="00823EB6" w:rsidRPr="002805F7">
            <w:rPr>
              <w:rFonts w:cstheme="minorHAnsi"/>
              <w:sz w:val="22"/>
              <w:szCs w:val="22"/>
            </w:rPr>
            <w:fldChar w:fldCharType="separate"/>
          </w:r>
          <w:r w:rsidR="00811F09" w:rsidRPr="002805F7">
            <w:rPr>
              <w:rFonts w:cstheme="minorHAnsi"/>
              <w:sz w:val="22"/>
              <w:szCs w:val="22"/>
            </w:rPr>
            <w:t>(Greenacre et al. 2021a; Greenacre et al. 2022)</w:t>
          </w:r>
          <w:r w:rsidR="00823EB6" w:rsidRPr="002805F7">
            <w:rPr>
              <w:rFonts w:cstheme="minorHAnsi"/>
              <w:sz w:val="22"/>
              <w:szCs w:val="22"/>
            </w:rPr>
            <w:fldChar w:fldCharType="end"/>
          </w:r>
        </w:sdtContent>
      </w:sdt>
      <w:r w:rsidR="00EE48A6" w:rsidRPr="002805F7">
        <w:rPr>
          <w:sz w:val="22"/>
          <w:szCs w:val="22"/>
        </w:rPr>
        <w:t>. Additionally, they</w:t>
      </w:r>
      <w:r w:rsidR="002258F5" w:rsidRPr="002805F7">
        <w:rPr>
          <w:sz w:val="22"/>
          <w:szCs w:val="22"/>
        </w:rPr>
        <w:t xml:space="preserve"> are </w:t>
      </w:r>
      <w:r w:rsidR="00EE48A6" w:rsidRPr="002805F7">
        <w:rPr>
          <w:sz w:val="22"/>
          <w:szCs w:val="22"/>
        </w:rPr>
        <w:t xml:space="preserve">also </w:t>
      </w:r>
      <w:r w:rsidR="002258F5" w:rsidRPr="002805F7">
        <w:rPr>
          <w:sz w:val="22"/>
          <w:szCs w:val="22"/>
        </w:rPr>
        <w:t xml:space="preserve">particularly problematic when the numbers of components are high </w:t>
      </w:r>
      <w:sdt>
        <w:sdtPr>
          <w:rPr>
            <w:sz w:val="22"/>
            <w:szCs w:val="22"/>
          </w:rPr>
          <w:alias w:val="To edit, see citavi.com/edit"/>
          <w:tag w:val="CitaviPlaceholder#629ea41b-aaec-49b8-8dc9-613577f56625"/>
          <w:id w:val="1368024498"/>
          <w:placeholder>
            <w:docPart w:val="E6DFFD87149F4C73972C4065CF839274"/>
          </w:placeholder>
        </w:sdtPr>
        <w:sdtEndPr/>
        <w:sdtContent>
          <w:r w:rsidR="002258F5" w:rsidRPr="002805F7">
            <w:rPr>
              <w:sz w:val="22"/>
              <w:szCs w:val="22"/>
            </w:rPr>
            <w:fldChar w:fldCharType="begin"/>
          </w:r>
          <w:r w:rsidR="002258F5"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MThhYzhjLThmOGItNDY1Mi05ZmRhLTJlOTA5NGY4NDRiNiIsIlJhbmdlTGVuZ3RoIjoyNCwiUmVmZXJlbmNlSWQiOiI5ZGYyNDJmYS03OTUzLTRlZmItOWVjMy00NjJkZDgzNTUy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V0sIkZvcm1hdHRlZFRleHQiOnsiJGlkIjoiMTEiLCJDb3VudCI6MSwiVGV4dFVuaXRzIjpbeyIkaWQiOiIxMiIsIkZvbnRTdHlsZSI6eyIkaWQiOiIxMyIsIk5ldXRyYWwiOnRydWV9LCJSZWFkaW5nT3JkZXIiOjEsIlRleHQiOiIoR3JlZW5hY3JlIGV0IGFsLiAyMDIxYikifV19LCJUYWciOiJDaXRhdmlQbGFjZWhvbGRlciM2MjllYTQxYi1hYWVjLTQ5YjgtOGRjOS02MTM1NzdmNTY2MjUiLCJUZXh0IjoiKEdyZWVuYWNyZSBldCBhbC4gMjAyMWIpIiwiV0FJVmVyc2lvbiI6IjYuMTEuMC4wIn0=}</w:instrText>
          </w:r>
          <w:r w:rsidR="002258F5" w:rsidRPr="002805F7">
            <w:rPr>
              <w:sz w:val="22"/>
              <w:szCs w:val="22"/>
            </w:rPr>
            <w:fldChar w:fldCharType="separate"/>
          </w:r>
          <w:r w:rsidR="00811F09" w:rsidRPr="002805F7">
            <w:rPr>
              <w:sz w:val="22"/>
              <w:szCs w:val="22"/>
            </w:rPr>
            <w:t>(Greenacre et al. 2021b)</w:t>
          </w:r>
          <w:r w:rsidR="002258F5" w:rsidRPr="002805F7">
            <w:rPr>
              <w:sz w:val="22"/>
              <w:szCs w:val="22"/>
            </w:rPr>
            <w:fldChar w:fldCharType="end"/>
          </w:r>
        </w:sdtContent>
      </w:sdt>
      <w:r w:rsidR="00EE48A6" w:rsidRPr="002805F7">
        <w:rPr>
          <w:sz w:val="22"/>
          <w:szCs w:val="22"/>
        </w:rPr>
        <w:t xml:space="preserve">, which is </w:t>
      </w:r>
      <w:r w:rsidR="00AF1964" w:rsidRPr="002805F7">
        <w:rPr>
          <w:sz w:val="22"/>
          <w:szCs w:val="22"/>
        </w:rPr>
        <w:t xml:space="preserve">a quality worth considering as </w:t>
      </w:r>
      <w:r w:rsidR="00EE48A6" w:rsidRPr="002805F7">
        <w:rPr>
          <w:sz w:val="22"/>
          <w:szCs w:val="22"/>
        </w:rPr>
        <w:t>sequencing data</w:t>
      </w:r>
      <w:r w:rsidR="00AF1964" w:rsidRPr="002805F7">
        <w:rPr>
          <w:sz w:val="22"/>
          <w:szCs w:val="22"/>
        </w:rPr>
        <w:t xml:space="preserve"> is usually </w:t>
      </w:r>
      <w:r w:rsidR="008B69F3" w:rsidRPr="002805F7">
        <w:rPr>
          <w:sz w:val="22"/>
          <w:szCs w:val="22"/>
        </w:rPr>
        <w:t xml:space="preserve">very </w:t>
      </w:r>
      <w:r w:rsidR="00AF1964" w:rsidRPr="002805F7">
        <w:rPr>
          <w:sz w:val="22"/>
          <w:szCs w:val="22"/>
        </w:rPr>
        <w:t>high-dimensional</w:t>
      </w:r>
      <w:r w:rsidR="002258F5" w:rsidRPr="002805F7">
        <w:rPr>
          <w:sz w:val="22"/>
          <w:szCs w:val="22"/>
        </w:rPr>
        <w:t>.</w:t>
      </w:r>
    </w:p>
    <w:p w14:paraId="34803AA7" w14:textId="079F3EFD" w:rsidR="00ED25B8" w:rsidRPr="002805F7" w:rsidRDefault="009D2EBE" w:rsidP="00CC10EA">
      <w:pPr>
        <w:spacing w:line="360" w:lineRule="auto"/>
        <w:jc w:val="both"/>
        <w:rPr>
          <w:rFonts w:cstheme="minorHAnsi"/>
          <w:sz w:val="22"/>
          <w:szCs w:val="22"/>
        </w:rPr>
      </w:pPr>
      <w:r w:rsidRPr="002805F7">
        <w:rPr>
          <w:noProof/>
          <w:sz w:val="22"/>
          <w:szCs w:val="22"/>
        </w:rPr>
        <w:lastRenderedPageBreak/>
        <mc:AlternateContent>
          <mc:Choice Requires="wps">
            <w:drawing>
              <wp:anchor distT="0" distB="0" distL="114300" distR="114300" simplePos="0" relativeHeight="251675648" behindDoc="0" locked="0" layoutInCell="1" allowOverlap="1" wp14:anchorId="1A4F8FE3" wp14:editId="71F1CBB7">
                <wp:simplePos x="0" y="0"/>
                <wp:positionH relativeFrom="margin">
                  <wp:align>left</wp:align>
                </wp:positionH>
                <wp:positionV relativeFrom="paragraph">
                  <wp:posOffset>2755265</wp:posOffset>
                </wp:positionV>
                <wp:extent cx="5996940" cy="586740"/>
                <wp:effectExtent l="0" t="0" r="3810" b="3810"/>
                <wp:wrapTopAndBottom/>
                <wp:docPr id="42" name="Text Box 42"/>
                <wp:cNvGraphicFramePr/>
                <a:graphic xmlns:a="http://schemas.openxmlformats.org/drawingml/2006/main">
                  <a:graphicData uri="http://schemas.microsoft.com/office/word/2010/wordprocessingShape">
                    <wps:wsp>
                      <wps:cNvSpPr txBox="1"/>
                      <wps:spPr>
                        <a:xfrm>
                          <a:off x="0" y="0"/>
                          <a:ext cx="5996940" cy="586740"/>
                        </a:xfrm>
                        <a:prstGeom prst="rect">
                          <a:avLst/>
                        </a:prstGeom>
                        <a:noFill/>
                        <a:ln>
                          <a:noFill/>
                        </a:ln>
                      </wps:spPr>
                      <wps:txbx>
                        <w:txbxContent>
                          <w:p w14:paraId="1CFC78FC" w14:textId="4E972B1C" w:rsidR="00CF4421" w:rsidRDefault="00CF4421" w:rsidP="00821C32">
                            <w:pPr>
                              <w:pStyle w:val="Caption"/>
                            </w:pPr>
                            <w:r>
                              <w:t xml:space="preserve">Figure </w:t>
                            </w:r>
                            <w:r w:rsidR="00A833FF">
                              <w:fldChar w:fldCharType="begin"/>
                            </w:r>
                            <w:r w:rsidR="00A833FF">
                              <w:instrText xml:space="preserve"> SEQ Figure \* ARABIC </w:instrText>
                            </w:r>
                            <w:r w:rsidR="00A833FF">
                              <w:fldChar w:fldCharType="separate"/>
                            </w:r>
                            <w:r w:rsidR="00580DAB">
                              <w:rPr>
                                <w:noProof/>
                              </w:rPr>
                              <w:t>3</w:t>
                            </w:r>
                            <w:r w:rsidR="00A833FF">
                              <w:rPr>
                                <w:noProof/>
                              </w:rPr>
                              <w:fldChar w:fldCharType="end"/>
                            </w:r>
                            <w:r>
                              <w:t>: Equation for CLR</w:t>
                            </w:r>
                          </w:p>
                          <w:p w14:paraId="63D726FF" w14:textId="17CE6BD7" w:rsidR="00CF4421" w:rsidRPr="008A0B1F" w:rsidRDefault="006632DC" w:rsidP="007C1FDF">
                            <w:pPr>
                              <w:pStyle w:val="Caption"/>
                            </w:pPr>
                            <w:r>
                              <w:t>The e</w:t>
                            </w:r>
                            <w:r w:rsidR="00CF4421">
                              <w:t xml:space="preserve">quation describes </w:t>
                            </w:r>
                            <w:r w:rsidR="00FA785C">
                              <w:t xml:space="preserve">the </w:t>
                            </w:r>
                            <w:r w:rsidR="00CF4421">
                              <w:t>calculation of CLR, with x</w:t>
                            </w:r>
                            <w:r w:rsidR="00ED25B8">
                              <w:rPr>
                                <w:vertAlign w:val="subscript"/>
                              </w:rPr>
                              <w:t>j</w:t>
                            </w:r>
                            <w:r w:rsidR="00CF4421">
                              <w:t xml:space="preserve"> as vector of sample features, </w:t>
                            </w:r>
                            <w:r w:rsidR="00CF4421" w:rsidRPr="008A0B1F">
                              <w:t>D</w:t>
                            </w:r>
                            <w:r w:rsidR="00ED25B8">
                              <w:rPr>
                                <w:vertAlign w:val="subscript"/>
                              </w:rPr>
                              <w:t>j</w:t>
                            </w:r>
                            <w:r w:rsidR="00CF4421">
                              <w:t xml:space="preserve"> the </w:t>
                            </w:r>
                            <w:r w:rsidR="00CF4421" w:rsidRPr="008A0B1F">
                              <w:t>total</w:t>
                            </w:r>
                            <w:r w:rsidR="00CF4421">
                              <w:t xml:space="preserve"> number of features, and g(x) the geometric mean of sample vector x. Log-ratio transformations are applied within a </w:t>
                            </w:r>
                            <w:r w:rsidR="00ED25B8">
                              <w:t>sample</w:t>
                            </w:r>
                            <w:r w:rsidR="00CF4421">
                              <w:t xml:space="preserve"> (i.e., </w:t>
                            </w:r>
                            <w:r w:rsidR="00ED25B8">
                              <w:t>row</w:t>
                            </w:r>
                            <w:r w:rsidR="00CF4421">
                              <w:t>-wise).</w:t>
                            </w:r>
                          </w:p>
                          <w:p w14:paraId="3EB82E25" w14:textId="514F21F9" w:rsidR="00CF4421" w:rsidRPr="007C1FDF" w:rsidRDefault="00CF4421" w:rsidP="007C1FDF"/>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4F8FE3" id="Text Box 42" o:spid="_x0000_s1058" type="#_x0000_t202" style="position:absolute;left:0;text-align:left;margin-left:0;margin-top:216.95pt;width:472.2pt;height:46.2pt;z-index:25167564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" filled="f" stroked="f">
                <v:textbox inset="0,0,0,0">
                  <w:txbxContent>
                    <w:p w14:paraId="1CFC78FC" w14:textId="4E972B1C" w:rsidR="00CF4421" w:rsidRDefault="00CF4421" w:rsidP="00821C32">
                      <w:pPr>
                        <w:pStyle w:val="Caption"/>
                      </w:pPr>
                      <w:r>
                        <w:t xml:space="preserve">Figure </w:t>
                      </w:r>
                      <w:r w:rsidR="00A833FF">
                        <w:fldChar w:fldCharType="begin"/>
                      </w:r>
                      <w:r w:rsidR="00A833FF">
                        <w:instrText xml:space="preserve"> SEQ Figure \* ARABIC </w:instrText>
                      </w:r>
                      <w:r w:rsidR="00A833FF">
                        <w:fldChar w:fldCharType="separate"/>
                      </w:r>
                      <w:r w:rsidR="00580DAB">
                        <w:rPr>
                          <w:noProof/>
                        </w:rPr>
                        <w:t>3</w:t>
                      </w:r>
                      <w:r w:rsidR="00A833FF">
                        <w:rPr>
                          <w:noProof/>
                        </w:rPr>
                        <w:fldChar w:fldCharType="end"/>
                      </w:r>
                      <w:r>
                        <w:t>: Equation for CLR</w:t>
                      </w:r>
                    </w:p>
                    <w:p w14:paraId="63D726FF" w14:textId="17CE6BD7" w:rsidR="00CF4421" w:rsidRPr="008A0B1F" w:rsidRDefault="006632DC" w:rsidP="007C1FDF">
                      <w:pPr>
                        <w:pStyle w:val="Caption"/>
                      </w:pPr>
                      <w:r>
                        <w:t>The e</w:t>
                      </w:r>
                      <w:r w:rsidR="00CF4421">
                        <w:t xml:space="preserve">quation describes </w:t>
                      </w:r>
                      <w:r w:rsidR="00FA785C">
                        <w:t xml:space="preserve">the </w:t>
                      </w:r>
                      <w:r w:rsidR="00CF4421">
                        <w:t>calculation of CLR, with x</w:t>
                      </w:r>
                      <w:r w:rsidR="00ED25B8">
                        <w:rPr>
                          <w:vertAlign w:val="subscript"/>
                        </w:rPr>
                        <w:t>j</w:t>
                      </w:r>
                      <w:r w:rsidR="00CF4421">
                        <w:t xml:space="preserve"> as vector of sample features, </w:t>
                      </w:r>
                      <w:r w:rsidR="00CF4421" w:rsidRPr="008A0B1F">
                        <w:t>D</w:t>
                      </w:r>
                      <w:r w:rsidR="00ED25B8">
                        <w:rPr>
                          <w:vertAlign w:val="subscript"/>
                        </w:rPr>
                        <w:t>j</w:t>
                      </w:r>
                      <w:r w:rsidR="00CF4421">
                        <w:t xml:space="preserve"> the </w:t>
                      </w:r>
                      <w:r w:rsidR="00CF4421" w:rsidRPr="008A0B1F">
                        <w:t>total</w:t>
                      </w:r>
                      <w:r w:rsidR="00CF4421">
                        <w:t xml:space="preserve"> number of features, and g(x) the geometric mean of sample vector x. Log-ratio transformations are applied within a </w:t>
                      </w:r>
                      <w:r w:rsidR="00ED25B8">
                        <w:t>sample</w:t>
                      </w:r>
                      <w:r w:rsidR="00CF4421">
                        <w:t xml:space="preserve"> (i.e., </w:t>
                      </w:r>
                      <w:r w:rsidR="00ED25B8">
                        <w:t>row</w:t>
                      </w:r>
                      <w:r w:rsidR="00CF4421">
                        <w:t>-wise).</w:t>
                      </w:r>
                    </w:p>
                    <w:p w14:paraId="3EB82E25" w14:textId="514F21F9" w:rsidR="00CF4421" w:rsidRPr="007C1FDF" w:rsidRDefault="00CF4421" w:rsidP="007C1FDF"/>
                  </w:txbxContent>
                </v:textbox>
                <w10:wrap type="topAndBottom" anchorx="margin"/>
              </v:shape>
            </w:pict>
          </mc:Fallback>
        </mc:AlternateContent>
      </w:r>
      <w:r w:rsidRPr="002805F7">
        <w:rPr>
          <w:noProof/>
          <w:sz w:val="22"/>
          <w:szCs w:val="22"/>
        </w:rPr>
        <w:drawing>
          <wp:anchor distT="0" distB="0" distL="114300" distR="114300" simplePos="0" relativeHeight="251702272" behindDoc="0" locked="0" layoutInCell="1" allowOverlap="1" wp14:anchorId="56EB1E6C" wp14:editId="495DD8C5">
            <wp:simplePos x="0" y="0"/>
            <wp:positionH relativeFrom="margin">
              <wp:align>center</wp:align>
            </wp:positionH>
            <wp:positionV relativeFrom="paragraph">
              <wp:posOffset>1469390</wp:posOffset>
            </wp:positionV>
            <wp:extent cx="3626282" cy="1325880"/>
            <wp:effectExtent l="0" t="0" r="0" b="7620"/>
            <wp:wrapTopAndBottom/>
            <wp:docPr id="47" name="Picture 47" descr="Text,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Text, whiteboard&#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626282" cy="1325880"/>
                    </a:xfrm>
                    <a:prstGeom prst="rect">
                      <a:avLst/>
                    </a:prstGeom>
                  </pic:spPr>
                </pic:pic>
              </a:graphicData>
            </a:graphic>
          </wp:anchor>
        </w:drawing>
      </w:r>
      <w:r w:rsidR="005101F7" w:rsidRPr="002805F7">
        <w:rPr>
          <w:sz w:val="22"/>
          <w:szCs w:val="22"/>
        </w:rPr>
        <w:t xml:space="preserve">Thankfully, we have more types of log-ratio transformation, that are easier to use and interpret. </w:t>
      </w:r>
      <w:r w:rsidR="00823EB6" w:rsidRPr="002805F7">
        <w:rPr>
          <w:sz w:val="22"/>
          <w:szCs w:val="22"/>
        </w:rPr>
        <w:t>They do not</w:t>
      </w:r>
      <w:r w:rsidR="002B1E6A" w:rsidRPr="002805F7">
        <w:rPr>
          <w:sz w:val="22"/>
          <w:szCs w:val="22"/>
        </w:rPr>
        <w:t xml:space="preserve"> fully</w:t>
      </w:r>
      <w:r w:rsidR="00823EB6" w:rsidRPr="002805F7">
        <w:rPr>
          <w:sz w:val="22"/>
          <w:szCs w:val="22"/>
        </w:rPr>
        <w:t xml:space="preserve"> impart sub-compositional coherenc</w:t>
      </w:r>
      <w:r w:rsidR="00645049" w:rsidRPr="002805F7">
        <w:rPr>
          <w:sz w:val="22"/>
          <w:szCs w:val="22"/>
        </w:rPr>
        <w:t>e</w:t>
      </w:r>
      <w:r w:rsidR="00823EB6" w:rsidRPr="002805F7">
        <w:rPr>
          <w:sz w:val="22"/>
          <w:szCs w:val="22"/>
        </w:rPr>
        <w:t>, but i</w:t>
      </w:r>
      <w:r w:rsidR="003B43D7" w:rsidRPr="002805F7">
        <w:rPr>
          <w:rFonts w:cstheme="minorHAnsi"/>
          <w:sz w:val="22"/>
          <w:szCs w:val="22"/>
        </w:rPr>
        <w:t xml:space="preserve">nterestingly, </w:t>
      </w:r>
      <w:r w:rsidR="00C52B52" w:rsidRPr="002805F7">
        <w:rPr>
          <w:rFonts w:cstheme="minorHAnsi"/>
          <w:sz w:val="22"/>
          <w:szCs w:val="22"/>
        </w:rPr>
        <w:t>i</w:t>
      </w:r>
      <w:r w:rsidR="009B3AAA" w:rsidRPr="002805F7">
        <w:rPr>
          <w:rFonts w:cstheme="minorHAnsi"/>
          <w:sz w:val="22"/>
          <w:szCs w:val="22"/>
        </w:rPr>
        <w:t xml:space="preserve">t has been shown recently that quasi-coherence is sufficient in practice, as well as quasi-isometry </w:t>
      </w:r>
      <w:sdt>
        <w:sdtPr>
          <w:rPr>
            <w:rFonts w:cstheme="minorHAnsi"/>
            <w:sz w:val="22"/>
            <w:szCs w:val="22"/>
          </w:rPr>
          <w:alias w:val="To edit, see citavi.com/edit"/>
          <w:tag w:val="CitaviPlaceholder#0a4445df-2ab3-4e76-8314-e75f097b0314"/>
          <w:id w:val="-740785873"/>
          <w:placeholder>
            <w:docPart w:val="DefaultPlaceholder_-1854013440"/>
          </w:placeholder>
        </w:sdtPr>
        <w:sdtEndPr/>
        <w:sdtContent>
          <w:r w:rsidR="009B3AAA" w:rsidRPr="002805F7">
            <w:rPr>
              <w:rFonts w:cstheme="minorHAnsi"/>
              <w:sz w:val="22"/>
              <w:szCs w:val="22"/>
            </w:rPr>
            <w:fldChar w:fldCharType="begin"/>
          </w:r>
          <w:r w:rsidR="00C13005" w:rsidRPr="002805F7">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YTg4NmQxLTBlNGUtNGU2YS1hYmUxLWUxYTBhYjU1NGIxNCIsIlJhbmdlTGVuZ3RoIjoyMy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UtMTlUMTg6NTM6MzgiLCJQcm9qZWN0Ijp7IiRyZWYiOiI1In19LCJVc2VOdW1iZXJpbmdUeXBlT2ZQYXJlbnREb2N1bWVudCI6ZmFsc2V9XSwiRm9ybWF0dGVkVGV4dCI6eyIkaWQiOiIxOSIsIkNvdW50IjoxLCJUZXh0VW5pdHMiOlt7IiRpZCI6IjIwIiwiRm9udFN0eWxlIjp7IiRpZCI6IjIxIiwiTmV1dHJhbCI6dHJ1ZX0sIlJlYWRpbmdPcmRlciI6MSwiVGV4dCI6IihHcmVlbmFjcmUgZXQgYWwuIDIwMjIpIn1dfSwiVGFnIjoiQ2l0YXZpUGxhY2Vob2xkZXIjMGE0NDQ1ZGYtMmFiMy00ZTc2LTgzMTQtZTc1ZjA5N2IwMzE0IiwiVGV4dCI6IihHcmVlbmFjcmUgZXQgYWwuIDIwMjIpIiwiV0FJVmVyc2lvbiI6IjYuMTEuMC4wIn0=}</w:instrText>
          </w:r>
          <w:r w:rsidR="009B3AAA" w:rsidRPr="002805F7">
            <w:rPr>
              <w:rFonts w:cstheme="minorHAnsi"/>
              <w:sz w:val="22"/>
              <w:szCs w:val="22"/>
            </w:rPr>
            <w:fldChar w:fldCharType="separate"/>
          </w:r>
          <w:r w:rsidR="00811F09" w:rsidRPr="002805F7">
            <w:rPr>
              <w:rFonts w:cstheme="minorHAnsi"/>
              <w:sz w:val="22"/>
              <w:szCs w:val="22"/>
            </w:rPr>
            <w:t>(Greenacre et al. 2022)</w:t>
          </w:r>
          <w:r w:rsidR="009B3AAA" w:rsidRPr="002805F7">
            <w:rPr>
              <w:rFonts w:cstheme="minorHAnsi"/>
              <w:sz w:val="22"/>
              <w:szCs w:val="22"/>
            </w:rPr>
            <w:fldChar w:fldCharType="end"/>
          </w:r>
        </w:sdtContent>
      </w:sdt>
      <w:r w:rsidR="00B721D8" w:rsidRPr="002805F7">
        <w:rPr>
          <w:rFonts w:cstheme="minorHAnsi"/>
          <w:sz w:val="22"/>
          <w:szCs w:val="22"/>
        </w:rPr>
        <w:t xml:space="preserve">, especially in high-dimensional data sets. As a result of this, it was decided to use </w:t>
      </w:r>
      <w:r w:rsidR="001E309B" w:rsidRPr="002805F7">
        <w:rPr>
          <w:rFonts w:cstheme="minorHAnsi"/>
          <w:sz w:val="22"/>
          <w:szCs w:val="22"/>
        </w:rPr>
        <w:t xml:space="preserve">two </w:t>
      </w:r>
      <w:r w:rsidR="003F2EF1" w:rsidRPr="002805F7">
        <w:rPr>
          <w:rFonts w:cstheme="minorHAnsi"/>
          <w:sz w:val="22"/>
          <w:szCs w:val="22"/>
        </w:rPr>
        <w:t xml:space="preserve">types of log-ratio transformation </w:t>
      </w:r>
      <w:r w:rsidR="00B721D8" w:rsidRPr="002805F7">
        <w:rPr>
          <w:rFonts w:cstheme="minorHAnsi"/>
          <w:sz w:val="22"/>
          <w:szCs w:val="22"/>
        </w:rPr>
        <w:t>in this master thesis</w:t>
      </w:r>
      <w:r w:rsidR="003F2EF1" w:rsidRPr="002805F7">
        <w:rPr>
          <w:rFonts w:cstheme="minorHAnsi"/>
          <w:sz w:val="22"/>
          <w:szCs w:val="22"/>
        </w:rPr>
        <w:t xml:space="preserve">: </w:t>
      </w:r>
      <w:r w:rsidR="009F32AE" w:rsidRPr="002805F7">
        <w:rPr>
          <w:rFonts w:cstheme="minorHAnsi"/>
          <w:sz w:val="22"/>
          <w:szCs w:val="22"/>
        </w:rPr>
        <w:t xml:space="preserve">ALR (additive log-ratio) and </w:t>
      </w:r>
      <w:r w:rsidR="00911F60" w:rsidRPr="002805F7">
        <w:rPr>
          <w:rFonts w:cstheme="minorHAnsi"/>
          <w:sz w:val="22"/>
          <w:szCs w:val="22"/>
        </w:rPr>
        <w:t>CLR (centered log-ratio)</w:t>
      </w:r>
      <w:r w:rsidR="0087765B" w:rsidRPr="002805F7">
        <w:rPr>
          <w:rFonts w:cstheme="minorHAnsi"/>
          <w:sz w:val="22"/>
          <w:szCs w:val="22"/>
        </w:rPr>
        <w:t xml:space="preserve">. </w:t>
      </w:r>
    </w:p>
    <w:p w14:paraId="6AEF1374" w14:textId="75807972" w:rsidR="00ED25B8" w:rsidRPr="002805F7" w:rsidRDefault="00ED25B8" w:rsidP="00CC10EA">
      <w:pPr>
        <w:spacing w:line="360" w:lineRule="auto"/>
        <w:jc w:val="both"/>
        <w:rPr>
          <w:rFonts w:cstheme="minorHAnsi"/>
          <w:sz w:val="22"/>
          <w:szCs w:val="22"/>
        </w:rPr>
      </w:pPr>
    </w:p>
    <w:p w14:paraId="41C1A9F7" w14:textId="6D7CAA5C" w:rsidR="00ED25B8" w:rsidRPr="002805F7" w:rsidRDefault="00ED25B8" w:rsidP="00CC10EA">
      <w:pPr>
        <w:spacing w:line="360" w:lineRule="auto"/>
        <w:jc w:val="both"/>
        <w:rPr>
          <w:rFonts w:cstheme="minorHAnsi"/>
          <w:sz w:val="22"/>
          <w:szCs w:val="22"/>
        </w:rPr>
      </w:pPr>
      <w:r w:rsidRPr="002805F7">
        <w:rPr>
          <w:rFonts w:cstheme="minorHAnsi"/>
          <w:sz w:val="22"/>
          <w:szCs w:val="22"/>
        </w:rPr>
        <w:t>The CLR uses the</w:t>
      </w:r>
      <w:r w:rsidRPr="002805F7">
        <w:rPr>
          <w:sz w:val="22"/>
          <w:szCs w:val="22"/>
        </w:rPr>
        <w:t xml:space="preserve"> geometric mean of the whole composition as the reference feature </w:t>
      </w:r>
      <w:sdt>
        <w:sdtPr>
          <w:rPr>
            <w:sz w:val="22"/>
            <w:szCs w:val="22"/>
          </w:rPr>
          <w:alias w:val="To edit, see citavi.com/edit"/>
          <w:tag w:val="CitaviPlaceholder#1fed000e-dfe6-49f2-9815-48a3d44ca573"/>
          <w:id w:val="1497604847"/>
          <w:placeholder>
            <w:docPart w:val="7EFC3ED75DCE46B7801035C24F298C68"/>
          </w:placeholder>
        </w:sdtPr>
        <w:sdtEndPr/>
        <w:sdtContent>
          <w:r w:rsidRPr="002805F7">
            <w:rPr>
              <w:sz w:val="22"/>
              <w:szCs w:val="22"/>
            </w:rPr>
            <w:fldChar w:fldCharType="begin"/>
          </w:r>
          <w:r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ZmE1NTMyLWRlZmUtNGUxNy1hNDBmLTc2NzcxMWViNzJjMy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1LTE5VDE4OjUzOjM4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MWZlZDAwMGUtZGZlNi00OWYyLTk4MTUtNDhhM2Q0NGNhNTczIiwiVGV4dCI6IihHbG9vciBldCBhbC4gMjAxNykiLCJXQUlWZXJzaW9uIjoiNi4xMS4wLjAifQ==}</w:instrText>
          </w:r>
          <w:r w:rsidRPr="002805F7">
            <w:rPr>
              <w:sz w:val="22"/>
              <w:szCs w:val="22"/>
            </w:rPr>
            <w:fldChar w:fldCharType="separate"/>
          </w:r>
          <w:r w:rsidR="00811F09" w:rsidRPr="002805F7">
            <w:rPr>
              <w:sz w:val="22"/>
              <w:szCs w:val="22"/>
            </w:rPr>
            <w:t>(Gloor et al. 2017)</w:t>
          </w:r>
          <w:r w:rsidRPr="002805F7">
            <w:rPr>
              <w:sz w:val="22"/>
              <w:szCs w:val="22"/>
            </w:rPr>
            <w:fldChar w:fldCharType="end"/>
          </w:r>
        </w:sdtContent>
      </w:sdt>
      <w:r w:rsidRPr="002805F7">
        <w:rPr>
          <w:sz w:val="22"/>
          <w:szCs w:val="22"/>
        </w:rPr>
        <w:t xml:space="preserve">. </w:t>
      </w:r>
      <w:r w:rsidR="00366821" w:rsidRPr="002805F7">
        <w:rPr>
          <w:sz w:val="22"/>
          <w:szCs w:val="22"/>
        </w:rPr>
        <w:t xml:space="preserve">It has the advantage that it is computationally easy to do, which becomes more important with high-dimensional data sets. Furthermore, </w:t>
      </w:r>
      <w:r w:rsidRPr="002805F7">
        <w:rPr>
          <w:rFonts w:cstheme="minorHAnsi"/>
          <w:sz w:val="22"/>
          <w:szCs w:val="22"/>
        </w:rPr>
        <w:t>it reproduces the log-ratio geometry perfectly, but is not sub-compositionally coherent, because the whole composition (</w:t>
      </w:r>
      <w:r w:rsidR="00366821" w:rsidRPr="002805F7">
        <w:rPr>
          <w:rFonts w:cstheme="minorHAnsi"/>
          <w:sz w:val="22"/>
          <w:szCs w:val="22"/>
        </w:rPr>
        <w:t>i.e.,</w:t>
      </w:r>
      <w:r w:rsidRPr="002805F7">
        <w:rPr>
          <w:rFonts w:cstheme="minorHAnsi"/>
          <w:sz w:val="22"/>
          <w:szCs w:val="22"/>
        </w:rPr>
        <w:t xml:space="preserve"> sample) is used to calculate the geometric mean</w:t>
      </w:r>
      <w:r w:rsidR="00366821" w:rsidRPr="002805F7">
        <w:rPr>
          <w:rFonts w:cstheme="minorHAnsi"/>
          <w:sz w:val="22"/>
          <w:szCs w:val="22"/>
        </w:rPr>
        <w:t xml:space="preserve"> and every sample will therefore use a different geometric mean. </w:t>
      </w:r>
      <w:r w:rsidRPr="002805F7">
        <w:rPr>
          <w:sz w:val="22"/>
          <w:szCs w:val="22"/>
        </w:rPr>
        <w:t xml:space="preserve">Unfortunately, </w:t>
      </w:r>
      <w:r w:rsidR="00366821" w:rsidRPr="002805F7">
        <w:rPr>
          <w:sz w:val="22"/>
          <w:szCs w:val="22"/>
        </w:rPr>
        <w:t xml:space="preserve">it is not very easy to interpret and </w:t>
      </w:r>
      <w:r w:rsidRPr="002805F7">
        <w:rPr>
          <w:sz w:val="22"/>
          <w:szCs w:val="22"/>
        </w:rPr>
        <w:t xml:space="preserve">it is not very useful in sparse data containing a lot of 0s </w:t>
      </w:r>
      <w:sdt>
        <w:sdtPr>
          <w:rPr>
            <w:sz w:val="22"/>
            <w:szCs w:val="22"/>
          </w:rPr>
          <w:alias w:val="To edit, see citavi.com/edit"/>
          <w:tag w:val="CitaviPlaceholder#86277484-628f-41bb-a10d-f274f449d7bf"/>
          <w:id w:val="-511678909"/>
          <w:placeholder>
            <w:docPart w:val="7EFC3ED75DCE46B7801035C24F298C68"/>
          </w:placeholder>
        </w:sdtPr>
        <w:sdtEndPr/>
        <w:sdtContent>
          <w:r w:rsidRPr="002805F7">
            <w:rPr>
              <w:sz w:val="22"/>
              <w:szCs w:val="22"/>
            </w:rPr>
            <w:fldChar w:fldCharType="begin"/>
          </w:r>
          <w:r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ZGFjNzliLTc1OGMtNGIxYy04NjViLWEwNTJkNDc1YWNlMS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1LTE5VDE4OjUzOjM4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ODYyNzc0ODQtNjI4Zi00MWJiLWExMGQtZjI3NGY0NDlkN2JmIiwiVGV4dCI6IihHbG9vciBldCBhbC4gMjAxNykiLCJXQUlWZXJzaW9uIjoiNi4xMS4wLjAifQ==}</w:instrText>
          </w:r>
          <w:r w:rsidRPr="002805F7">
            <w:rPr>
              <w:sz w:val="22"/>
              <w:szCs w:val="22"/>
            </w:rPr>
            <w:fldChar w:fldCharType="separate"/>
          </w:r>
          <w:r w:rsidR="00811F09" w:rsidRPr="002805F7">
            <w:rPr>
              <w:sz w:val="22"/>
              <w:szCs w:val="22"/>
            </w:rPr>
            <w:t>(Gloor et al. 2017)</w:t>
          </w:r>
          <w:r w:rsidRPr="002805F7">
            <w:rPr>
              <w:sz w:val="22"/>
              <w:szCs w:val="22"/>
            </w:rPr>
            <w:fldChar w:fldCharType="end"/>
          </w:r>
        </w:sdtContent>
      </w:sdt>
      <w:r w:rsidRPr="002805F7">
        <w:rPr>
          <w:sz w:val="22"/>
          <w:szCs w:val="22"/>
        </w:rPr>
        <w:t xml:space="preserve">. </w:t>
      </w:r>
    </w:p>
    <w:p w14:paraId="690B6C6F" w14:textId="7FB9D910" w:rsidR="009D7FB9" w:rsidRPr="002805F7" w:rsidRDefault="009D7FB9" w:rsidP="00CC10EA">
      <w:pPr>
        <w:spacing w:line="360" w:lineRule="auto"/>
        <w:jc w:val="both"/>
        <w:rPr>
          <w:sz w:val="22"/>
          <w:szCs w:val="22"/>
        </w:rPr>
      </w:pPr>
      <w:r w:rsidRPr="002805F7">
        <w:rPr>
          <w:noProof/>
          <w:sz w:val="22"/>
          <w:szCs w:val="22"/>
        </w:rPr>
        <w:drawing>
          <wp:anchor distT="0" distB="0" distL="114300" distR="114300" simplePos="0" relativeHeight="251703296" behindDoc="0" locked="0" layoutInCell="1" allowOverlap="1" wp14:anchorId="0EE81A01" wp14:editId="06E79075">
            <wp:simplePos x="0" y="0"/>
            <wp:positionH relativeFrom="margin">
              <wp:align>center</wp:align>
            </wp:positionH>
            <wp:positionV relativeFrom="paragraph">
              <wp:posOffset>564515</wp:posOffset>
            </wp:positionV>
            <wp:extent cx="4185920" cy="683260"/>
            <wp:effectExtent l="0" t="0" r="5080" b="2540"/>
            <wp:wrapTopAndBottom/>
            <wp:docPr id="49" name="Picture 49" descr="A picture containing text, wat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A picture containing text, watch&#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4185920" cy="683260"/>
                    </a:xfrm>
                    <a:prstGeom prst="rect">
                      <a:avLst/>
                    </a:prstGeom>
                  </pic:spPr>
                </pic:pic>
              </a:graphicData>
            </a:graphic>
            <wp14:sizeRelH relativeFrom="margin">
              <wp14:pctWidth>0</wp14:pctWidth>
            </wp14:sizeRelH>
            <wp14:sizeRelV relativeFrom="margin">
              <wp14:pctHeight>0</wp14:pctHeight>
            </wp14:sizeRelV>
          </wp:anchor>
        </w:drawing>
      </w:r>
      <w:r w:rsidR="003D20CC" w:rsidRPr="002805F7">
        <w:rPr>
          <w:noProof/>
          <w:sz w:val="22"/>
          <w:szCs w:val="22"/>
        </w:rPr>
        <mc:AlternateContent>
          <mc:Choice Requires="wps">
            <w:drawing>
              <wp:anchor distT="0" distB="0" distL="114300" distR="114300" simplePos="0" relativeHeight="251679744" behindDoc="0" locked="0" layoutInCell="1" allowOverlap="1" wp14:anchorId="358F5FBD" wp14:editId="5C8F1813">
                <wp:simplePos x="0" y="0"/>
                <wp:positionH relativeFrom="column">
                  <wp:posOffset>29845</wp:posOffset>
                </wp:positionH>
                <wp:positionV relativeFrom="paragraph">
                  <wp:posOffset>1340485</wp:posOffset>
                </wp:positionV>
                <wp:extent cx="6103620" cy="635"/>
                <wp:effectExtent l="0" t="0" r="11430" b="13335"/>
                <wp:wrapTopAndBottom/>
                <wp:docPr id="45" name="Text Box 45"/>
                <wp:cNvGraphicFramePr/>
                <a:graphic xmlns:a="http://schemas.openxmlformats.org/drawingml/2006/main">
                  <a:graphicData uri="http://schemas.microsoft.com/office/word/2010/wordprocessingShape">
                    <wps:wsp>
                      <wps:cNvSpPr txBox="1"/>
                      <wps:spPr>
                        <a:xfrm>
                          <a:off x="0" y="0"/>
                          <a:ext cx="6103620" cy="635"/>
                        </a:xfrm>
                        <a:prstGeom prst="rect">
                          <a:avLst/>
                        </a:prstGeom>
                        <a:noFill/>
                        <a:ln>
                          <a:noFill/>
                        </a:ln>
                      </wps:spPr>
                      <wps:txbx>
                        <w:txbxContent>
                          <w:p w14:paraId="450EF86B" w14:textId="7B52A0F1" w:rsidR="00CF4421" w:rsidRDefault="00CF4421" w:rsidP="003D20CC">
                            <w:pPr>
                              <w:pStyle w:val="Caption"/>
                            </w:pPr>
                            <w:r>
                              <w:t xml:space="preserve">Figure </w:t>
                            </w:r>
                            <w:fldSimple w:instr=" SEQ Figure \* ARABIC ">
                              <w:r w:rsidR="00580DAB">
                                <w:rPr>
                                  <w:noProof/>
                                </w:rPr>
                                <w:t>4</w:t>
                              </w:r>
                            </w:fldSimple>
                            <w:r>
                              <w:t>: Equation ALR</w:t>
                            </w:r>
                          </w:p>
                          <w:p w14:paraId="0A04A3EF" w14:textId="261B8F61" w:rsidR="00CF4421" w:rsidRPr="008A0B1F" w:rsidRDefault="00021C2C" w:rsidP="007C1FDF">
                            <w:pPr>
                              <w:pStyle w:val="Caption"/>
                            </w:pPr>
                            <w:r>
                              <w:t>The e</w:t>
                            </w:r>
                            <w:r w:rsidR="00CF4421">
                              <w:t xml:space="preserve">quation describes </w:t>
                            </w:r>
                            <w:r w:rsidR="00BD0577">
                              <w:t xml:space="preserve">the </w:t>
                            </w:r>
                            <w:r w:rsidR="00CF4421">
                              <w:t>calculation of ALR, with x</w:t>
                            </w:r>
                            <w:r w:rsidR="009D7FB9">
                              <w:rPr>
                                <w:vertAlign w:val="subscript"/>
                              </w:rPr>
                              <w:t>j</w:t>
                            </w:r>
                            <w:r w:rsidR="00CF4421">
                              <w:t xml:space="preserve"> as vector of sample features, </w:t>
                            </w:r>
                            <w:r w:rsidR="00CF4421" w:rsidRPr="008A0B1F">
                              <w:t>D</w:t>
                            </w:r>
                            <w:r w:rsidR="00CF4421">
                              <w:t xml:space="preserve"> the </w:t>
                            </w:r>
                            <w:r w:rsidR="00CF4421" w:rsidRPr="008A0B1F">
                              <w:t>total</w:t>
                            </w:r>
                            <w:r w:rsidR="00CF4421">
                              <w:t xml:space="preserve"> number of features, and x</w:t>
                            </w:r>
                            <w:r w:rsidR="009D7FB9">
                              <w:rPr>
                                <w:vertAlign w:val="subscript"/>
                              </w:rPr>
                              <w:t>ref</w:t>
                            </w:r>
                            <w:r w:rsidR="00CF4421">
                              <w:t xml:space="preserve"> the reference feature.</w:t>
                            </w:r>
                            <w:r w:rsidR="00CF4421" w:rsidRPr="00CA3942">
                              <w:t xml:space="preserve"> </w:t>
                            </w:r>
                            <w:r w:rsidR="00CF4421">
                              <w:t>Log-ratio transformations are applied within a feature (i.e., column-wi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8F5FBD" id="Text Box 45" o:spid="_x0000_s1059" type="#_x0000_t202" style="position:absolute;left:0;text-align:left;margin-left:2.35pt;margin-top:105.55pt;width:480.6pt;height:.05pt;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" filled="f" stroked="f">
                <v:textbox style="mso-fit-shape-to-text:t" inset="0,0,0,0">
                  <w:txbxContent>
                    <w:p w14:paraId="450EF86B" w14:textId="7B52A0F1" w:rsidR="00CF4421" w:rsidRDefault="00CF4421" w:rsidP="003D20CC">
                      <w:pPr>
                        <w:pStyle w:val="Caption"/>
                      </w:pPr>
                      <w:r>
                        <w:t xml:space="preserve">Figure </w:t>
                      </w:r>
                      <w:fldSimple w:instr=" SEQ Figure \* ARABIC ">
                        <w:r w:rsidR="00580DAB">
                          <w:rPr>
                            <w:noProof/>
                          </w:rPr>
                          <w:t>4</w:t>
                        </w:r>
                      </w:fldSimple>
                      <w:r>
                        <w:t>: Equation ALR</w:t>
                      </w:r>
                    </w:p>
                    <w:p w14:paraId="0A04A3EF" w14:textId="261B8F61" w:rsidR="00CF4421" w:rsidRPr="008A0B1F" w:rsidRDefault="00021C2C" w:rsidP="007C1FDF">
                      <w:pPr>
                        <w:pStyle w:val="Caption"/>
                      </w:pPr>
                      <w:r>
                        <w:t>The e</w:t>
                      </w:r>
                      <w:r w:rsidR="00CF4421">
                        <w:t xml:space="preserve">quation describes </w:t>
                      </w:r>
                      <w:r w:rsidR="00BD0577">
                        <w:t xml:space="preserve">the </w:t>
                      </w:r>
                      <w:r w:rsidR="00CF4421">
                        <w:t>calculation of ALR, with x</w:t>
                      </w:r>
                      <w:r w:rsidR="009D7FB9">
                        <w:rPr>
                          <w:vertAlign w:val="subscript"/>
                        </w:rPr>
                        <w:t>j</w:t>
                      </w:r>
                      <w:r w:rsidR="00CF4421">
                        <w:t xml:space="preserve"> as vector of sample features, </w:t>
                      </w:r>
                      <w:r w:rsidR="00CF4421" w:rsidRPr="008A0B1F">
                        <w:t>D</w:t>
                      </w:r>
                      <w:r w:rsidR="00CF4421">
                        <w:t xml:space="preserve"> the </w:t>
                      </w:r>
                      <w:r w:rsidR="00CF4421" w:rsidRPr="008A0B1F">
                        <w:t>total</w:t>
                      </w:r>
                      <w:r w:rsidR="00CF4421">
                        <w:t xml:space="preserve"> number of features, and x</w:t>
                      </w:r>
                      <w:r w:rsidR="009D7FB9">
                        <w:rPr>
                          <w:vertAlign w:val="subscript"/>
                        </w:rPr>
                        <w:t>ref</w:t>
                      </w:r>
                      <w:r w:rsidR="00CF4421">
                        <w:t xml:space="preserve"> the reference feature.</w:t>
                      </w:r>
                      <w:r w:rsidR="00CF4421" w:rsidRPr="00CA3942">
                        <w:t xml:space="preserve"> </w:t>
                      </w:r>
                      <w:r w:rsidR="00CF4421">
                        <w:t>Log-ratio transformations are applied within a feature (i.e., column-wise).</w:t>
                      </w:r>
                    </w:p>
                  </w:txbxContent>
                </v:textbox>
                <w10:wrap type="topAndBottom"/>
              </v:shape>
            </w:pict>
          </mc:Fallback>
        </mc:AlternateContent>
      </w:r>
      <w:r w:rsidRPr="002805F7">
        <w:rPr>
          <w:sz w:val="22"/>
          <w:szCs w:val="22"/>
        </w:rPr>
        <w:t>The second log-ratio transformation is ALR. Here</w:t>
      </w:r>
      <w:r w:rsidR="004C5EC1" w:rsidRPr="002805F7">
        <w:rPr>
          <w:sz w:val="22"/>
          <w:szCs w:val="22"/>
        </w:rPr>
        <w:t xml:space="preserve">, the </w:t>
      </w:r>
      <w:r w:rsidRPr="002805F7">
        <w:rPr>
          <w:sz w:val="22"/>
          <w:szCs w:val="22"/>
        </w:rPr>
        <w:t>log-ratio</w:t>
      </w:r>
      <w:r w:rsidR="004C5EC1" w:rsidRPr="002805F7">
        <w:rPr>
          <w:sz w:val="22"/>
          <w:szCs w:val="22"/>
        </w:rPr>
        <w:t xml:space="preserve"> is taken of each measurement within a composition and divided by a </w:t>
      </w:r>
      <w:r w:rsidRPr="002805F7">
        <w:rPr>
          <w:sz w:val="22"/>
          <w:szCs w:val="22"/>
        </w:rPr>
        <w:t xml:space="preserve">chosen </w:t>
      </w:r>
      <w:r w:rsidR="004C5EC1" w:rsidRPr="002805F7">
        <w:rPr>
          <w:sz w:val="22"/>
          <w:szCs w:val="22"/>
        </w:rPr>
        <w:t xml:space="preserve">reference feature. </w:t>
      </w:r>
    </w:p>
    <w:p w14:paraId="094429C6" w14:textId="30C26CE8" w:rsidR="00F17AA5" w:rsidRPr="002805F7" w:rsidRDefault="009D7FB9" w:rsidP="00CC10EA">
      <w:pPr>
        <w:spacing w:line="360" w:lineRule="auto"/>
        <w:jc w:val="both"/>
        <w:rPr>
          <w:sz w:val="22"/>
          <w:szCs w:val="22"/>
        </w:rPr>
      </w:pPr>
      <w:r w:rsidRPr="002805F7">
        <w:rPr>
          <w:sz w:val="22"/>
          <w:szCs w:val="22"/>
        </w:rPr>
        <w:t xml:space="preserve">Thus, the interpretation of ALR log-ratios is very straight-forward and it is also sub-compositional coherent, which is traded for a small loss of isometry. The biggest problem with ALR has always </w:t>
      </w:r>
      <w:r w:rsidRPr="002805F7">
        <w:rPr>
          <w:sz w:val="22"/>
          <w:szCs w:val="22"/>
        </w:rPr>
        <w:lastRenderedPageBreak/>
        <w:t xml:space="preserve">been the choice of reference. </w:t>
      </w:r>
      <w:r w:rsidR="00093DDB" w:rsidRPr="002805F7">
        <w:rPr>
          <w:sz w:val="22"/>
          <w:szCs w:val="22"/>
        </w:rPr>
        <w:t xml:space="preserve">When choosing </w:t>
      </w:r>
      <w:r w:rsidR="00B2441A" w:rsidRPr="002805F7">
        <w:rPr>
          <w:sz w:val="22"/>
          <w:szCs w:val="22"/>
        </w:rPr>
        <w:t>a reference</w:t>
      </w:r>
      <w:r w:rsidR="00093DDB" w:rsidRPr="002805F7">
        <w:rPr>
          <w:sz w:val="22"/>
          <w:szCs w:val="22"/>
        </w:rPr>
        <w:t>, Greenacre et al. 2021 propose</w:t>
      </w:r>
      <w:r w:rsidR="004D22FB" w:rsidRPr="002805F7">
        <w:rPr>
          <w:sz w:val="22"/>
          <w:szCs w:val="22"/>
        </w:rPr>
        <w:t>d</w:t>
      </w:r>
      <w:r w:rsidR="00093DDB" w:rsidRPr="002805F7">
        <w:rPr>
          <w:sz w:val="22"/>
          <w:szCs w:val="22"/>
        </w:rPr>
        <w:t xml:space="preserve"> to use three criteria to find a good reference: (i) the reference component should maximize the Procrustes correlation between the additive log-ratio geometry and the exact log-ratio geometry, (ii) the reference should minimize the variance the relative abundances of log-transformed components, and (iii) it should be a well populated component. Using these guidelines produces additive log-ratios close to being isometric, which </w:t>
      </w:r>
      <w:r w:rsidR="00B2441A" w:rsidRPr="002805F7">
        <w:rPr>
          <w:sz w:val="22"/>
          <w:szCs w:val="22"/>
        </w:rPr>
        <w:t xml:space="preserve">would make them </w:t>
      </w:r>
      <w:r w:rsidR="00597CCB" w:rsidRPr="002805F7">
        <w:rPr>
          <w:sz w:val="22"/>
          <w:szCs w:val="22"/>
        </w:rPr>
        <w:t>a favorable log-transformation</w:t>
      </w:r>
      <w:r w:rsidR="004D22FB" w:rsidRPr="002805F7">
        <w:rPr>
          <w:sz w:val="22"/>
          <w:szCs w:val="22"/>
        </w:rPr>
        <w:t>. The obvious drawback is the computational complexity (if a Procrustes analysis is used beforehand), which increases especially in higher-dimensional data.</w:t>
      </w:r>
    </w:p>
    <w:p w14:paraId="537C43D0" w14:textId="3C4C0E2B" w:rsidR="00010743" w:rsidRPr="002805F7" w:rsidRDefault="00F17AA5" w:rsidP="00CC10EA">
      <w:pPr>
        <w:spacing w:line="360" w:lineRule="auto"/>
        <w:jc w:val="both"/>
        <w:rPr>
          <w:sz w:val="22"/>
          <w:szCs w:val="22"/>
        </w:rPr>
      </w:pPr>
      <w:r w:rsidRPr="002805F7">
        <w:rPr>
          <w:sz w:val="22"/>
          <w:szCs w:val="22"/>
        </w:rPr>
        <w:t>In general, log-ratio</w:t>
      </w:r>
      <w:r w:rsidR="00E85B4A" w:rsidRPr="002805F7">
        <w:rPr>
          <w:sz w:val="22"/>
          <w:szCs w:val="22"/>
        </w:rPr>
        <w:t xml:space="preserve"> transformation</w:t>
      </w:r>
      <w:r w:rsidRPr="002805F7">
        <w:rPr>
          <w:sz w:val="22"/>
          <w:szCs w:val="22"/>
        </w:rPr>
        <w:t xml:space="preserve"> do not normalize the data (does not “open it”), but makes the interpretation of the transformed data dependent on the reference used and aim for a straight-forward interpretation of the data </w:t>
      </w:r>
      <w:sdt>
        <w:sdtPr>
          <w:rPr>
            <w:sz w:val="22"/>
            <w:szCs w:val="22"/>
          </w:rPr>
          <w:alias w:val="To edit, see citavi.com/edit"/>
          <w:tag w:val="CitaviPlaceholder#e8855212-a10b-4ba1-9603-a8b030c9ce25"/>
          <w:id w:val="-1936039575"/>
          <w:placeholder>
            <w:docPart w:val="E47A5CA4A4D640439DD62D36F6C483E6"/>
          </w:placeholder>
        </w:sdtPr>
        <w:sdtEndPr/>
        <w:sdtContent>
          <w:r w:rsidRPr="002805F7">
            <w:rPr>
              <w:sz w:val="22"/>
              <w:szCs w:val="22"/>
            </w:rPr>
            <w:fldChar w:fldCharType="begin"/>
          </w:r>
          <w:r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MTc2ODQ3LTNlZWQtNGY2YS1hNWQ2LTFmNDBiZjA5NWMwYS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U4ODU1MjEyLWExMGItNGJhMS05NjAzLWE4YjAzMGM5Y2UyNSIsIlRleHQiOiIoUXVpbm4gZXQgYWwuIDIwMTgpIiwiV0FJVmVyc2lvbiI6IjYuMTEuMC4wIn0=}</w:instrText>
          </w:r>
          <w:r w:rsidRPr="002805F7">
            <w:rPr>
              <w:sz w:val="22"/>
              <w:szCs w:val="22"/>
            </w:rPr>
            <w:fldChar w:fldCharType="separate"/>
          </w:r>
          <w:r w:rsidR="00811F09" w:rsidRPr="002805F7">
            <w:rPr>
              <w:sz w:val="22"/>
              <w:szCs w:val="22"/>
            </w:rPr>
            <w:t>(Quinn et al. 2018)</w:t>
          </w:r>
          <w:r w:rsidRPr="002805F7">
            <w:rPr>
              <w:sz w:val="22"/>
              <w:szCs w:val="22"/>
            </w:rPr>
            <w:fldChar w:fldCharType="end"/>
          </w:r>
        </w:sdtContent>
      </w:sdt>
      <w:r w:rsidRPr="002805F7">
        <w:rPr>
          <w:sz w:val="22"/>
          <w:szCs w:val="22"/>
        </w:rPr>
        <w:t>.</w:t>
      </w:r>
      <w:r w:rsidR="00E85B4A" w:rsidRPr="002805F7">
        <w:rPr>
          <w:sz w:val="22"/>
          <w:szCs w:val="22"/>
        </w:rPr>
        <w:t xml:space="preserve"> </w:t>
      </w:r>
    </w:p>
    <w:p w14:paraId="2548DB0B" w14:textId="3FEA20D9" w:rsidR="008A6E79" w:rsidRPr="002805F7" w:rsidRDefault="004428CF" w:rsidP="004428CF">
      <w:pPr>
        <w:pStyle w:val="Heading1"/>
      </w:pPr>
      <w:bookmarkStart w:id="7" w:name="_Toc104466251"/>
      <w:bookmarkEnd w:id="2"/>
      <w:commentRangeStart w:id="8"/>
      <w:r w:rsidRPr="002805F7">
        <w:t>The Problem</w:t>
      </w:r>
      <w:commentRangeEnd w:id="8"/>
      <w:r w:rsidRPr="002805F7">
        <w:rPr>
          <w:rStyle w:val="CommentReference"/>
          <w:caps w:val="0"/>
          <w:color w:val="auto"/>
          <w:spacing w:val="0"/>
          <w:sz w:val="22"/>
          <w:szCs w:val="22"/>
        </w:rPr>
        <w:commentReference w:id="8"/>
      </w:r>
      <w:bookmarkEnd w:id="7"/>
    </w:p>
    <w:p w14:paraId="13FAEF8A" w14:textId="05100A63" w:rsidR="009F1696" w:rsidRPr="002805F7" w:rsidRDefault="009F1696" w:rsidP="009F1696">
      <w:pPr>
        <w:pStyle w:val="Heading2"/>
        <w:rPr>
          <w:sz w:val="22"/>
          <w:szCs w:val="22"/>
        </w:rPr>
      </w:pPr>
      <w:bookmarkStart w:id="9" w:name="_Toc104466252"/>
      <w:r w:rsidRPr="002805F7">
        <w:rPr>
          <w:sz w:val="22"/>
          <w:szCs w:val="22"/>
        </w:rPr>
        <w:t>Machine Learning</w:t>
      </w:r>
      <w:bookmarkEnd w:id="9"/>
    </w:p>
    <w:p w14:paraId="4F4D8CCC" w14:textId="0E1CBC7B" w:rsidR="00FF4CE6" w:rsidRPr="002805F7" w:rsidRDefault="00FF4CE6" w:rsidP="00CC10EA">
      <w:pPr>
        <w:spacing w:line="360" w:lineRule="auto"/>
        <w:jc w:val="both"/>
        <w:rPr>
          <w:sz w:val="22"/>
          <w:szCs w:val="22"/>
        </w:rPr>
      </w:pPr>
      <w:r w:rsidRPr="002805F7">
        <w:rPr>
          <w:sz w:val="22"/>
          <w:szCs w:val="22"/>
        </w:rPr>
        <w:t xml:space="preserve">Predictive methods such as random forests (RF), artificial neural networks (ANN), deep learning (DL) or support-vector machines (SVM) and other methods have become in the last years increasingly popular </w:t>
      </w:r>
      <w:sdt>
        <w:sdtPr>
          <w:rPr>
            <w:sz w:val="22"/>
            <w:szCs w:val="22"/>
          </w:rPr>
          <w:alias w:val="To edit, see citavi.com/edit"/>
          <w:tag w:val="CitaviPlaceholder#6474a9a4-8355-4221-a809-54204646d694"/>
          <w:id w:val="1105082184"/>
          <w:placeholder>
            <w:docPart w:val="7DF8677E56934D0E9A1D62B56BA8E092"/>
          </w:placeholder>
        </w:sdtPr>
        <w:sdtEndPr/>
        <w:sdtContent>
          <w:r w:rsidRPr="002805F7">
            <w:rPr>
              <w:sz w:val="22"/>
              <w:szCs w:val="22"/>
            </w:rPr>
            <w:fldChar w:fldCharType="begin"/>
          </w:r>
          <w:r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}</w:instrText>
          </w:r>
          <w:r w:rsidRPr="002805F7">
            <w:rPr>
              <w:sz w:val="22"/>
              <w:szCs w:val="22"/>
            </w:rPr>
            <w:fldChar w:fldCharType="separate"/>
          </w:r>
          <w:r w:rsidR="00811F09" w:rsidRPr="002805F7">
            <w:rPr>
              <w:sz w:val="22"/>
              <w:szCs w:val="22"/>
            </w:rPr>
            <w:t>(Tolosana-Delgado et al. 2019)</w:t>
          </w:r>
          <w:r w:rsidRPr="002805F7">
            <w:rPr>
              <w:sz w:val="22"/>
              <w:szCs w:val="22"/>
            </w:rPr>
            <w:fldChar w:fldCharType="end"/>
          </w:r>
        </w:sdtContent>
      </w:sdt>
      <w:r w:rsidRPr="002805F7">
        <w:rPr>
          <w:sz w:val="22"/>
          <w:szCs w:val="22"/>
        </w:rPr>
        <w:t xml:space="preserve">. </w:t>
      </w:r>
      <w:r w:rsidR="00B17D30" w:rsidRPr="002805F7">
        <w:rPr>
          <w:sz w:val="22"/>
          <w:szCs w:val="22"/>
        </w:rPr>
        <w:t xml:space="preserve">Vital for good machine learning conclusions is the </w:t>
      </w:r>
      <w:r w:rsidRPr="002805F7">
        <w:rPr>
          <w:sz w:val="22"/>
          <w:szCs w:val="22"/>
        </w:rPr>
        <w:t xml:space="preserve">balancing </w:t>
      </w:r>
      <w:r w:rsidR="00B17D30" w:rsidRPr="002805F7">
        <w:rPr>
          <w:sz w:val="22"/>
          <w:szCs w:val="22"/>
        </w:rPr>
        <w:t>of</w:t>
      </w:r>
      <w:r w:rsidRPr="002805F7">
        <w:rPr>
          <w:sz w:val="22"/>
          <w:szCs w:val="22"/>
        </w:rPr>
        <w:t xml:space="preserve"> predictive power with </w:t>
      </w:r>
      <w:r w:rsidR="00B17D30" w:rsidRPr="002805F7">
        <w:rPr>
          <w:sz w:val="22"/>
          <w:szCs w:val="22"/>
        </w:rPr>
        <w:t xml:space="preserve">the explainability, similarly to log-ratio transformations. </w:t>
      </w:r>
      <w:r w:rsidRPr="002805F7">
        <w:rPr>
          <w:sz w:val="22"/>
          <w:szCs w:val="22"/>
        </w:rPr>
        <w:t xml:space="preserve"> </w:t>
      </w:r>
    </w:p>
    <w:p w14:paraId="0F3BB8EB" w14:textId="597585B9" w:rsidR="00FA6639" w:rsidRPr="002805F7" w:rsidRDefault="00F644FF" w:rsidP="00CC10EA">
      <w:pPr>
        <w:spacing w:line="360" w:lineRule="auto"/>
        <w:jc w:val="both"/>
        <w:rPr>
          <w:sz w:val="22"/>
          <w:szCs w:val="22"/>
        </w:rPr>
      </w:pPr>
      <w:r w:rsidRPr="002805F7">
        <w:rPr>
          <w:sz w:val="22"/>
          <w:szCs w:val="22"/>
        </w:rPr>
        <w:t xml:space="preserve">In terms of statistical analysis, </w:t>
      </w:r>
      <w:r w:rsidR="003E311B" w:rsidRPr="002805F7">
        <w:rPr>
          <w:sz w:val="22"/>
          <w:szCs w:val="22"/>
        </w:rPr>
        <w:t>m</w:t>
      </w:r>
      <w:r w:rsidRPr="002805F7">
        <w:rPr>
          <w:sz w:val="22"/>
          <w:szCs w:val="22"/>
        </w:rPr>
        <w:t xml:space="preserve">achine </w:t>
      </w:r>
      <w:r w:rsidR="003E311B" w:rsidRPr="002805F7">
        <w:rPr>
          <w:sz w:val="22"/>
          <w:szCs w:val="22"/>
        </w:rPr>
        <w:t>l</w:t>
      </w:r>
      <w:r w:rsidRPr="002805F7">
        <w:rPr>
          <w:sz w:val="22"/>
          <w:szCs w:val="22"/>
        </w:rPr>
        <w:t xml:space="preserve">earning models are of great interest for microbiome analysis, as they allow predictions of biomarkers, phenotypes or microbial taxa, as well as other interesting tasks, that are not possible with the standard microbiome tool kit </w:t>
      </w:r>
      <w:sdt>
        <w:sdtPr>
          <w:rPr>
            <w:sz w:val="22"/>
            <w:szCs w:val="22"/>
          </w:rPr>
          <w:alias w:val="To edit, see citavi.com/edit"/>
          <w:tag w:val="CitaviPlaceholder#b6b26c18-29ec-4201-9620-7ba1b9789da1"/>
          <w:id w:val="-1607032988"/>
          <w:placeholder>
            <w:docPart w:val="DefaultPlaceholder_-1854013440"/>
          </w:placeholder>
        </w:sdtPr>
        <w:sdtEndPr/>
        <w:sdtContent>
          <w:r w:rsidRPr="002805F7">
            <w:rPr>
              <w:sz w:val="22"/>
              <w:szCs w:val="22"/>
            </w:rPr>
            <w:fldChar w:fldCharType="begin"/>
          </w:r>
          <w:r w:rsidR="00C13005"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MTBmM2Y3LTQwMGItNGIyOC05MGYzLWRlY2ZjOTk4MjkyZiIsIlJhbmdlTGVuZ3RoIjoyOSwiUmVmZXJlbmNlSWQiOiIwYmVjMzgyZS0yYTI3LTRkN2UtYjJjNi0xMzBiOTRiOGM4Y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MzNzM3OTIwIiwiVXJpU3RyaW5nIjoiaHR0cDovL3d3dy5uY2JpLm5sbS5uaWguZ292L3B1Ym1lZC8zMzczNzkyM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OFQxMTozNDoxOCIsIk1vZGlmaWVkQnkiOiJfSmVubmlmZXIgTmV1bWFpZXIiLCJJZCI6ImU4ODhhNTg5LWE3NTUtNGMxYi04YWYyLWFiYjVlNzNhNDFhNyIsIk1vZGlmaWVkT24iOiIyMDIyLTAxLTI4VDExOjM0OjE4IiwiUHJvamVjdCI6eyIkcmVmIjoiNSJ9fV0sIk9yZ2FuaXphdGlvbnMiOltdLCJPdGhlcnNJbnZvbHZlZCI6W10sIlBhZ2VSYW5nZSI6IjxzcD5cclxuICA8bj42MzQ1MTE8L24+XHJcbiAgPGluPnRydWU8L2luPlxyXG4gIDxvcz42MzQ1MTE8L29zPlxyXG4gIDxwcz42MzQ1MTE8L3BzPlxyXG48L3NwPlxyXG48b3M+NjM0NTExPC9vcz4iLCJQZXJpb2RpY2FsIjp7IiRpZCI6IjQz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}</w:instrText>
          </w:r>
          <w:r w:rsidRPr="002805F7">
            <w:rPr>
              <w:sz w:val="22"/>
              <w:szCs w:val="22"/>
            </w:rPr>
            <w:fldChar w:fldCharType="separate"/>
          </w:r>
          <w:r w:rsidR="00811F09" w:rsidRPr="002805F7">
            <w:rPr>
              <w:sz w:val="22"/>
              <w:szCs w:val="22"/>
            </w:rPr>
            <w:t>(Marcos-Zambrano et al. 2021)</w:t>
          </w:r>
          <w:r w:rsidRPr="002805F7">
            <w:rPr>
              <w:sz w:val="22"/>
              <w:szCs w:val="22"/>
            </w:rPr>
            <w:fldChar w:fldCharType="end"/>
          </w:r>
        </w:sdtContent>
      </w:sdt>
      <w:r w:rsidRPr="002805F7">
        <w:rPr>
          <w:sz w:val="22"/>
          <w:szCs w:val="22"/>
        </w:rPr>
        <w:t xml:space="preserve">. Therefore, a correct application of </w:t>
      </w:r>
      <w:r w:rsidR="003E311B" w:rsidRPr="002805F7">
        <w:rPr>
          <w:sz w:val="22"/>
          <w:szCs w:val="22"/>
        </w:rPr>
        <w:t>m</w:t>
      </w:r>
      <w:r w:rsidRPr="002805F7">
        <w:rPr>
          <w:sz w:val="22"/>
          <w:szCs w:val="22"/>
        </w:rPr>
        <w:t xml:space="preserve">achine </w:t>
      </w:r>
      <w:r w:rsidR="003E311B" w:rsidRPr="002805F7">
        <w:rPr>
          <w:sz w:val="22"/>
          <w:szCs w:val="22"/>
        </w:rPr>
        <w:t>l</w:t>
      </w:r>
      <w:r w:rsidRPr="002805F7">
        <w:rPr>
          <w:sz w:val="22"/>
          <w:szCs w:val="22"/>
        </w:rPr>
        <w:t xml:space="preserve">earning models is key to reproducible and interpretable research results. </w:t>
      </w:r>
      <w:r w:rsidR="00FA6639" w:rsidRPr="002805F7">
        <w:rPr>
          <w:sz w:val="22"/>
          <w:szCs w:val="22"/>
        </w:rPr>
        <w:t xml:space="preserve">However, it is still unclear if any log-ratio transformation improves the performance in a prediction task. </w:t>
      </w:r>
    </w:p>
    <w:p w14:paraId="46010E78" w14:textId="713DB467" w:rsidR="00FF4CE6" w:rsidRPr="002805F7" w:rsidRDefault="00F644FF" w:rsidP="00CC10EA">
      <w:pPr>
        <w:spacing w:line="360" w:lineRule="auto"/>
        <w:jc w:val="both"/>
        <w:rPr>
          <w:sz w:val="22"/>
          <w:szCs w:val="22"/>
        </w:rPr>
      </w:pPr>
      <w:r w:rsidRPr="002805F7">
        <w:rPr>
          <w:sz w:val="22"/>
          <w:szCs w:val="22"/>
        </w:rPr>
        <w:t xml:space="preserve">Several studies </w:t>
      </w:r>
      <w:r w:rsidR="00FF4CE6" w:rsidRPr="002805F7">
        <w:rPr>
          <w:sz w:val="22"/>
          <w:szCs w:val="22"/>
        </w:rPr>
        <w:t>showed log-ratio transformations in machine learning models with mixed performances</w:t>
      </w:r>
      <w:r w:rsidR="00FA6639" w:rsidRPr="002805F7">
        <w:rPr>
          <w:sz w:val="22"/>
          <w:szCs w:val="22"/>
        </w:rPr>
        <w:t xml:space="preserve"> </w:t>
      </w:r>
      <w:sdt>
        <w:sdtPr>
          <w:rPr>
            <w:sz w:val="22"/>
            <w:szCs w:val="22"/>
          </w:rPr>
          <w:alias w:val="To edit, see citavi.com/edit"/>
          <w:tag w:val="CitaviPlaceholder#9e7caab1-5094-4a6c-ac78-74124e573bbf"/>
          <w:id w:val="714930381"/>
          <w:placeholder>
            <w:docPart w:val="1EE1C080406C422BB7D8E22579C38D20"/>
          </w:placeholder>
        </w:sdtPr>
        <w:sdtEndPr/>
        <w:sdtContent>
          <w:r w:rsidR="00FA6639" w:rsidRPr="002805F7">
            <w:rPr>
              <w:sz w:val="22"/>
              <w:szCs w:val="22"/>
            </w:rPr>
            <w:fldChar w:fldCharType="begin"/>
          </w:r>
          <w:r w:rsidR="00FA6639"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YTRmOWNhLTY2N2ItNDcwNC1iZjk3LWMxNGIxMDg4NzFlNyIsIlJhbmdlTGVuZ3RoIjoxOSwiUmVmZXJlbmNlSWQiOiJhODM5Nzg3Mi0yMWJjLTQ5MzItYmFmZi1lYTMzYTVlNzY5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1MTk0L2hlc3MtMjAxOC01ODQiLCJVcmlTdHJpbmciOiJodHRwczovL2RvaS5vcmcvMTAuNTE5NC9oZXNzLTIwMTgtNTg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yZWYiOiI1In19XSwiQ2l0YXRpb25LZXlVcGRhdGVUeXBlIjowLCJDb2xsYWJvcmF0b3JzIjpbXSwiRGF0ZSI6IjExLzE3LzIwMjE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TExLjA4OTUzdjEiLCJVcmlTdHJpbmciOiJodHRwczovL2FyeGl2Lm9yZy9wZGYvMjExMS4wODk1M3Yx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xLTIxVDIzOjAzOjI2IiwiTW9kaWZpZWRCeSI6Il9KZW5uaWZlciBOZXVtYWllciIsIklkIjoiOTMzYjkzZmQtMzg4NS00YmM2LWFhMzMtNjU1ZjBhNTBiMzcxIiwiTW9kaWZpZWRPbiI6IjIwMjItMDEtMjFUMjM6MDM6MjY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2Ficy8yMTExLjA4OTUzdjEiLCJVcmlTdHJpbmciOiJodHRwOi8vYXJ4aXYub3JnL2Ficy8yMTExLjA4OTUzdj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plbm5pZmVyIE5ldW1haWVyIiwiQ3JlYXRlZE9uIjoiMjAyMi0wMS0yMVQyMzowMzoyNiIsIk1vZGlmaWVkQnkiOiJfSmVubmlmZXIgTmV1bWFpZXIiLCJJZCI6IjBmYzljZWM5LTM4YjEtNGI2Ny1iMzEzLWJkMGNmOTJiNmZhOSIsIk1vZGlmaWVkT24iOiIyMDIyLTAxLTIxVDIzOjAzOjI2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aHR0cDovL2FyeGl2Lm9yZy9wZGYvMjExMS4wODk1M3YxIiwiVXJpU3RyaW5nIjoiaHR0cDovL2FyeGl2Lm9yZy9wZGYvMjExMS4wODk1M3Yx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}</w:instrText>
          </w:r>
          <w:r w:rsidR="00FA6639" w:rsidRPr="002805F7">
            <w:rPr>
              <w:sz w:val="22"/>
              <w:szCs w:val="22"/>
            </w:rPr>
            <w:fldChar w:fldCharType="separate"/>
          </w:r>
          <w:r w:rsidR="00FA6639" w:rsidRPr="002805F7">
            <w:rPr>
              <w:sz w:val="22"/>
              <w:szCs w:val="22"/>
            </w:rPr>
            <w:t>(Zhang and Shi 2019; Coenders and Greenacre 2021)</w:t>
          </w:r>
          <w:r w:rsidR="00FA6639" w:rsidRPr="002805F7">
            <w:rPr>
              <w:sz w:val="22"/>
              <w:szCs w:val="22"/>
            </w:rPr>
            <w:fldChar w:fldCharType="end"/>
          </w:r>
        </w:sdtContent>
      </w:sdt>
      <w:r w:rsidR="00FF4CE6" w:rsidRPr="002805F7">
        <w:rPr>
          <w:sz w:val="22"/>
          <w:szCs w:val="22"/>
        </w:rPr>
        <w:t>.</w:t>
      </w:r>
      <w:r w:rsidRPr="002805F7">
        <w:rPr>
          <w:sz w:val="22"/>
          <w:szCs w:val="22"/>
        </w:rPr>
        <w:t xml:space="preserve"> </w:t>
      </w:r>
      <w:r w:rsidR="00FF4CE6" w:rsidRPr="002805F7">
        <w:rPr>
          <w:sz w:val="22"/>
          <w:szCs w:val="22"/>
        </w:rPr>
        <w:t xml:space="preserve">In 2019, Zhang and Shi compared several machine learning algorithms on geological compositional data and showed that overall, RF was the best performing model and that ILR and CLR were superior to ALR </w:t>
      </w:r>
      <w:sdt>
        <w:sdtPr>
          <w:rPr>
            <w:sz w:val="22"/>
            <w:szCs w:val="22"/>
          </w:rPr>
          <w:alias w:val="To edit, see citavi.com/edit"/>
          <w:tag w:val="CitaviPlaceholder#69cb0f53-a89a-427f-b4ce-f0223911eecb"/>
          <w:id w:val="98458380"/>
          <w:placeholder>
            <w:docPart w:val="51BFD25CA4734EDE83C7CEFAD1972412"/>
          </w:placeholder>
        </w:sdtPr>
        <w:sdtEndPr/>
        <w:sdtContent>
          <w:r w:rsidR="00FF4CE6" w:rsidRPr="002805F7">
            <w:rPr>
              <w:sz w:val="22"/>
              <w:szCs w:val="22"/>
            </w:rPr>
            <w:fldChar w:fldCharType="begin"/>
          </w:r>
          <w:r w:rsidR="00FF4CE6"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ZjdhNmIzLTQzZmMtNDU1MC1iM2VlLWU4ZDBjODdlN2RhOSIsIlJhbmdlTGVuZ3RoIjoyMCwiUmVmZXJlbmNlSWQiOiJhODM5Nzg3Mi0yMWJjLTQ5MzItYmFmZi1lYTMzYTVlNzY5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1MTk0L2hlc3MtMjAxOC01ODQiLCJVcmlTdHJpbmciOiJodHRwczovL2RvaS5vcmcvMTAuNTE5NC9oZXNzLTIwMTgtNTg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}</w:instrText>
          </w:r>
          <w:r w:rsidR="00FF4CE6" w:rsidRPr="002805F7">
            <w:rPr>
              <w:sz w:val="22"/>
              <w:szCs w:val="22"/>
            </w:rPr>
            <w:fldChar w:fldCharType="separate"/>
          </w:r>
          <w:r w:rsidR="00811F09" w:rsidRPr="002805F7">
            <w:rPr>
              <w:sz w:val="22"/>
              <w:szCs w:val="22"/>
            </w:rPr>
            <w:t>(Zhang and Shi 2019)</w:t>
          </w:r>
          <w:r w:rsidR="00FF4CE6" w:rsidRPr="002805F7">
            <w:rPr>
              <w:sz w:val="22"/>
              <w:szCs w:val="22"/>
            </w:rPr>
            <w:fldChar w:fldCharType="end"/>
          </w:r>
        </w:sdtContent>
      </w:sdt>
      <w:r w:rsidR="00FF4CE6" w:rsidRPr="002805F7">
        <w:rPr>
          <w:sz w:val="22"/>
          <w:szCs w:val="22"/>
        </w:rPr>
        <w:t xml:space="preserve">. Tolosana-Delgado et al. (2019) </w:t>
      </w:r>
      <w:r w:rsidR="00B17D30" w:rsidRPr="002805F7">
        <w:rPr>
          <w:sz w:val="22"/>
          <w:szCs w:val="22"/>
        </w:rPr>
        <w:t>concluded</w:t>
      </w:r>
      <w:r w:rsidR="00FF4CE6" w:rsidRPr="002805F7">
        <w:rPr>
          <w:sz w:val="22"/>
          <w:szCs w:val="22"/>
        </w:rPr>
        <w:t xml:space="preserve"> that ridge regression and SVM both need ILR. More observations were also made by Quinn et al. 2020. They performed linear discriminant analysis (LDR) on ILR-transformed data and partial least squares (PLS) to CLR-transformed data and showed good predictive results </w:t>
      </w:r>
      <w:sdt>
        <w:sdtPr>
          <w:rPr>
            <w:sz w:val="22"/>
            <w:szCs w:val="22"/>
          </w:rPr>
          <w:alias w:val="To edit, see citavi.com/edit"/>
          <w:tag w:val="CitaviPlaceholder#c627e10a-4ab2-4e8a-a7d1-a53d9b1a2578"/>
          <w:id w:val="754170153"/>
          <w:placeholder>
            <w:docPart w:val="51BFD25CA4734EDE83C7CEFAD1972412"/>
          </w:placeholder>
        </w:sdtPr>
        <w:sdtEndPr/>
        <w:sdtContent>
          <w:r w:rsidR="00FF4CE6" w:rsidRPr="002805F7">
            <w:rPr>
              <w:sz w:val="22"/>
              <w:szCs w:val="22"/>
            </w:rPr>
            <w:fldChar w:fldCharType="begin"/>
          </w:r>
          <w:r w:rsidR="00C13005"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MjM2YzVmLTBkYmQtNDk2ZS1hMThmLWJjNDQ0MzM4NmIzZSIsIlJhbmdlTGVuZ3RoIjoyMCwiUmVmZXJlbmNlSWQiOiJiOGQ1MWUyMS1mNWMyLTRlNTQtODAyMS1kYTFiOTIyZWZj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XSwiQ2l0YXRpb25LZXlVcGRhdGVUeXBlIjowLCJDb2xsYWJvcmF0b3JzIjpbXSwiRGF0ZTIiOiI0LzcvMjAyMCIsIkRvaSI6IjEwLjExMjgvbVN5c3RlbXMuMDAyMzAtMTku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jI2NTMxNCIsIlVyaVN0cmluZyI6Imh0dHA6Ly93d3cubmNiaS5ubG0ubmloLmdvdi9wdWJtZWQvMzIyNjUzMTQ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NTVhNDk0YzEtMzY5Ny00MTA0LWI4OTAtMzBjYzI1ODcwYmZjIiwiTW9kaWZpZWRPbiI6IjIwMjItMDEtMjFUMjM6MDM6MjY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3MTQxODg5IiwiVXJpU3RyaW5nIjoiaHR0cHM6Ly93d3cubmNiaS5ubG0ubmloLmdvdi9wbWMvYXJ0aWNsZXMvUE1DNzE0MTg4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NzdhM2VmZWQtYWMzZC00ODNjLTkwZWItN2ZiN2JiZGU3NmM5IiwiTW9kaWZpZWRPbiI6IjIwMjItMDEtMjFUMjM6MDM6Mj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I4L21TeXN0ZW1zLjAwMjMwLTE5IiwiVXJpU3RyaW5nIjoiaHR0cHM6Ly9kb2kub3JnLzEwLjExMjgvbVN5c3RlbXMuMDAyMzAtMTku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}</w:instrText>
          </w:r>
          <w:r w:rsidR="00FF4CE6" w:rsidRPr="002805F7">
            <w:rPr>
              <w:sz w:val="22"/>
              <w:szCs w:val="22"/>
            </w:rPr>
            <w:fldChar w:fldCharType="separate"/>
          </w:r>
          <w:r w:rsidR="00811F09" w:rsidRPr="002805F7">
            <w:rPr>
              <w:sz w:val="22"/>
              <w:szCs w:val="22"/>
            </w:rPr>
            <w:t>(Quinn and Erb 2020)</w:t>
          </w:r>
          <w:r w:rsidR="00FF4CE6" w:rsidRPr="002805F7">
            <w:rPr>
              <w:sz w:val="22"/>
              <w:szCs w:val="22"/>
            </w:rPr>
            <w:fldChar w:fldCharType="end"/>
          </w:r>
        </w:sdtContent>
      </w:sdt>
      <w:r w:rsidR="00FF4CE6" w:rsidRPr="002805F7">
        <w:rPr>
          <w:sz w:val="22"/>
          <w:szCs w:val="22"/>
        </w:rPr>
        <w:t xml:space="preserve">. Neural Networks </w:t>
      </w:r>
      <w:r w:rsidR="00FF4CE6" w:rsidRPr="002805F7">
        <w:rPr>
          <w:sz w:val="22"/>
          <w:szCs w:val="22"/>
        </w:rPr>
        <w:lastRenderedPageBreak/>
        <w:t xml:space="preserve">require further research, but does not seem to be equivariant </w:t>
      </w:r>
      <w:sdt>
        <w:sdtPr>
          <w:rPr>
            <w:sz w:val="22"/>
            <w:szCs w:val="22"/>
          </w:rPr>
          <w:alias w:val="To edit, see citavi.com/edit"/>
          <w:tag w:val="CitaviPlaceholder#79e40979-be84-4310-aaf9-557d0b935dfb"/>
          <w:id w:val="-1546747870"/>
          <w:placeholder>
            <w:docPart w:val="51BFD25CA4734EDE83C7CEFAD1972412"/>
          </w:placeholder>
        </w:sdtPr>
        <w:sdtEndPr/>
        <w:sdtContent>
          <w:r w:rsidR="00FF4CE6" w:rsidRPr="002805F7">
            <w:rPr>
              <w:sz w:val="22"/>
              <w:szCs w:val="22"/>
            </w:rPr>
            <w:fldChar w:fldCharType="begin"/>
          </w:r>
          <w:r w:rsidR="00FF4CE6"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}</w:instrText>
          </w:r>
          <w:r w:rsidR="00FF4CE6" w:rsidRPr="002805F7">
            <w:rPr>
              <w:sz w:val="22"/>
              <w:szCs w:val="22"/>
            </w:rPr>
            <w:fldChar w:fldCharType="separate"/>
          </w:r>
          <w:r w:rsidR="00811F09" w:rsidRPr="002805F7">
            <w:rPr>
              <w:sz w:val="22"/>
              <w:szCs w:val="22"/>
            </w:rPr>
            <w:t>(Tolosana-Delgado et al. 2019)</w:t>
          </w:r>
          <w:r w:rsidR="00FF4CE6" w:rsidRPr="002805F7">
            <w:rPr>
              <w:sz w:val="22"/>
              <w:szCs w:val="22"/>
            </w:rPr>
            <w:fldChar w:fldCharType="end"/>
          </w:r>
        </w:sdtContent>
      </w:sdt>
      <w:r w:rsidR="00FF4CE6" w:rsidRPr="002805F7">
        <w:rPr>
          <w:sz w:val="22"/>
          <w:szCs w:val="22"/>
        </w:rPr>
        <w:t xml:space="preserve">, i.e. not any log-ratio </w:t>
      </w:r>
      <w:r w:rsidR="00723753" w:rsidRPr="002805F7">
        <w:rPr>
          <w:sz w:val="22"/>
          <w:szCs w:val="22"/>
        </w:rPr>
        <w:t xml:space="preserve">transformation </w:t>
      </w:r>
      <w:r w:rsidR="00FF4CE6" w:rsidRPr="002805F7">
        <w:rPr>
          <w:sz w:val="22"/>
          <w:szCs w:val="22"/>
        </w:rPr>
        <w:t>works similarly well.</w:t>
      </w:r>
    </w:p>
    <w:p w14:paraId="577ABA8F" w14:textId="09D99175" w:rsidR="00F644FF" w:rsidRPr="002805F7" w:rsidRDefault="00FF4CE6" w:rsidP="00CC10EA">
      <w:pPr>
        <w:spacing w:line="360" w:lineRule="auto"/>
        <w:jc w:val="both"/>
        <w:rPr>
          <w:sz w:val="22"/>
          <w:szCs w:val="22"/>
        </w:rPr>
      </w:pPr>
      <w:r w:rsidRPr="002805F7">
        <w:rPr>
          <w:sz w:val="22"/>
          <w:szCs w:val="22"/>
        </w:rPr>
        <w:t xml:space="preserve">These observations demonstrate the </w:t>
      </w:r>
      <w:r w:rsidR="00B17D30" w:rsidRPr="002805F7">
        <w:rPr>
          <w:sz w:val="22"/>
          <w:szCs w:val="22"/>
        </w:rPr>
        <w:t xml:space="preserve">current predicament between </w:t>
      </w:r>
      <w:r w:rsidRPr="002805F7">
        <w:rPr>
          <w:sz w:val="22"/>
          <w:szCs w:val="22"/>
        </w:rPr>
        <w:t>compositional data</w:t>
      </w:r>
      <w:r w:rsidR="00B17D30" w:rsidRPr="002805F7">
        <w:rPr>
          <w:sz w:val="22"/>
          <w:szCs w:val="22"/>
        </w:rPr>
        <w:t xml:space="preserve"> and machine learning</w:t>
      </w:r>
      <w:r w:rsidRPr="002805F7">
        <w:rPr>
          <w:sz w:val="22"/>
          <w:szCs w:val="22"/>
        </w:rPr>
        <w:t>. Log-ratio</w:t>
      </w:r>
      <w:r w:rsidR="001A6C1D" w:rsidRPr="002805F7">
        <w:rPr>
          <w:sz w:val="22"/>
          <w:szCs w:val="22"/>
        </w:rPr>
        <w:t xml:space="preserve"> transformation</w:t>
      </w:r>
      <w:r w:rsidRPr="002805F7">
        <w:rPr>
          <w:sz w:val="22"/>
          <w:szCs w:val="22"/>
        </w:rPr>
        <w:t xml:space="preserve"> in linear and generalized linear models are not easily chosen and depend heavily on the observations at hand. In general, log-ratio transformations seem to outperform raw proportions for classification tasks, but it is not clear how log-ratio transformations relate to the changes in predictive performance. </w:t>
      </w:r>
      <w:r w:rsidR="00CF66D9" w:rsidRPr="002805F7">
        <w:rPr>
          <w:sz w:val="22"/>
          <w:szCs w:val="22"/>
        </w:rPr>
        <w:t xml:space="preserve">Furthermore, employing log-ratio transformations leads to an increase in complexity in the correct application of machine learning models. Thus, it is of increasing importance to create a practical guide for all scientists who </w:t>
      </w:r>
      <w:r w:rsidR="003E311B" w:rsidRPr="002805F7">
        <w:rPr>
          <w:sz w:val="22"/>
          <w:szCs w:val="22"/>
        </w:rPr>
        <w:t>want</w:t>
      </w:r>
      <w:r w:rsidR="00CF66D9" w:rsidRPr="002805F7">
        <w:rPr>
          <w:sz w:val="22"/>
          <w:szCs w:val="22"/>
        </w:rPr>
        <w:t xml:space="preserve"> to employ such analysis. </w:t>
      </w:r>
    </w:p>
    <w:p w14:paraId="4BD369E1" w14:textId="5E304AE3" w:rsidR="00FF6F39" w:rsidRPr="002805F7" w:rsidRDefault="00FF6F39" w:rsidP="00CC10EA">
      <w:pPr>
        <w:spacing w:line="360" w:lineRule="auto"/>
        <w:jc w:val="both"/>
        <w:rPr>
          <w:strike/>
          <w:sz w:val="22"/>
          <w:szCs w:val="22"/>
        </w:rPr>
      </w:pPr>
      <w:r w:rsidRPr="002805F7">
        <w:rPr>
          <w:strike/>
          <w:sz w:val="22"/>
          <w:szCs w:val="22"/>
        </w:rPr>
        <w:t xml:space="preserve">The question arises if machine learning models are “worth the hassle” </w:t>
      </w:r>
      <w:r w:rsidR="0042179E" w:rsidRPr="002805F7">
        <w:rPr>
          <w:strike/>
          <w:sz w:val="22"/>
          <w:szCs w:val="22"/>
        </w:rPr>
        <w:t>considering</w:t>
      </w:r>
      <w:r w:rsidRPr="002805F7">
        <w:rPr>
          <w:strike/>
          <w:sz w:val="22"/>
          <w:szCs w:val="22"/>
        </w:rPr>
        <w:t xml:space="preserve"> microbiome-specific algorithms like </w:t>
      </w:r>
      <w:r w:rsidRPr="002805F7">
        <w:rPr>
          <w:i/>
          <w:iCs/>
          <w:strike/>
          <w:sz w:val="22"/>
          <w:szCs w:val="22"/>
        </w:rPr>
        <w:t>CoDaCoRe</w:t>
      </w:r>
      <w:r w:rsidRPr="002805F7">
        <w:rPr>
          <w:strike/>
          <w:sz w:val="22"/>
          <w:szCs w:val="22"/>
        </w:rPr>
        <w:t xml:space="preserve"> exist, that are faster and do not require a lot of background knowledge to use. The next section describes </w:t>
      </w:r>
      <w:r w:rsidR="00B17D30" w:rsidRPr="002805F7">
        <w:rPr>
          <w:strike/>
          <w:sz w:val="22"/>
          <w:szCs w:val="22"/>
        </w:rPr>
        <w:t>this</w:t>
      </w:r>
      <w:r w:rsidRPr="002805F7">
        <w:rPr>
          <w:strike/>
          <w:sz w:val="22"/>
          <w:szCs w:val="22"/>
        </w:rPr>
        <w:t xml:space="preserve"> </w:t>
      </w:r>
      <w:r w:rsidR="00B17D30" w:rsidRPr="002805F7">
        <w:rPr>
          <w:strike/>
          <w:sz w:val="22"/>
          <w:szCs w:val="22"/>
        </w:rPr>
        <w:t>algorithm</w:t>
      </w:r>
      <w:r w:rsidRPr="002805F7">
        <w:rPr>
          <w:strike/>
          <w:sz w:val="22"/>
          <w:szCs w:val="22"/>
        </w:rPr>
        <w:t xml:space="preserve"> more in detail and their </w:t>
      </w:r>
      <w:r w:rsidR="00F13093" w:rsidRPr="002805F7">
        <w:rPr>
          <w:strike/>
          <w:sz w:val="22"/>
          <w:szCs w:val="22"/>
        </w:rPr>
        <w:t xml:space="preserve">potential </w:t>
      </w:r>
      <w:r w:rsidRPr="002805F7">
        <w:rPr>
          <w:strike/>
          <w:sz w:val="22"/>
          <w:szCs w:val="22"/>
        </w:rPr>
        <w:t>effectiveness.</w:t>
      </w:r>
    </w:p>
    <w:p w14:paraId="1F54A8F8" w14:textId="4019AE17" w:rsidR="00FF6F39" w:rsidRPr="002805F7" w:rsidRDefault="00B17D30" w:rsidP="004428CF">
      <w:pPr>
        <w:pStyle w:val="Heading2"/>
        <w:rPr>
          <w:sz w:val="22"/>
          <w:szCs w:val="22"/>
        </w:rPr>
      </w:pPr>
      <w:bookmarkStart w:id="10" w:name="_Toc104466253"/>
      <w:r w:rsidRPr="002805F7">
        <w:rPr>
          <w:sz w:val="22"/>
          <w:szCs w:val="22"/>
        </w:rPr>
        <w:t>CODACORE</w:t>
      </w:r>
      <w:bookmarkEnd w:id="10"/>
    </w:p>
    <w:p w14:paraId="713013B4" w14:textId="10C8759E" w:rsidR="0042179E" w:rsidRPr="002805F7" w:rsidRDefault="00A24866" w:rsidP="008276D2">
      <w:pPr>
        <w:spacing w:line="360" w:lineRule="auto"/>
        <w:jc w:val="both"/>
        <w:rPr>
          <w:rFonts w:cstheme="minorHAnsi"/>
          <w:sz w:val="22"/>
          <w:szCs w:val="22"/>
        </w:rPr>
      </w:pPr>
      <w:r w:rsidRPr="002805F7">
        <w:rPr>
          <w:rFonts w:cstheme="minorHAnsi"/>
          <w:sz w:val="22"/>
          <w:szCs w:val="22"/>
        </w:rPr>
        <w:t xml:space="preserve">An alternative solution to standard machine learning models as described in the section before, could be </w:t>
      </w:r>
      <w:r w:rsidRPr="002805F7">
        <w:rPr>
          <w:rFonts w:cstheme="minorHAnsi"/>
          <w:i/>
          <w:iCs/>
          <w:sz w:val="22"/>
          <w:szCs w:val="22"/>
        </w:rPr>
        <w:t>CoDaCoRe</w:t>
      </w:r>
      <w:r w:rsidRPr="002805F7">
        <w:rPr>
          <w:rFonts w:cstheme="minorHAnsi"/>
          <w:sz w:val="22"/>
          <w:szCs w:val="22"/>
        </w:rPr>
        <w:t>. Published by Gordon-Rodriguez et al in 2021</w:t>
      </w:r>
      <w:r w:rsidR="008276D2" w:rsidRPr="002805F7">
        <w:rPr>
          <w:rFonts w:cstheme="minorHAnsi"/>
          <w:sz w:val="22"/>
          <w:szCs w:val="22"/>
        </w:rPr>
        <w:t xml:space="preserve"> in the paper </w:t>
      </w:r>
      <w:r w:rsidR="00324C65" w:rsidRPr="002805F7">
        <w:rPr>
          <w:rFonts w:cstheme="minorHAnsi"/>
          <w:sz w:val="22"/>
          <w:szCs w:val="22"/>
        </w:rPr>
        <w:t>“Learning Sparse Log-Ratios for High-Throughput Sequencing Data”</w:t>
      </w:r>
      <w:r w:rsidR="008276D2" w:rsidRPr="002805F7">
        <w:rPr>
          <w:rFonts w:cstheme="minorHAnsi"/>
          <w:sz w:val="22"/>
          <w:szCs w:val="22"/>
        </w:rPr>
        <w:t xml:space="preserve">, </w:t>
      </w:r>
      <w:r w:rsidRPr="002805F7">
        <w:rPr>
          <w:rFonts w:cstheme="minorHAnsi"/>
          <w:i/>
          <w:iCs/>
          <w:sz w:val="22"/>
          <w:szCs w:val="22"/>
        </w:rPr>
        <w:t>CoDaCoRe</w:t>
      </w:r>
      <w:r w:rsidRPr="002805F7">
        <w:rPr>
          <w:rFonts w:cstheme="minorHAnsi"/>
          <w:sz w:val="22"/>
          <w:szCs w:val="22"/>
        </w:rPr>
        <w:t xml:space="preserve"> is a novel learning algorithm for finding balances (Compositional Data via Continuous Relaxations).</w:t>
      </w:r>
      <w:r w:rsidR="008276D2" w:rsidRPr="002805F7">
        <w:rPr>
          <w:rFonts w:cstheme="minorHAnsi"/>
          <w:sz w:val="22"/>
          <w:szCs w:val="22"/>
        </w:rPr>
        <w:t xml:space="preserve"> </w:t>
      </w:r>
      <w:r w:rsidR="0042179E" w:rsidRPr="002805F7">
        <w:rPr>
          <w:rFonts w:cstheme="minorHAnsi"/>
          <w:sz w:val="22"/>
          <w:szCs w:val="22"/>
        </w:rPr>
        <w:t xml:space="preserve">Balances are defined as the log-ratios between geometric means of two </w:t>
      </w:r>
      <w:r w:rsidR="00B17D30" w:rsidRPr="002805F7">
        <w:rPr>
          <w:rFonts w:cstheme="minorHAnsi"/>
          <w:sz w:val="22"/>
          <w:szCs w:val="22"/>
        </w:rPr>
        <w:t>features</w:t>
      </w:r>
      <w:r w:rsidR="0042179E" w:rsidRPr="002805F7">
        <w:rPr>
          <w:rFonts w:cstheme="minorHAnsi"/>
          <w:sz w:val="22"/>
          <w:szCs w:val="22"/>
        </w:rPr>
        <w:t xml:space="preserve"> of the input variables. Translated, </w:t>
      </w:r>
      <w:r w:rsidR="0042179E" w:rsidRPr="002805F7">
        <w:rPr>
          <w:rFonts w:cstheme="minorHAnsi"/>
          <w:i/>
          <w:iCs/>
          <w:sz w:val="22"/>
          <w:szCs w:val="22"/>
        </w:rPr>
        <w:t>CoDaCoRe</w:t>
      </w:r>
      <w:r w:rsidR="0042179E" w:rsidRPr="002805F7">
        <w:rPr>
          <w:rFonts w:cstheme="minorHAnsi"/>
          <w:sz w:val="22"/>
          <w:szCs w:val="22"/>
        </w:rPr>
        <w:t xml:space="preserve"> finds ratios between two features that are explanatory for the given classification task. Such ratios </w:t>
      </w:r>
      <w:r w:rsidR="001656C1" w:rsidRPr="002805F7">
        <w:rPr>
          <w:rFonts w:cstheme="minorHAnsi"/>
          <w:sz w:val="22"/>
          <w:szCs w:val="22"/>
        </w:rPr>
        <w:t xml:space="preserve">are commonly used as biomarkers of gut health e.g., the Firmicutes-to-Bacteroidetes ratio (Crovesy et al., 2020; Magne et al.; 2020). </w:t>
      </w:r>
    </w:p>
    <w:p w14:paraId="5B939695" w14:textId="6D4ED0AD" w:rsidR="001656C1" w:rsidRPr="002805F7" w:rsidRDefault="001656C1" w:rsidP="00CC10EA">
      <w:pPr>
        <w:spacing w:line="360" w:lineRule="auto"/>
        <w:jc w:val="both"/>
        <w:rPr>
          <w:rFonts w:cstheme="minorHAnsi"/>
          <w:sz w:val="22"/>
          <w:szCs w:val="22"/>
        </w:rPr>
      </w:pPr>
      <w:r w:rsidRPr="002805F7">
        <w:rPr>
          <w:rFonts w:cstheme="minorHAnsi"/>
          <w:sz w:val="22"/>
          <w:szCs w:val="22"/>
        </w:rPr>
        <w:t>Balances are essentially pairwise log-ratios; however, they allow the aggregation of more than one variable in the numerator and denominator of the log-ratio. This leads to a richer set of features and therefore more flexible models.</w:t>
      </w:r>
      <w:r w:rsidR="0048363A" w:rsidRPr="002805F7">
        <w:rPr>
          <w:rFonts w:cstheme="minorHAnsi"/>
          <w:sz w:val="22"/>
          <w:szCs w:val="22"/>
        </w:rPr>
        <w:t xml:space="preserve"> </w:t>
      </w:r>
      <w:r w:rsidR="00D46C5B" w:rsidRPr="002805F7">
        <w:rPr>
          <w:rFonts w:cstheme="minorHAnsi"/>
          <w:sz w:val="22"/>
          <w:szCs w:val="22"/>
        </w:rPr>
        <w:t>Usually, pairwise log-ratios are computationally very taxing</w:t>
      </w:r>
      <w:r w:rsidR="00DC4D6C" w:rsidRPr="002805F7">
        <w:rPr>
          <w:rFonts w:cstheme="minorHAnsi"/>
          <w:sz w:val="22"/>
          <w:szCs w:val="22"/>
        </w:rPr>
        <w:t xml:space="preserve">, which is why they are not separately included in the master thesis. </w:t>
      </w:r>
      <w:r w:rsidR="0048363A" w:rsidRPr="002805F7">
        <w:rPr>
          <w:rFonts w:cstheme="minorHAnsi"/>
          <w:sz w:val="22"/>
          <w:szCs w:val="22"/>
        </w:rPr>
        <w:t xml:space="preserve">However, in </w:t>
      </w:r>
      <w:r w:rsidR="0048363A" w:rsidRPr="002805F7">
        <w:rPr>
          <w:rFonts w:cstheme="minorHAnsi"/>
          <w:i/>
          <w:iCs/>
          <w:sz w:val="22"/>
          <w:szCs w:val="22"/>
        </w:rPr>
        <w:t>CoDaCoRe</w:t>
      </w:r>
      <w:r w:rsidR="0048363A" w:rsidRPr="002805F7">
        <w:rPr>
          <w:rFonts w:cstheme="minorHAnsi"/>
          <w:sz w:val="22"/>
          <w:szCs w:val="22"/>
        </w:rPr>
        <w:t xml:space="preserve"> Gordon-Rodrigues et al. use </w:t>
      </w:r>
      <w:r w:rsidR="00DC4D6C" w:rsidRPr="002805F7">
        <w:rPr>
          <w:rFonts w:cstheme="minorHAnsi"/>
          <w:sz w:val="22"/>
          <w:szCs w:val="22"/>
        </w:rPr>
        <w:t xml:space="preserve">a </w:t>
      </w:r>
      <w:r w:rsidR="0048363A" w:rsidRPr="002805F7">
        <w:rPr>
          <w:rFonts w:cstheme="minorHAnsi"/>
          <w:sz w:val="22"/>
          <w:szCs w:val="22"/>
        </w:rPr>
        <w:t>deep learning technology called “continuous relaxation” and only approximate the optimization problem, which has the advantage of greatly reducing the runtime.</w:t>
      </w:r>
    </w:p>
    <w:p w14:paraId="1169ECDA" w14:textId="35E6093D" w:rsidR="008C2AA7" w:rsidRPr="002805F7" w:rsidRDefault="00484ABD" w:rsidP="00CC10EA">
      <w:pPr>
        <w:spacing w:line="360" w:lineRule="auto"/>
        <w:jc w:val="both"/>
        <w:rPr>
          <w:rFonts w:cstheme="minorHAnsi"/>
          <w:sz w:val="22"/>
          <w:szCs w:val="22"/>
        </w:rPr>
      </w:pPr>
      <w:r w:rsidRPr="002805F7">
        <w:rPr>
          <w:rFonts w:cstheme="minorHAnsi"/>
          <w:sz w:val="22"/>
          <w:szCs w:val="22"/>
        </w:rPr>
        <w:lastRenderedPageBreak/>
        <w:t xml:space="preserve">Thus, </w:t>
      </w:r>
      <w:r w:rsidRPr="002805F7">
        <w:rPr>
          <w:rFonts w:cstheme="minorHAnsi"/>
          <w:i/>
          <w:iCs/>
          <w:sz w:val="22"/>
          <w:szCs w:val="22"/>
        </w:rPr>
        <w:t>CoDaCoRe</w:t>
      </w:r>
      <w:r w:rsidRPr="002805F7">
        <w:rPr>
          <w:rFonts w:cstheme="minorHAnsi"/>
          <w:sz w:val="22"/>
          <w:szCs w:val="22"/>
        </w:rPr>
        <w:t xml:space="preserve"> identifies a sequence of balances, in decreasing order of importance, each of which is sparse and interpretable. </w:t>
      </w:r>
      <w:r w:rsidR="003E4D41" w:rsidRPr="002805F7">
        <w:rPr>
          <w:rFonts w:cstheme="minorHAnsi"/>
          <w:sz w:val="22"/>
          <w:szCs w:val="22"/>
        </w:rPr>
        <w:t>This makes it</w:t>
      </w:r>
      <w:r w:rsidR="00B62E9F" w:rsidRPr="002805F7">
        <w:rPr>
          <w:rFonts w:cstheme="minorHAnsi"/>
          <w:sz w:val="22"/>
          <w:szCs w:val="22"/>
        </w:rPr>
        <w:t xml:space="preserve"> a promising algorithm that is created to also work efficiently on big data sets with a lot of features. </w:t>
      </w:r>
      <w:r w:rsidR="008C2AA7" w:rsidRPr="002805F7">
        <w:rPr>
          <w:rFonts w:cstheme="minorHAnsi"/>
          <w:sz w:val="22"/>
          <w:szCs w:val="22"/>
        </w:rPr>
        <w:t xml:space="preserve">In their paper, </w:t>
      </w:r>
      <w:r w:rsidR="00B62E9F" w:rsidRPr="002805F7">
        <w:rPr>
          <w:rFonts w:cstheme="minorHAnsi"/>
          <w:sz w:val="22"/>
          <w:szCs w:val="22"/>
        </w:rPr>
        <w:t>the authors</w:t>
      </w:r>
      <w:r w:rsidR="008C2AA7" w:rsidRPr="002805F7">
        <w:rPr>
          <w:rFonts w:cstheme="minorHAnsi"/>
          <w:sz w:val="22"/>
          <w:szCs w:val="22"/>
        </w:rPr>
        <w:t xml:space="preserve"> compare </w:t>
      </w:r>
      <w:r w:rsidR="008C2AA7" w:rsidRPr="002805F7">
        <w:rPr>
          <w:rFonts w:cstheme="minorHAnsi"/>
          <w:i/>
          <w:iCs/>
          <w:sz w:val="22"/>
          <w:szCs w:val="22"/>
        </w:rPr>
        <w:t>CoDaCoRe</w:t>
      </w:r>
      <w:r w:rsidR="008C2AA7" w:rsidRPr="002805F7">
        <w:rPr>
          <w:rFonts w:cstheme="minorHAnsi"/>
          <w:sz w:val="22"/>
          <w:szCs w:val="22"/>
        </w:rPr>
        <w:t xml:space="preserve"> against several machine learning </w:t>
      </w:r>
      <w:r w:rsidR="00B62E9F" w:rsidRPr="002805F7">
        <w:rPr>
          <w:rFonts w:cstheme="minorHAnsi"/>
          <w:sz w:val="22"/>
          <w:szCs w:val="22"/>
        </w:rPr>
        <w:t>models (Lasso, RF and XGBoost) and show</w:t>
      </w:r>
      <w:r w:rsidR="008C2AA7" w:rsidRPr="002805F7">
        <w:rPr>
          <w:rFonts w:cstheme="minorHAnsi"/>
          <w:sz w:val="22"/>
          <w:szCs w:val="22"/>
        </w:rPr>
        <w:t xml:space="preserve"> that their algorithm does not sacrifice interpretability nor predictive accuracy. </w:t>
      </w:r>
    </w:p>
    <w:p w14:paraId="6779A48C" w14:textId="4190EAB8" w:rsidR="00490A3F" w:rsidRPr="002805F7" w:rsidRDefault="001D30DD" w:rsidP="00431864">
      <w:pPr>
        <w:pStyle w:val="Heading1"/>
      </w:pPr>
      <w:bookmarkStart w:id="11" w:name="_Toc104466254"/>
      <w:commentRangeStart w:id="12"/>
      <w:r w:rsidRPr="002805F7">
        <w:t>Implementation</w:t>
      </w:r>
      <w:r w:rsidR="004428CF" w:rsidRPr="002805F7">
        <w:t>/Assessment</w:t>
      </w:r>
      <w:commentRangeEnd w:id="12"/>
      <w:r w:rsidR="004428CF" w:rsidRPr="002805F7">
        <w:rPr>
          <w:rStyle w:val="CommentReference"/>
          <w:caps w:val="0"/>
          <w:spacing w:val="0"/>
          <w:sz w:val="22"/>
          <w:szCs w:val="22"/>
        </w:rPr>
        <w:commentReference w:id="12"/>
      </w:r>
      <w:bookmarkEnd w:id="11"/>
    </w:p>
    <w:p w14:paraId="50C5C016" w14:textId="5ED4995E" w:rsidR="00776B4A" w:rsidRPr="002805F7" w:rsidRDefault="00B41B1B" w:rsidP="00CC10EA">
      <w:pPr>
        <w:spacing w:line="360" w:lineRule="auto"/>
        <w:jc w:val="both"/>
        <w:rPr>
          <w:rFonts w:cstheme="minorHAnsi"/>
          <w:sz w:val="22"/>
          <w:szCs w:val="22"/>
        </w:rPr>
      </w:pPr>
      <w:r w:rsidRPr="002805F7">
        <w:rPr>
          <w:rFonts w:cstheme="minorHAnsi"/>
          <w:sz w:val="22"/>
          <w:szCs w:val="22"/>
        </w:rPr>
        <w:t xml:space="preserve">Recent years made it clear that machine learning is a tool that should be available to all biologists, but comes with high complexity and its own pitfalls, even without the addition of mathematical characteristics of compositional data and log-ratio transformations. The above-described examples already mention that machine learning models in combination with log-ratio transformations do not show clear-cut results. </w:t>
      </w:r>
      <w:r w:rsidR="00051522" w:rsidRPr="002805F7">
        <w:rPr>
          <w:rFonts w:cstheme="minorHAnsi"/>
          <w:sz w:val="22"/>
          <w:szCs w:val="22"/>
        </w:rPr>
        <w:t xml:space="preserve">Several solutions like </w:t>
      </w:r>
      <w:r w:rsidR="00051522" w:rsidRPr="002805F7">
        <w:rPr>
          <w:rFonts w:cstheme="minorHAnsi"/>
          <w:i/>
          <w:iCs/>
          <w:sz w:val="22"/>
          <w:szCs w:val="22"/>
        </w:rPr>
        <w:t>CoDaCoRe</w:t>
      </w:r>
      <w:r w:rsidR="00051522" w:rsidRPr="002805F7">
        <w:rPr>
          <w:rFonts w:cstheme="minorHAnsi"/>
          <w:sz w:val="22"/>
          <w:szCs w:val="22"/>
        </w:rPr>
        <w:t xml:space="preserve"> and </w:t>
      </w:r>
      <w:r w:rsidR="00051522" w:rsidRPr="002805F7">
        <w:rPr>
          <w:rFonts w:cstheme="minorHAnsi"/>
          <w:i/>
          <w:iCs/>
          <w:sz w:val="22"/>
          <w:szCs w:val="22"/>
        </w:rPr>
        <w:t>selbal</w:t>
      </w:r>
      <w:r w:rsidR="00051522" w:rsidRPr="002805F7">
        <w:rPr>
          <w:rFonts w:cstheme="minorHAnsi"/>
          <w:sz w:val="22"/>
          <w:szCs w:val="22"/>
        </w:rPr>
        <w:t xml:space="preserve"> have been introduced by the scientific community, where they showed that they work more efficient than machine learning models. </w:t>
      </w:r>
      <w:r w:rsidRPr="002805F7">
        <w:rPr>
          <w:rFonts w:cstheme="minorHAnsi"/>
          <w:sz w:val="22"/>
          <w:szCs w:val="22"/>
        </w:rPr>
        <w:t>The goal of this</w:t>
      </w:r>
      <w:r w:rsidR="00776B4A" w:rsidRPr="002805F7">
        <w:rPr>
          <w:rFonts w:cstheme="minorHAnsi"/>
          <w:sz w:val="22"/>
          <w:szCs w:val="22"/>
        </w:rPr>
        <w:t xml:space="preserve"> project focuses on collecting insights on the performances of machine learning models</w:t>
      </w:r>
      <w:r w:rsidR="00051522" w:rsidRPr="002805F7">
        <w:rPr>
          <w:rFonts w:cstheme="minorHAnsi"/>
          <w:sz w:val="22"/>
          <w:szCs w:val="22"/>
        </w:rPr>
        <w:t xml:space="preserve"> in direct comparison with </w:t>
      </w:r>
      <w:r w:rsidR="00051522" w:rsidRPr="003D5001">
        <w:rPr>
          <w:rFonts w:cstheme="minorHAnsi"/>
          <w:i/>
          <w:iCs/>
          <w:sz w:val="22"/>
          <w:szCs w:val="22"/>
        </w:rPr>
        <w:t>CoDaCoRe</w:t>
      </w:r>
      <w:r w:rsidR="00051522" w:rsidRPr="002805F7">
        <w:rPr>
          <w:rFonts w:cstheme="minorHAnsi"/>
          <w:sz w:val="22"/>
          <w:szCs w:val="22"/>
        </w:rPr>
        <w:t>, but also comparing the influence of transformations on performance. Additionally, the goal should be also practicality. At the end it would be good to give some practical guidelines on how to employ machine learning models with compositional data.</w:t>
      </w:r>
    </w:p>
    <w:p w14:paraId="74931769" w14:textId="4AABA015" w:rsidR="00636F1E" w:rsidRPr="002805F7" w:rsidRDefault="00051522" w:rsidP="00CC10EA">
      <w:pPr>
        <w:spacing w:line="360" w:lineRule="auto"/>
        <w:jc w:val="both"/>
        <w:rPr>
          <w:rFonts w:cstheme="minorHAnsi"/>
          <w:sz w:val="22"/>
          <w:szCs w:val="22"/>
        </w:rPr>
      </w:pPr>
      <w:r w:rsidRPr="002805F7">
        <w:rPr>
          <w:rFonts w:cstheme="minorHAnsi"/>
          <w:sz w:val="22"/>
          <w:szCs w:val="22"/>
        </w:rPr>
        <w:t>Thus</w:t>
      </w:r>
      <w:r w:rsidR="00545048" w:rsidRPr="002805F7">
        <w:rPr>
          <w:rFonts w:cstheme="minorHAnsi"/>
          <w:sz w:val="22"/>
          <w:szCs w:val="22"/>
        </w:rPr>
        <w:t xml:space="preserve">, </w:t>
      </w:r>
      <w:r w:rsidR="001E3FC6" w:rsidRPr="002805F7">
        <w:rPr>
          <w:rFonts w:cstheme="minorHAnsi"/>
          <w:sz w:val="22"/>
          <w:szCs w:val="22"/>
        </w:rPr>
        <w:t xml:space="preserve">four log-ratio </w:t>
      </w:r>
      <w:r w:rsidR="00545048" w:rsidRPr="002805F7">
        <w:rPr>
          <w:rFonts w:cstheme="minorHAnsi"/>
          <w:sz w:val="22"/>
          <w:szCs w:val="22"/>
        </w:rPr>
        <w:t xml:space="preserve">transformations will be compared: CLR (centered log-ratio), </w:t>
      </w:r>
      <w:r w:rsidR="007A19F8" w:rsidRPr="002805F7">
        <w:rPr>
          <w:rFonts w:cstheme="minorHAnsi"/>
          <w:sz w:val="22"/>
          <w:szCs w:val="22"/>
        </w:rPr>
        <w:t xml:space="preserve">and three ALR methods (worst, random and optimal). </w:t>
      </w:r>
      <w:r w:rsidR="00636F1E" w:rsidRPr="002805F7">
        <w:rPr>
          <w:rFonts w:cstheme="minorHAnsi"/>
          <w:sz w:val="22"/>
          <w:szCs w:val="22"/>
        </w:rPr>
        <w:t xml:space="preserve">As mentioned in the introduction, those two seem to be the most promising, in terms of applicability and interpretability. Including worst and random ALRs should give insights of potential repercussions of using ALR wrong, or at least not in the most ideal way. </w:t>
      </w:r>
    </w:p>
    <w:p w14:paraId="27A4A4C9" w14:textId="652DD1FD" w:rsidR="00C35583" w:rsidRDefault="001E3FC6" w:rsidP="00CC10EA">
      <w:pPr>
        <w:spacing w:line="360" w:lineRule="auto"/>
        <w:jc w:val="both"/>
        <w:rPr>
          <w:rFonts w:cstheme="minorHAnsi"/>
          <w:sz w:val="22"/>
          <w:szCs w:val="22"/>
        </w:rPr>
      </w:pPr>
      <w:r w:rsidRPr="002805F7">
        <w:rPr>
          <w:rFonts w:cstheme="minorHAnsi"/>
          <w:sz w:val="22"/>
          <w:szCs w:val="22"/>
        </w:rPr>
        <w:lastRenderedPageBreak/>
        <w:t>The performances will be directly compared to TSS-</w:t>
      </w:r>
      <w:r w:rsidR="00636F1E" w:rsidRPr="002805F7">
        <w:rPr>
          <w:rFonts w:cstheme="minorHAnsi"/>
          <w:sz w:val="22"/>
          <w:szCs w:val="22"/>
        </w:rPr>
        <w:t>t</w:t>
      </w:r>
      <w:r w:rsidRPr="002805F7">
        <w:rPr>
          <w:rFonts w:cstheme="minorHAnsi"/>
          <w:sz w:val="22"/>
          <w:szCs w:val="22"/>
        </w:rPr>
        <w:t xml:space="preserve">ransformed data (total sum scaling transformation) and </w:t>
      </w:r>
      <w:r w:rsidR="007A19F8" w:rsidRPr="002805F7">
        <w:rPr>
          <w:rFonts w:cstheme="minorHAnsi"/>
          <w:i/>
          <w:iCs/>
          <w:sz w:val="22"/>
          <w:szCs w:val="22"/>
        </w:rPr>
        <w:t>CoDaCoRe</w:t>
      </w:r>
      <w:r w:rsidR="007A19F8" w:rsidRPr="002805F7">
        <w:rPr>
          <w:rFonts w:cstheme="minorHAnsi"/>
          <w:sz w:val="22"/>
          <w:szCs w:val="22"/>
        </w:rPr>
        <w:t xml:space="preserve"> </w:t>
      </w:r>
      <w:r w:rsidR="003A19BD" w:rsidRPr="002805F7">
        <w:rPr>
          <w:rFonts w:cstheme="minorHAnsi"/>
          <w:sz w:val="22"/>
          <w:szCs w:val="22"/>
        </w:rPr>
        <w:t xml:space="preserve">in the following conceptual </w:t>
      </w:r>
      <w:r w:rsidR="00321D5E" w:rsidRPr="002805F7">
        <w:rPr>
          <w:noProof/>
          <w:sz w:val="22"/>
          <w:szCs w:val="22"/>
        </w:rPr>
        <mc:AlternateContent>
          <mc:Choice Requires="wps">
            <w:drawing>
              <wp:anchor distT="0" distB="0" distL="114300" distR="114300" simplePos="0" relativeHeight="251692032" behindDoc="0" locked="0" layoutInCell="1" allowOverlap="1" wp14:anchorId="6481F3BA" wp14:editId="3F150955">
                <wp:simplePos x="0" y="0"/>
                <wp:positionH relativeFrom="margin">
                  <wp:align>left</wp:align>
                </wp:positionH>
                <wp:positionV relativeFrom="paragraph">
                  <wp:posOffset>3549650</wp:posOffset>
                </wp:positionV>
                <wp:extent cx="5909310" cy="635"/>
                <wp:effectExtent l="0" t="0" r="0" b="1270"/>
                <wp:wrapTopAndBottom/>
                <wp:docPr id="33" name="Text Box 33"/>
                <wp:cNvGraphicFramePr/>
                <a:graphic xmlns:a="http://schemas.openxmlformats.org/drawingml/2006/main">
                  <a:graphicData uri="http://schemas.microsoft.com/office/word/2010/wordprocessingShape">
                    <wps:wsp>
                      <wps:cNvSpPr txBox="1"/>
                      <wps:spPr>
                        <a:xfrm>
                          <a:off x="0" y="0"/>
                          <a:ext cx="5909310" cy="635"/>
                        </a:xfrm>
                        <a:prstGeom prst="rect">
                          <a:avLst/>
                        </a:prstGeom>
                        <a:solidFill>
                          <a:prstClr val="white"/>
                        </a:solidFill>
                        <a:ln>
                          <a:noFill/>
                        </a:ln>
                      </wps:spPr>
                      <wps:txbx>
                        <w:txbxContent>
                          <w:p w14:paraId="6B67884E" w14:textId="3157E633" w:rsidR="00CF4421" w:rsidRPr="00431864" w:rsidRDefault="00CF4421" w:rsidP="00431864">
                            <w:pPr>
                              <w:pStyle w:val="Caption"/>
                            </w:pPr>
                            <w:r w:rsidRPr="00431864">
                              <w:t xml:space="preserve">Figure </w:t>
                            </w:r>
                            <w:fldSimple w:instr=" SEQ Figure \* ARABIC ">
                              <w:r w:rsidR="00580DAB" w:rsidRPr="00431864">
                                <w:t>5</w:t>
                              </w:r>
                            </w:fldSimple>
                            <w:r w:rsidRPr="00431864">
                              <w:t>: Used Pipeline</w:t>
                            </w:r>
                          </w:p>
                          <w:p w14:paraId="7DE4FB33" w14:textId="0ABEF2D2" w:rsidR="00CF4421" w:rsidRPr="00431864" w:rsidRDefault="00CF4421" w:rsidP="00431864">
                            <w:pPr>
                              <w:pStyle w:val="Caption"/>
                            </w:pPr>
                            <w:r w:rsidRPr="00431864">
                              <w:t>The graph shows the proposed pipeline for the benchmarking project. Data sets will be collected by their characteristics large/small, high/low correlations and continuous/discrete variables. Afterwards, data sets will be pre-processed by zero-imputation methods and filtering. Microbiome-native methods will be employed and compared to the data being log-transformed and used in machine learning mode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81F3BA" id="Text Box 33" o:spid="_x0000_s1060" type="#_x0000_t202" style="position:absolute;left:0;text-align:left;margin-left:0;margin-top:279.5pt;width:465.3pt;height:.05pt;z-index:25169203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" stroked="f">
                <v:textbox style="mso-fit-shape-to-text:t" inset="0,0,0,0">
                  <w:txbxContent>
                    <w:p w14:paraId="6B67884E" w14:textId="3157E633" w:rsidR="00CF4421" w:rsidRPr="00431864" w:rsidRDefault="00CF4421" w:rsidP="00431864">
                      <w:pPr>
                        <w:pStyle w:val="Caption"/>
                      </w:pPr>
                      <w:r w:rsidRPr="00431864">
                        <w:t xml:space="preserve">Figure </w:t>
                      </w:r>
                      <w:fldSimple w:instr=" SEQ Figure \* ARABIC ">
                        <w:r w:rsidR="00580DAB" w:rsidRPr="00431864">
                          <w:t>5</w:t>
                        </w:r>
                      </w:fldSimple>
                      <w:r w:rsidRPr="00431864">
                        <w:t>: Used Pipeline</w:t>
                      </w:r>
                    </w:p>
                    <w:p w14:paraId="7DE4FB33" w14:textId="0ABEF2D2" w:rsidR="00CF4421" w:rsidRPr="00431864" w:rsidRDefault="00CF4421" w:rsidP="00431864">
                      <w:pPr>
                        <w:pStyle w:val="Caption"/>
                      </w:pPr>
                      <w:r w:rsidRPr="00431864">
                        <w:t>The graph shows the proposed pipeline for the benchmarking project. Data sets will be collected by their characteristics large/small, high/low correlations and continuous/discrete variables. Afterwards, data sets will be pre-processed by zero-imputation methods and filtering. Microbiome-native methods will be employed and compared to the data being log-transformed and used in machine learning models.</w:t>
                      </w:r>
                    </w:p>
                  </w:txbxContent>
                </v:textbox>
                <w10:wrap type="topAndBottom" anchorx="margin"/>
              </v:shape>
            </w:pict>
          </mc:Fallback>
        </mc:AlternateContent>
      </w:r>
      <w:r w:rsidR="00321D5E" w:rsidRPr="002805F7">
        <w:rPr>
          <w:noProof/>
          <w:sz w:val="22"/>
          <w:szCs w:val="22"/>
        </w:rPr>
        <w:drawing>
          <wp:anchor distT="0" distB="0" distL="114300" distR="114300" simplePos="0" relativeHeight="251704320" behindDoc="0" locked="0" layoutInCell="1" allowOverlap="1" wp14:anchorId="027DCBBA" wp14:editId="26E6A613">
            <wp:simplePos x="0" y="0"/>
            <wp:positionH relativeFrom="margin">
              <wp:posOffset>-635</wp:posOffset>
            </wp:positionH>
            <wp:positionV relativeFrom="paragraph">
              <wp:posOffset>494665</wp:posOffset>
            </wp:positionV>
            <wp:extent cx="5861050" cy="2948940"/>
            <wp:effectExtent l="0" t="0" r="6350" b="3810"/>
            <wp:wrapTopAndBottom/>
            <wp:docPr id="100" name="Picture 10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Diagram&#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861050" cy="2948940"/>
                    </a:xfrm>
                    <a:prstGeom prst="rect">
                      <a:avLst/>
                    </a:prstGeom>
                    <a:noFill/>
                  </pic:spPr>
                </pic:pic>
              </a:graphicData>
            </a:graphic>
            <wp14:sizeRelH relativeFrom="page">
              <wp14:pctWidth>0</wp14:pctWidth>
            </wp14:sizeRelH>
            <wp14:sizeRelV relativeFrom="page">
              <wp14:pctHeight>0</wp14:pctHeight>
            </wp14:sizeRelV>
          </wp:anchor>
        </w:drawing>
      </w:r>
      <w:r w:rsidR="00E84C41" w:rsidRPr="002805F7">
        <w:rPr>
          <w:rFonts w:cstheme="minorHAnsi"/>
          <w:sz w:val="22"/>
          <w:szCs w:val="22"/>
        </w:rPr>
        <w:t>framework</w:t>
      </w:r>
      <w:r w:rsidR="003A19BD" w:rsidRPr="002805F7">
        <w:rPr>
          <w:rFonts w:cstheme="minorHAnsi"/>
          <w:sz w:val="22"/>
          <w:szCs w:val="22"/>
        </w:rPr>
        <w:t xml:space="preserve">: </w:t>
      </w:r>
    </w:p>
    <w:p w14:paraId="29DDB0E7" w14:textId="77777777" w:rsidR="00431864" w:rsidRPr="00431864" w:rsidRDefault="00431864" w:rsidP="00CC10EA">
      <w:pPr>
        <w:spacing w:line="360" w:lineRule="auto"/>
        <w:jc w:val="both"/>
        <w:rPr>
          <w:rFonts w:cstheme="minorHAnsi"/>
          <w:sz w:val="22"/>
          <w:szCs w:val="22"/>
        </w:rPr>
      </w:pPr>
    </w:p>
    <w:p w14:paraId="21CF34A7" w14:textId="6B086B8C" w:rsidR="00932D9A" w:rsidRDefault="003A19BD" w:rsidP="00CC10EA">
      <w:pPr>
        <w:spacing w:line="360" w:lineRule="auto"/>
        <w:jc w:val="both"/>
        <w:rPr>
          <w:sz w:val="22"/>
          <w:szCs w:val="22"/>
        </w:rPr>
      </w:pPr>
      <w:r w:rsidRPr="002805F7">
        <w:rPr>
          <w:sz w:val="22"/>
          <w:szCs w:val="22"/>
        </w:rPr>
        <w:t xml:space="preserve">The general pipeline will be constructed of the following building blocks: Pre-processing, Imputation, Transformation, and Machine Learning Models/Microbiome Approaches. </w:t>
      </w:r>
      <w:r w:rsidR="009208FE" w:rsidRPr="002805F7">
        <w:rPr>
          <w:sz w:val="22"/>
          <w:szCs w:val="22"/>
        </w:rPr>
        <w:t xml:space="preserve">The core idea is to observe statistical fluctuations in </w:t>
      </w:r>
      <w:r w:rsidR="00E709E1" w:rsidRPr="002805F7">
        <w:rPr>
          <w:sz w:val="22"/>
          <w:szCs w:val="22"/>
        </w:rPr>
        <w:t xml:space="preserve">two chosen machine learning models, </w:t>
      </w:r>
      <w:r w:rsidR="009208FE" w:rsidRPr="002805F7">
        <w:rPr>
          <w:sz w:val="22"/>
          <w:szCs w:val="22"/>
        </w:rPr>
        <w:t xml:space="preserve">given the same training data set. </w:t>
      </w:r>
      <w:r w:rsidR="00932D9A" w:rsidRPr="002805F7">
        <w:rPr>
          <w:sz w:val="22"/>
          <w:szCs w:val="22"/>
        </w:rPr>
        <w:t xml:space="preserve">It has been decided to use </w:t>
      </w:r>
      <w:r w:rsidR="00431864">
        <w:rPr>
          <w:sz w:val="22"/>
          <w:szCs w:val="22"/>
        </w:rPr>
        <w:t>a Generalized Linear Model (</w:t>
      </w:r>
      <w:r w:rsidR="00932D9A" w:rsidRPr="002805F7">
        <w:rPr>
          <w:sz w:val="22"/>
          <w:szCs w:val="22"/>
        </w:rPr>
        <w:t>glmnet</w:t>
      </w:r>
      <w:r w:rsidR="00431864">
        <w:rPr>
          <w:sz w:val="22"/>
          <w:szCs w:val="22"/>
        </w:rPr>
        <w:t>)</w:t>
      </w:r>
      <w:r w:rsidR="00932D9A" w:rsidRPr="002805F7">
        <w:rPr>
          <w:sz w:val="22"/>
          <w:szCs w:val="22"/>
        </w:rPr>
        <w:t xml:space="preserve"> and </w:t>
      </w:r>
      <w:r w:rsidR="00431864">
        <w:rPr>
          <w:sz w:val="22"/>
          <w:szCs w:val="22"/>
        </w:rPr>
        <w:t>a Support Vector Machine (</w:t>
      </w:r>
      <w:r w:rsidR="00932D9A" w:rsidRPr="002805F7">
        <w:rPr>
          <w:sz w:val="22"/>
          <w:szCs w:val="22"/>
        </w:rPr>
        <w:t>svmRadial</w:t>
      </w:r>
      <w:r w:rsidR="00431864">
        <w:rPr>
          <w:sz w:val="22"/>
          <w:szCs w:val="22"/>
        </w:rPr>
        <w:t>)</w:t>
      </w:r>
      <w:r w:rsidR="00932D9A" w:rsidRPr="002805F7">
        <w:rPr>
          <w:sz w:val="22"/>
          <w:szCs w:val="22"/>
        </w:rPr>
        <w:t xml:space="preserve"> as machine learning models</w:t>
      </w:r>
      <w:r w:rsidR="00431864">
        <w:rPr>
          <w:sz w:val="22"/>
          <w:szCs w:val="22"/>
        </w:rPr>
        <w:t xml:space="preserve"> representation</w:t>
      </w:r>
      <w:r w:rsidR="00932D9A" w:rsidRPr="002805F7">
        <w:rPr>
          <w:sz w:val="22"/>
          <w:szCs w:val="22"/>
        </w:rPr>
        <w:t xml:space="preserve">. Glmnet represents a common linear machine learning model and svmRadial a non-linear one. </w:t>
      </w:r>
    </w:p>
    <w:p w14:paraId="5C2EE767" w14:textId="1D527B05" w:rsidR="00431864" w:rsidRDefault="00431864" w:rsidP="00CC10EA">
      <w:pPr>
        <w:spacing w:line="360" w:lineRule="auto"/>
        <w:jc w:val="both"/>
        <w:rPr>
          <w:sz w:val="22"/>
          <w:szCs w:val="22"/>
        </w:rPr>
      </w:pPr>
      <w:r>
        <w:rPr>
          <w:sz w:val="22"/>
          <w:szCs w:val="22"/>
        </w:rPr>
        <w:t xml:space="preserve">For </w:t>
      </w:r>
      <w:r w:rsidRPr="00134695">
        <w:rPr>
          <w:i/>
          <w:iCs/>
          <w:sz w:val="22"/>
          <w:szCs w:val="22"/>
        </w:rPr>
        <w:t>CoDaCoRe</w:t>
      </w:r>
      <w:r>
        <w:rPr>
          <w:sz w:val="22"/>
          <w:szCs w:val="22"/>
        </w:rPr>
        <w:t>, it was</w:t>
      </w:r>
      <w:r w:rsidRPr="002805F7">
        <w:rPr>
          <w:sz w:val="22"/>
          <w:szCs w:val="22"/>
        </w:rPr>
        <w:t xml:space="preserve"> decided to train two models per run, one with lambda = 0</w:t>
      </w:r>
      <w:r w:rsidR="00144A83">
        <w:rPr>
          <w:sz w:val="22"/>
          <w:szCs w:val="22"/>
        </w:rPr>
        <w:t xml:space="preserve"> </w:t>
      </w:r>
      <w:r w:rsidRPr="002805F7">
        <w:rPr>
          <w:sz w:val="22"/>
          <w:szCs w:val="22"/>
        </w:rPr>
        <w:t>and the other with lambda = 1</w:t>
      </w:r>
      <w:r w:rsidR="00144A83">
        <w:rPr>
          <w:sz w:val="22"/>
          <w:szCs w:val="22"/>
        </w:rPr>
        <w:t xml:space="preserve">. </w:t>
      </w:r>
      <w:r w:rsidRPr="00134695">
        <w:rPr>
          <w:sz w:val="22"/>
          <w:szCs w:val="22"/>
        </w:rPr>
        <w:t xml:space="preserve">In </w:t>
      </w:r>
      <w:r w:rsidRPr="00134695">
        <w:rPr>
          <w:i/>
          <w:iCs/>
          <w:sz w:val="22"/>
          <w:szCs w:val="22"/>
        </w:rPr>
        <w:t>CoDaCoRe</w:t>
      </w:r>
      <w:r w:rsidRPr="002805F7">
        <w:rPr>
          <w:sz w:val="22"/>
          <w:szCs w:val="22"/>
        </w:rPr>
        <w:t xml:space="preserve"> the parameter lambda controls the regularization strength of the model. Lambda = 1 applies the 1-standard-error r</w:t>
      </w:r>
      <w:r w:rsidR="00134695">
        <w:rPr>
          <w:sz w:val="22"/>
          <w:szCs w:val="22"/>
        </w:rPr>
        <w:t>u</w:t>
      </w:r>
      <w:r w:rsidRPr="002805F7">
        <w:rPr>
          <w:sz w:val="22"/>
          <w:szCs w:val="22"/>
        </w:rPr>
        <w:t xml:space="preserve">le in the discretization step of the log-ratio. This is typically a good choice, leading to models that are both sparse and </w:t>
      </w:r>
      <w:r w:rsidRPr="00134695">
        <w:rPr>
          <w:sz w:val="22"/>
          <w:szCs w:val="22"/>
        </w:rPr>
        <w:t xml:space="preserve">predictive. </w:t>
      </w:r>
      <w:r w:rsidR="00134695">
        <w:rPr>
          <w:sz w:val="22"/>
          <w:szCs w:val="22"/>
        </w:rPr>
        <w:t>L</w:t>
      </w:r>
      <w:r w:rsidRPr="00134695">
        <w:rPr>
          <w:sz w:val="22"/>
          <w:szCs w:val="22"/>
        </w:rPr>
        <w:t>ambda = 0 corresponds to a “0 standard-error rule”, in other words choosing the log-ratio that minimizes cross-validation score</w:t>
      </w:r>
      <w:r w:rsidR="00144A83">
        <w:rPr>
          <w:sz w:val="22"/>
          <w:szCs w:val="22"/>
        </w:rPr>
        <w:t xml:space="preserve"> </w:t>
      </w:r>
      <w:sdt>
        <w:sdtPr>
          <w:rPr>
            <w:sz w:val="22"/>
            <w:szCs w:val="22"/>
          </w:rPr>
          <w:alias w:val="To edit, see citavi.com/edit"/>
          <w:tag w:val="CitaviPlaceholder#47e1780f-2a81-49b5-ad44-7161f442b9b4"/>
          <w:id w:val="-1922634962"/>
          <w:placeholder>
            <w:docPart w:val="DefaultPlaceholder_-1854013440"/>
          </w:placeholder>
        </w:sdtPr>
        <w:sdtContent>
          <w:r w:rsidR="00144A83">
            <w:rPr>
              <w:sz w:val="22"/>
              <w:szCs w:val="22"/>
            </w:rPr>
            <w:fldChar w:fldCharType="begin"/>
          </w:r>
          <w:r w:rsidR="00144A83">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mVmZmU4LThlNGYtNDZiNC1hMTMzLTMwOTMzY2Y2MTMzZSIsIlJhbmdlTGVuZ3RoIjozMCwiUmVmZXJlbmNlSWQiOiIwNzU5MmQ0Mi1mZmFiLTQyNTctOWQ4My1lNTE5MDEzZjZm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DEvMjAyMS4wMi4xMS40MzA2OTUiLCJVcmlTdHJpbmciOiJodHRwczovL2RvaS5vcmcvMTAuMTEwMS8yMDIxLjAyLjExLjQzMDY5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}</w:instrText>
          </w:r>
          <w:r w:rsidR="00144A83">
            <w:rPr>
              <w:sz w:val="22"/>
              <w:szCs w:val="22"/>
            </w:rPr>
            <w:fldChar w:fldCharType="separate"/>
          </w:r>
          <w:r w:rsidR="00144A83">
            <w:rPr>
              <w:sz w:val="22"/>
              <w:szCs w:val="22"/>
            </w:rPr>
            <w:t>(Gordon-Rodriguez et al. 2021)</w:t>
          </w:r>
          <w:r w:rsidR="00144A83">
            <w:rPr>
              <w:sz w:val="22"/>
              <w:szCs w:val="22"/>
            </w:rPr>
            <w:fldChar w:fldCharType="end"/>
          </w:r>
        </w:sdtContent>
      </w:sdt>
      <w:r w:rsidRPr="00134695">
        <w:rPr>
          <w:sz w:val="22"/>
          <w:szCs w:val="22"/>
        </w:rPr>
        <w:t>.</w:t>
      </w:r>
      <w:r w:rsidR="00144A83">
        <w:rPr>
          <w:sz w:val="22"/>
          <w:szCs w:val="22"/>
        </w:rPr>
        <w:t xml:space="preserve"> Using both models allows for a direct comparison in how CoDaCoRe handles different types of microbiome data sets, that are typically </w:t>
      </w:r>
      <w:r w:rsidR="00144A83">
        <w:rPr>
          <w:sz w:val="22"/>
          <w:szCs w:val="22"/>
        </w:rPr>
        <w:lastRenderedPageBreak/>
        <w:t>very sparse.</w:t>
      </w:r>
      <w:r w:rsidR="00CC5A6C">
        <w:rPr>
          <w:sz w:val="22"/>
          <w:szCs w:val="22"/>
        </w:rPr>
        <w:t xml:space="preserve"> Additionally, CoDaCoRe allows in prediction tasks to include all found log-ratios or just the most descriptive one. It was decided to use both to see how influential one found log-ratio can be for the chosen data sets.</w:t>
      </w:r>
    </w:p>
    <w:p w14:paraId="14ADD575" w14:textId="097BA129" w:rsidR="00CF3DB0" w:rsidRDefault="00CC5A6C" w:rsidP="00CC10EA">
      <w:pPr>
        <w:spacing w:line="360" w:lineRule="auto"/>
        <w:jc w:val="both"/>
      </w:pPr>
      <w:r>
        <w:rPr>
          <w:sz w:val="22"/>
          <w:szCs w:val="22"/>
        </w:rPr>
        <w:t xml:space="preserve">Performance assessment scores are necessary to compare all models directly. </w:t>
      </w:r>
      <w:r w:rsidR="003D5001" w:rsidRPr="002805F7">
        <w:rPr>
          <w:sz w:val="22"/>
          <w:szCs w:val="22"/>
        </w:rPr>
        <w:t xml:space="preserve">For discrete parameters (e.g., two binary classes like “healthy” and “non-healthy”) AUROC </w:t>
      </w:r>
      <w:r w:rsidR="003D5001">
        <w:rPr>
          <w:sz w:val="22"/>
          <w:szCs w:val="22"/>
        </w:rPr>
        <w:t>will be used to assess model performances.</w:t>
      </w:r>
      <w:r w:rsidR="003D5001" w:rsidRPr="002805F7">
        <w:rPr>
          <w:sz w:val="22"/>
          <w:szCs w:val="22"/>
        </w:rPr>
        <w:t xml:space="preserve"> </w:t>
      </w:r>
      <w:r w:rsidR="003D5001" w:rsidRPr="00A647F4">
        <w:rPr>
          <w:sz w:val="22"/>
          <w:szCs w:val="22"/>
        </w:rPr>
        <w:t>AUROC tells about the model’s ability to discriminate between cases (positive examples) and non-cases (negative examples)</w:t>
      </w:r>
      <w:r w:rsidR="00CF3DB0" w:rsidRPr="00A647F4">
        <w:rPr>
          <w:sz w:val="22"/>
          <w:szCs w:val="22"/>
        </w:rPr>
        <w:t xml:space="preserve">. </w:t>
      </w:r>
      <w:r w:rsidR="003D5001" w:rsidRPr="00A647F4">
        <w:rPr>
          <w:sz w:val="22"/>
          <w:szCs w:val="22"/>
        </w:rPr>
        <w:t xml:space="preserve">An AUROC </w:t>
      </w:r>
      <w:r w:rsidR="00A647F4" w:rsidRPr="00A647F4">
        <w:rPr>
          <w:sz w:val="22"/>
          <w:szCs w:val="22"/>
        </w:rPr>
        <w:t>above</w:t>
      </w:r>
      <w:r w:rsidR="003D5001" w:rsidRPr="00A647F4">
        <w:rPr>
          <w:sz w:val="22"/>
          <w:szCs w:val="22"/>
        </w:rPr>
        <w:t xml:space="preserve"> 0.8 </w:t>
      </w:r>
      <w:r w:rsidR="00A647F4" w:rsidRPr="00A647F4">
        <w:rPr>
          <w:sz w:val="22"/>
          <w:szCs w:val="22"/>
        </w:rPr>
        <w:t xml:space="preserve">generally </w:t>
      </w:r>
      <w:r w:rsidR="00A647F4">
        <w:rPr>
          <w:sz w:val="22"/>
          <w:szCs w:val="22"/>
        </w:rPr>
        <w:t>means</w:t>
      </w:r>
      <w:r w:rsidR="003D5001" w:rsidRPr="00A647F4">
        <w:rPr>
          <w:sz w:val="22"/>
          <w:szCs w:val="22"/>
        </w:rPr>
        <w:t xml:space="preserve"> </w:t>
      </w:r>
      <w:r w:rsidR="00A647F4" w:rsidRPr="00A647F4">
        <w:rPr>
          <w:sz w:val="22"/>
          <w:szCs w:val="22"/>
        </w:rPr>
        <w:t>excellent</w:t>
      </w:r>
      <w:r w:rsidR="003D5001" w:rsidRPr="00A647F4">
        <w:rPr>
          <w:sz w:val="22"/>
          <w:szCs w:val="22"/>
        </w:rPr>
        <w:t xml:space="preserve"> discriminatory ability</w:t>
      </w:r>
      <w:r w:rsidR="00A647F4" w:rsidRPr="00A647F4">
        <w:rPr>
          <w:sz w:val="22"/>
          <w:szCs w:val="22"/>
        </w:rPr>
        <w:t xml:space="preserve"> for the model, whereas an AUROC of 0.5 corresponds to a coin flip (i.e., a useless model).</w:t>
      </w:r>
      <w:r w:rsidR="00BE6FCB">
        <w:rPr>
          <w:sz w:val="22"/>
          <w:szCs w:val="22"/>
        </w:rPr>
        <w:t xml:space="preserve"> </w:t>
      </w:r>
    </w:p>
    <w:p w14:paraId="6AA2C9D4" w14:textId="28115F92" w:rsidR="00BE6FCB" w:rsidRDefault="003D5001" w:rsidP="00CC10EA">
      <w:pPr>
        <w:spacing w:line="360" w:lineRule="auto"/>
        <w:jc w:val="both"/>
        <w:rPr>
          <w:sz w:val="22"/>
          <w:szCs w:val="22"/>
        </w:rPr>
      </w:pPr>
      <w:r w:rsidRPr="002805F7">
        <w:rPr>
          <w:sz w:val="22"/>
          <w:szCs w:val="22"/>
        </w:rPr>
        <w:t xml:space="preserve">For continuous parameters (e.g., BMI, which can have any real number) a </w:t>
      </w:r>
      <w:r w:rsidR="00BE6FCB">
        <w:rPr>
          <w:sz w:val="22"/>
          <w:szCs w:val="22"/>
        </w:rPr>
        <w:t>root</w:t>
      </w:r>
      <w:r w:rsidRPr="002805F7">
        <w:rPr>
          <w:sz w:val="22"/>
          <w:szCs w:val="22"/>
        </w:rPr>
        <w:t xml:space="preserve"> mean squared error (RMSE) is used</w:t>
      </w:r>
      <w:r w:rsidR="00BE6FCB">
        <w:rPr>
          <w:sz w:val="22"/>
          <w:szCs w:val="22"/>
        </w:rPr>
        <w:t xml:space="preserve"> for performance evaluation</w:t>
      </w:r>
      <w:r w:rsidRPr="002805F7">
        <w:rPr>
          <w:sz w:val="22"/>
          <w:szCs w:val="22"/>
        </w:rPr>
        <w:t xml:space="preserve">. </w:t>
      </w:r>
      <w:r w:rsidR="00BE6FCB" w:rsidRPr="0016799B">
        <w:rPr>
          <w:sz w:val="22"/>
          <w:szCs w:val="22"/>
        </w:rPr>
        <w:t>It</w:t>
      </w:r>
      <w:r w:rsidR="00BE6FCB" w:rsidRPr="0016799B">
        <w:rPr>
          <w:sz w:val="22"/>
          <w:szCs w:val="22"/>
        </w:rPr>
        <w:t xml:space="preserve"> is the </w:t>
      </w:r>
      <w:hyperlink r:id="rId18" w:history="1">
        <w:r w:rsidR="00BE6FCB" w:rsidRPr="0016799B">
          <w:rPr>
            <w:sz w:val="22"/>
            <w:szCs w:val="22"/>
          </w:rPr>
          <w:t>standard deviation</w:t>
        </w:r>
      </w:hyperlink>
      <w:r w:rsidR="00BE6FCB" w:rsidRPr="0016799B">
        <w:rPr>
          <w:sz w:val="22"/>
          <w:szCs w:val="22"/>
        </w:rPr>
        <w:t xml:space="preserve"> of the </w:t>
      </w:r>
      <w:hyperlink r:id="rId19" w:history="1">
        <w:r w:rsidR="00BE6FCB" w:rsidRPr="0016799B">
          <w:rPr>
            <w:sz w:val="22"/>
            <w:szCs w:val="22"/>
          </w:rPr>
          <w:t>residuals</w:t>
        </w:r>
      </w:hyperlink>
      <w:r w:rsidR="00BE6FCB" w:rsidRPr="0016799B">
        <w:rPr>
          <w:sz w:val="22"/>
          <w:szCs w:val="22"/>
        </w:rPr>
        <w:t xml:space="preserve">. </w:t>
      </w:r>
      <w:r w:rsidR="00BE6FCB" w:rsidRPr="0016799B">
        <w:rPr>
          <w:sz w:val="22"/>
          <w:szCs w:val="22"/>
        </w:rPr>
        <w:t>Residuals are a measure of how far from the regression line data points are</w:t>
      </w:r>
      <w:r w:rsidR="00BE6FCB" w:rsidRPr="0016799B">
        <w:rPr>
          <w:sz w:val="22"/>
          <w:szCs w:val="22"/>
        </w:rPr>
        <w:t xml:space="preserve"> and a</w:t>
      </w:r>
      <w:r w:rsidR="00BE6FCB" w:rsidRPr="0016799B">
        <w:rPr>
          <w:sz w:val="22"/>
          <w:szCs w:val="22"/>
        </w:rPr>
        <w:t xml:space="preserve"> RMSE </w:t>
      </w:r>
      <w:r w:rsidR="00BE6FCB" w:rsidRPr="0016799B">
        <w:rPr>
          <w:sz w:val="22"/>
          <w:szCs w:val="22"/>
        </w:rPr>
        <w:t>consequently measures</w:t>
      </w:r>
      <w:r w:rsidR="00BE6FCB" w:rsidRPr="0016799B">
        <w:rPr>
          <w:sz w:val="22"/>
          <w:szCs w:val="22"/>
        </w:rPr>
        <w:t xml:space="preserve"> how spread out these residuals are.</w:t>
      </w:r>
      <w:r w:rsidR="00BE6FCB" w:rsidRPr="0016799B">
        <w:rPr>
          <w:sz w:val="22"/>
          <w:szCs w:val="22"/>
        </w:rPr>
        <w:t xml:space="preserve"> A </w:t>
      </w:r>
      <w:r w:rsidR="00BE6FCB" w:rsidRPr="0016799B">
        <w:rPr>
          <w:sz w:val="22"/>
          <w:szCs w:val="22"/>
        </w:rPr>
        <w:t>value of 0 would indicate a perfect fit to the data.</w:t>
      </w:r>
      <w:r w:rsidR="00BE6FCB" w:rsidRPr="00BE6FCB">
        <w:rPr>
          <w:sz w:val="22"/>
          <w:szCs w:val="22"/>
        </w:rPr>
        <w:t xml:space="preserve"> </w:t>
      </w:r>
      <w:r w:rsidR="00BE6FCB" w:rsidRPr="002805F7">
        <w:rPr>
          <w:sz w:val="22"/>
          <w:szCs w:val="22"/>
        </w:rPr>
        <w:t>Contrary to the AUROC, the lower the RMSE, the better the model.</w:t>
      </w:r>
    </w:p>
    <w:p w14:paraId="11B6AB80" w14:textId="77777777" w:rsidR="003D5001" w:rsidRPr="002805F7" w:rsidRDefault="003D5001" w:rsidP="009A40D6">
      <w:pPr>
        <w:spacing w:line="360" w:lineRule="auto"/>
        <w:jc w:val="both"/>
        <w:rPr>
          <w:color w:val="FFC000"/>
          <w:sz w:val="22"/>
          <w:szCs w:val="22"/>
        </w:rPr>
      </w:pPr>
    </w:p>
    <w:p w14:paraId="43178BAA" w14:textId="77777777" w:rsidR="00C26190" w:rsidRPr="002805F7" w:rsidRDefault="00C26190" w:rsidP="00CC10EA">
      <w:pPr>
        <w:spacing w:line="360" w:lineRule="auto"/>
        <w:jc w:val="both"/>
        <w:rPr>
          <w:sz w:val="22"/>
          <w:szCs w:val="22"/>
        </w:rPr>
      </w:pPr>
      <w:r w:rsidRPr="002805F7">
        <w:rPr>
          <w:sz w:val="22"/>
          <w:szCs w:val="22"/>
        </w:rPr>
        <w:br w:type="page"/>
      </w:r>
    </w:p>
    <w:p w14:paraId="13A742D7" w14:textId="0E03DEB2" w:rsidR="00DC60AE" w:rsidRPr="002805F7" w:rsidRDefault="00DC60AE" w:rsidP="00DC60AE">
      <w:pPr>
        <w:pStyle w:val="Heading1"/>
        <w:spacing w:line="360" w:lineRule="auto"/>
        <w:jc w:val="both"/>
      </w:pPr>
      <w:bookmarkStart w:id="13" w:name="_Toc104466255"/>
      <w:r w:rsidRPr="002805F7">
        <w:lastRenderedPageBreak/>
        <w:t>Results</w:t>
      </w:r>
      <w:bookmarkEnd w:id="13"/>
    </w:p>
    <w:p w14:paraId="568FDE21" w14:textId="048B5DAC" w:rsidR="005A5817" w:rsidRPr="002805F7" w:rsidRDefault="00936A96" w:rsidP="00CC10EA">
      <w:pPr>
        <w:pStyle w:val="Heading2"/>
        <w:spacing w:line="360" w:lineRule="auto"/>
        <w:jc w:val="both"/>
        <w:rPr>
          <w:sz w:val="22"/>
          <w:szCs w:val="22"/>
        </w:rPr>
      </w:pPr>
      <w:bookmarkStart w:id="14" w:name="_Toc104466257"/>
      <w:r w:rsidRPr="002805F7">
        <w:rPr>
          <w:sz w:val="22"/>
          <w:szCs w:val="22"/>
        </w:rPr>
        <w:t>INFLUENCE OF TRANSFORMATION ON PERFORMANCES</w:t>
      </w:r>
      <w:bookmarkEnd w:id="14"/>
    </w:p>
    <w:p w14:paraId="71955158" w14:textId="479AEB00" w:rsidR="00F41355" w:rsidRPr="002805F7" w:rsidRDefault="00B10701" w:rsidP="00F41355">
      <w:pPr>
        <w:pStyle w:val="Heading3"/>
        <w:rPr>
          <w:sz w:val="22"/>
          <w:szCs w:val="22"/>
        </w:rPr>
      </w:pPr>
      <w:bookmarkStart w:id="15" w:name="_Toc104466258"/>
      <w:r>
        <w:rPr>
          <w:sz w:val="22"/>
          <w:szCs w:val="22"/>
        </w:rPr>
        <w:t xml:space="preserve">Model performances in a </w:t>
      </w:r>
      <w:r w:rsidR="00F41355" w:rsidRPr="002805F7">
        <w:rPr>
          <w:sz w:val="22"/>
          <w:szCs w:val="22"/>
        </w:rPr>
        <w:t>Binary Classification</w:t>
      </w:r>
      <w:bookmarkEnd w:id="15"/>
      <w:r>
        <w:rPr>
          <w:sz w:val="22"/>
          <w:szCs w:val="22"/>
        </w:rPr>
        <w:t xml:space="preserve"> Setting</w:t>
      </w:r>
    </w:p>
    <w:p w14:paraId="6713477E" w14:textId="31952FD5" w:rsidR="005A5817" w:rsidRPr="002805F7" w:rsidRDefault="00D643E0" w:rsidP="00F41355">
      <w:pPr>
        <w:spacing w:line="360" w:lineRule="auto"/>
        <w:jc w:val="both"/>
        <w:rPr>
          <w:sz w:val="22"/>
          <w:szCs w:val="22"/>
        </w:rPr>
      </w:pPr>
      <w:r w:rsidRPr="002805F7">
        <w:rPr>
          <w:sz w:val="22"/>
          <w:szCs w:val="22"/>
        </w:rPr>
        <w:t>Figure 7 shows the culminated results of the presented pipeline and combined in one figure to show the differences of machine learning and transformations on several data sets directly. CRC and PCOS use 10% abundance filtered sets, whereas EstMB uses a 90% filtered set. For all repeats of the models, the data split has been th</w:t>
      </w:r>
      <w:r w:rsidR="00C42321" w:rsidRPr="002805F7">
        <w:rPr>
          <w:sz w:val="22"/>
          <w:szCs w:val="22"/>
        </w:rPr>
        <w:t>e same for all models and all transformations in the same data set.</w:t>
      </w:r>
      <w:r w:rsidR="00AD1AA5" w:rsidRPr="002805F7">
        <w:rPr>
          <w:sz w:val="22"/>
          <w:szCs w:val="22"/>
        </w:rPr>
        <w:t xml:space="preserve"> Here, all models used a binary classification setting to predict “healthy” or “not-healthy”, the disease differing for every data set. </w:t>
      </w:r>
    </w:p>
    <w:p w14:paraId="40773689" w14:textId="7CBA95EC" w:rsidR="007D68CF" w:rsidRPr="002805F7" w:rsidRDefault="00660500" w:rsidP="00F41355">
      <w:pPr>
        <w:keepNext/>
        <w:spacing w:line="360" w:lineRule="auto"/>
        <w:jc w:val="both"/>
        <w:rPr>
          <w:sz w:val="22"/>
          <w:szCs w:val="22"/>
        </w:rPr>
      </w:pPr>
      <w:r w:rsidRPr="002805F7">
        <w:rPr>
          <w:noProof/>
          <w:sz w:val="22"/>
          <w:szCs w:val="22"/>
        </w:rPr>
        <w:drawing>
          <wp:inline distT="0" distB="0" distL="0" distR="0" wp14:anchorId="42568502" wp14:editId="6026EFD4">
            <wp:extent cx="5918200" cy="3959252"/>
            <wp:effectExtent l="0" t="0" r="6350" b="317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23227" cy="3962615"/>
                    </a:xfrm>
                    <a:prstGeom prst="rect">
                      <a:avLst/>
                    </a:prstGeom>
                    <a:noFill/>
                  </pic:spPr>
                </pic:pic>
              </a:graphicData>
            </a:graphic>
          </wp:inline>
        </w:drawing>
      </w:r>
    </w:p>
    <w:p w14:paraId="404C4D7F" w14:textId="612E750D" w:rsidR="00936A96" w:rsidRPr="00BC69E7" w:rsidRDefault="007D68CF" w:rsidP="00BC69E7">
      <w:pPr>
        <w:pStyle w:val="Caption"/>
      </w:pPr>
      <w:r w:rsidRPr="00BC69E7">
        <w:t xml:space="preserve">Figure </w:t>
      </w:r>
      <w:fldSimple w:instr=" SEQ Figure \* ARABIC ">
        <w:r w:rsidR="00580DAB" w:rsidRPr="00BC69E7">
          <w:t>7</w:t>
        </w:r>
      </w:fldSimple>
      <w:r w:rsidRPr="00BC69E7">
        <w:t>: Statistical Fluctuations in Classification</w:t>
      </w:r>
    </w:p>
    <w:p w14:paraId="7E903D39" w14:textId="3E6BCED0" w:rsidR="007D6A88" w:rsidRPr="007D6A88" w:rsidRDefault="007D68CF" w:rsidP="007D6A88">
      <w:pPr>
        <w:pStyle w:val="Caption"/>
      </w:pPr>
      <w:r w:rsidRPr="00BC69E7">
        <w:t xml:space="preserve">CRC and PCOS use 10% abundance filtered sets, EstMB uses a 90% filtered set. </w:t>
      </w:r>
      <w:r w:rsidR="0010799F">
        <w:t xml:space="preserve">The y-axis contains AUROC scores. </w:t>
      </w:r>
      <w:r w:rsidR="00BC69E7">
        <w:t>T</w:t>
      </w:r>
      <w:r w:rsidR="00BC69E7" w:rsidRPr="00BC69E7">
        <w:t>he x-axis contains</w:t>
      </w:r>
      <w:r w:rsidR="00BC69E7">
        <w:t xml:space="preserve"> </w:t>
      </w:r>
      <w:r w:rsidR="00BC69E7" w:rsidRPr="00BC69E7">
        <w:t xml:space="preserve">models and transformations, with the most left always being </w:t>
      </w:r>
      <w:r w:rsidR="00BC69E7" w:rsidRPr="00BC69E7">
        <w:rPr>
          <w:i/>
          <w:iCs/>
        </w:rPr>
        <w:t>CoDaCoRe</w:t>
      </w:r>
      <w:r w:rsidR="00BC69E7" w:rsidRPr="00BC69E7">
        <w:t>, the middle portion displaying performances of glmnet and the right svmRadial.</w:t>
      </w:r>
      <w:r w:rsidR="00BC69E7">
        <w:t xml:space="preserve"> In red test performances are plotted and in blue training performances</w:t>
      </w:r>
      <w:r w:rsidR="007D6A88">
        <w:t xml:space="preserve">. model_bal_0 and model_bal_1 correspond to </w:t>
      </w:r>
      <w:r w:rsidR="007D6A88" w:rsidRPr="00BC69E7">
        <w:rPr>
          <w:i/>
          <w:iCs/>
        </w:rPr>
        <w:t>CoDaCoRe</w:t>
      </w:r>
      <w:r w:rsidR="007D6A88">
        <w:rPr>
          <w:i/>
          <w:iCs/>
        </w:rPr>
        <w:t xml:space="preserve"> </w:t>
      </w:r>
      <w:r w:rsidR="007D6A88">
        <w:t>models with lambda 0 and lambda 1, respectively. Consequently, pred_bal_0 and pred_bal_0_lr1 correspond to predictions with all found log-ratios and only the most descriptive log-ratio. ALRo, ALRw and ALRr correspond to the types of ALR transformation applied in this pipeline (optimal, worst and random).</w:t>
      </w:r>
      <w:r w:rsidR="006B3769">
        <w:t xml:space="preserve"> </w:t>
      </w:r>
      <w:r w:rsidR="006B3769">
        <w:lastRenderedPageBreak/>
        <w:t>C and D both contain data from EstMB data set, with C predicting for hypertensive heart disease (HHD) and D for diabetes type 2 (DT2).</w:t>
      </w:r>
    </w:p>
    <w:p w14:paraId="6926B11D" w14:textId="44AC8EB4" w:rsidR="00D275F7" w:rsidRPr="002805F7" w:rsidRDefault="009D1BB0" w:rsidP="00F41355">
      <w:pPr>
        <w:spacing w:line="360" w:lineRule="auto"/>
        <w:jc w:val="both"/>
        <w:rPr>
          <w:sz w:val="22"/>
          <w:szCs w:val="22"/>
        </w:rPr>
      </w:pPr>
      <w:r w:rsidRPr="002805F7">
        <w:rPr>
          <w:sz w:val="22"/>
          <w:szCs w:val="22"/>
        </w:rPr>
        <w:t xml:space="preserve">7A shows the performances for PCOS. The AUROC scores for test and training performances vary from 0.5 to 0.6, with codacore training performances severely overfitting at 0.8. It is not surprising that all models have difficulties predicting PCOS, as it is the data set with a very low correlation between microbiome and the disease PCOS itself. Contrary to that, B shows the performance of models in a data set with a high correlation between the microbiome and colorectal cancer. CoDaCoRe shows test and training performances around 0.8, whereas both glmnet and svmRadial differing clearly. Their training performances vary from 0.75 up to 0.85 and their test performances spring from 0.8 to 0.9 depending on the transformation. </w:t>
      </w:r>
      <w:r w:rsidR="00D275F7" w:rsidRPr="002805F7">
        <w:rPr>
          <w:sz w:val="22"/>
          <w:szCs w:val="22"/>
        </w:rPr>
        <w:t xml:space="preserve">Here, glmnet and svmRadial are clearly underfitting, a trend that has also been shown in the Holdout test. C and D both show performances from the EstMB data set, however predicting different diseases. C shows the performances for hypertonic heart disease and D for diabetes type 2. For HHD, codacore shows test and training performances </w:t>
      </w:r>
      <w:r w:rsidR="00F41355" w:rsidRPr="002805F7">
        <w:rPr>
          <w:sz w:val="22"/>
          <w:szCs w:val="22"/>
        </w:rPr>
        <w:t>ranging</w:t>
      </w:r>
      <w:r w:rsidR="00D275F7" w:rsidRPr="002805F7">
        <w:rPr>
          <w:sz w:val="22"/>
          <w:szCs w:val="22"/>
        </w:rPr>
        <w:t xml:space="preserve"> from 0.6 to 0.64, with the glmnet and svmRadial models again differing. Glmnet shows performances around 0.68 AUC for both training and test set. svmRadial shows similar performances, with a higher divergence between training and test set. In both models, TSS shows significantly lower performances, </w:t>
      </w:r>
      <w:r w:rsidR="00F41355" w:rsidRPr="002805F7">
        <w:rPr>
          <w:sz w:val="22"/>
          <w:szCs w:val="22"/>
        </w:rPr>
        <w:t>but both glmnet and svmRadial clearly overfit.</w:t>
      </w:r>
    </w:p>
    <w:p w14:paraId="4E736D7D" w14:textId="77777777" w:rsidR="00F41355" w:rsidRPr="002805F7" w:rsidRDefault="00D275F7" w:rsidP="00F41355">
      <w:pPr>
        <w:spacing w:line="360" w:lineRule="auto"/>
        <w:jc w:val="both"/>
        <w:rPr>
          <w:sz w:val="22"/>
          <w:szCs w:val="22"/>
        </w:rPr>
      </w:pPr>
      <w:r w:rsidRPr="002805F7">
        <w:rPr>
          <w:sz w:val="22"/>
          <w:szCs w:val="22"/>
        </w:rPr>
        <w:t xml:space="preserve">For DT2, </w:t>
      </w:r>
      <w:r w:rsidR="00F41355" w:rsidRPr="002805F7">
        <w:rPr>
          <w:sz w:val="22"/>
          <w:szCs w:val="22"/>
        </w:rPr>
        <w:t xml:space="preserve">all three models are overfitting. Test performances for all three models lay around 0.65 to 0.75, with the training performances ranging around 0.8. </w:t>
      </w:r>
    </w:p>
    <w:p w14:paraId="7F600E57" w14:textId="105B2E77" w:rsidR="00D11674" w:rsidRPr="002805F7" w:rsidRDefault="00F41355" w:rsidP="00F41355">
      <w:pPr>
        <w:spacing w:line="360" w:lineRule="auto"/>
        <w:jc w:val="both"/>
        <w:rPr>
          <w:sz w:val="22"/>
          <w:szCs w:val="22"/>
        </w:rPr>
      </w:pPr>
      <w:r w:rsidRPr="002805F7">
        <w:rPr>
          <w:sz w:val="22"/>
          <w:szCs w:val="22"/>
        </w:rPr>
        <w:t>Interestingly, in all data sets and all models that use different transformations, TSS seems to be clearly underperforming, with ALRw (ALR worst) behind it, especially visible in the CRC data set. This is also true for the PCOS data set, where an increase in performance is not depending on the transformation, as the underlying correlation has not been given in the first place. This seems to be a clear indication, that log-ratio transformations can indeed affect the performance in machine learning models.</w:t>
      </w:r>
    </w:p>
    <w:p w14:paraId="151233B2" w14:textId="77777777" w:rsidR="00D11674" w:rsidRPr="002805F7" w:rsidRDefault="00D11674">
      <w:pPr>
        <w:rPr>
          <w:sz w:val="22"/>
          <w:szCs w:val="22"/>
        </w:rPr>
      </w:pPr>
      <w:r w:rsidRPr="002805F7">
        <w:rPr>
          <w:sz w:val="22"/>
          <w:szCs w:val="22"/>
        </w:rPr>
        <w:br w:type="page"/>
      </w:r>
    </w:p>
    <w:p w14:paraId="7A5274D1" w14:textId="1CC7B6DC" w:rsidR="00636021" w:rsidRPr="002805F7" w:rsidRDefault="00636021" w:rsidP="00636021">
      <w:pPr>
        <w:pStyle w:val="Heading3"/>
        <w:rPr>
          <w:sz w:val="22"/>
          <w:szCs w:val="22"/>
        </w:rPr>
      </w:pPr>
      <w:bookmarkStart w:id="16" w:name="_Toc104466259"/>
      <w:r w:rsidRPr="002805F7">
        <w:rPr>
          <w:sz w:val="22"/>
          <w:szCs w:val="22"/>
        </w:rPr>
        <w:lastRenderedPageBreak/>
        <w:t>Regression Setting</w:t>
      </w:r>
      <w:bookmarkEnd w:id="16"/>
    </w:p>
    <w:p w14:paraId="7E84B7FC" w14:textId="5160591B" w:rsidR="00D11674" w:rsidRPr="002805F7" w:rsidRDefault="00636021" w:rsidP="00526035">
      <w:pPr>
        <w:spacing w:line="360" w:lineRule="auto"/>
        <w:jc w:val="both"/>
        <w:rPr>
          <w:sz w:val="22"/>
          <w:szCs w:val="22"/>
        </w:rPr>
      </w:pPr>
      <w:r w:rsidRPr="002805F7">
        <w:rPr>
          <w:sz w:val="22"/>
          <w:szCs w:val="22"/>
        </w:rPr>
        <w:t xml:space="preserve">A similar conclusion can be drawn for a regression setting. Figure 8 shows the culminated results </w:t>
      </w:r>
      <w:r w:rsidR="00D11674" w:rsidRPr="002805F7">
        <w:rPr>
          <w:sz w:val="22"/>
          <w:szCs w:val="22"/>
        </w:rPr>
        <w:t>for all three data sets in a regression setting. Contrary to the classification setting, all three data sets contained BMI as the continuous variable.</w:t>
      </w:r>
    </w:p>
    <w:p w14:paraId="2E80E393" w14:textId="17FB3A74" w:rsidR="00D11674" w:rsidRPr="002805F7" w:rsidRDefault="00273E4A" w:rsidP="00D11674">
      <w:pPr>
        <w:keepNext/>
        <w:rPr>
          <w:sz w:val="22"/>
          <w:szCs w:val="22"/>
        </w:rPr>
      </w:pPr>
      <w:r w:rsidRPr="002805F7">
        <w:rPr>
          <w:noProof/>
          <w:sz w:val="22"/>
          <w:szCs w:val="22"/>
        </w:rPr>
        <w:drawing>
          <wp:inline distT="0" distB="0" distL="0" distR="0" wp14:anchorId="23292E0D" wp14:editId="0835CB26">
            <wp:extent cx="5955030" cy="3953563"/>
            <wp:effectExtent l="0" t="0" r="7620" b="889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66527" cy="3961196"/>
                    </a:xfrm>
                    <a:prstGeom prst="rect">
                      <a:avLst/>
                    </a:prstGeom>
                    <a:noFill/>
                  </pic:spPr>
                </pic:pic>
              </a:graphicData>
            </a:graphic>
          </wp:inline>
        </w:drawing>
      </w:r>
    </w:p>
    <w:p w14:paraId="21A75459" w14:textId="629BC5F0" w:rsidR="00D11674" w:rsidRPr="002805F7" w:rsidRDefault="00D11674" w:rsidP="0096668F">
      <w:pPr>
        <w:pStyle w:val="Caption"/>
      </w:pPr>
      <w:r w:rsidRPr="002805F7">
        <w:t xml:space="preserve">Figure </w:t>
      </w:r>
      <w:fldSimple w:instr=" SEQ Figure \* ARABIC ">
        <w:r w:rsidR="00580DAB" w:rsidRPr="002805F7">
          <w:rPr>
            <w:noProof/>
          </w:rPr>
          <w:t>8</w:t>
        </w:r>
      </w:fldSimple>
      <w:r w:rsidRPr="002805F7">
        <w:t>: Statistical Fluctuations in Regression</w:t>
      </w:r>
    </w:p>
    <w:p w14:paraId="60AA9D4F" w14:textId="4071E143" w:rsidR="0096668F" w:rsidRPr="007D6A88" w:rsidRDefault="0096668F" w:rsidP="0096668F">
      <w:pPr>
        <w:pStyle w:val="Caption"/>
      </w:pPr>
      <w:r w:rsidRPr="00BC69E7">
        <w:t xml:space="preserve">CRC and PCOS use 10% abundance filtered sets, EstMB uses a 90% filtered set. </w:t>
      </w:r>
      <w:r>
        <w:t xml:space="preserve">The y-axis contains </w:t>
      </w:r>
      <w:r>
        <w:t>RMSE</w:t>
      </w:r>
      <w:r>
        <w:t xml:space="preserve"> scores. T</w:t>
      </w:r>
      <w:r w:rsidRPr="00BC69E7">
        <w:t>he x-axis contains</w:t>
      </w:r>
      <w:r>
        <w:t xml:space="preserve"> </w:t>
      </w:r>
      <w:r w:rsidRPr="00BC69E7">
        <w:t xml:space="preserve">models and transformations, with the most left always being </w:t>
      </w:r>
      <w:r w:rsidRPr="00BC69E7">
        <w:rPr>
          <w:i/>
          <w:iCs/>
        </w:rPr>
        <w:t>CoDaCoRe</w:t>
      </w:r>
      <w:r w:rsidRPr="00BC69E7">
        <w:t>, the middle portion displaying performances of glmnet and the right svmRadial.</w:t>
      </w:r>
      <w:r>
        <w:t xml:space="preserve"> In red test performances are plotted and in blue training performances. model_bal_0 and model_bal_1 correspond to </w:t>
      </w:r>
      <w:r w:rsidRPr="00BC69E7">
        <w:rPr>
          <w:i/>
          <w:iCs/>
        </w:rPr>
        <w:t>CoDaCoRe</w:t>
      </w:r>
      <w:r>
        <w:rPr>
          <w:i/>
          <w:iCs/>
        </w:rPr>
        <w:t xml:space="preserve"> </w:t>
      </w:r>
      <w:r>
        <w:t>models with lambda 0 and lambda 1, respectively. Consequently, pred_bal_0 and pred_bal_0_lr1 correspond to predictions with all found log-ratios and only the most descriptive log-ratio. ALRo, ALRw and ALRr correspond to the types of ALR transformation applied in this pipeline (optimal, worst and random). C and D both contain data from EstMB data set, with C predicting for hypertensive heart disease (HHD) and D for diabetes type 2 (DT2).</w:t>
      </w:r>
    </w:p>
    <w:p w14:paraId="3DAF2C21" w14:textId="0C61B8CB" w:rsidR="00D11674" w:rsidRPr="002805F7" w:rsidRDefault="00D11674" w:rsidP="00D11674">
      <w:pPr>
        <w:pStyle w:val="Caption"/>
        <w:spacing w:line="360" w:lineRule="auto"/>
        <w:jc w:val="both"/>
        <w:rPr>
          <w:sz w:val="18"/>
          <w:szCs w:val="18"/>
        </w:rPr>
      </w:pPr>
    </w:p>
    <w:p w14:paraId="3B61ABBE" w14:textId="5161369F" w:rsidR="00D11674" w:rsidRPr="002805F7" w:rsidRDefault="00D11674" w:rsidP="00526035">
      <w:pPr>
        <w:spacing w:line="360" w:lineRule="auto"/>
        <w:jc w:val="both"/>
        <w:rPr>
          <w:sz w:val="22"/>
          <w:szCs w:val="22"/>
        </w:rPr>
      </w:pPr>
      <w:r w:rsidRPr="002805F7">
        <w:rPr>
          <w:sz w:val="22"/>
          <w:szCs w:val="22"/>
        </w:rPr>
        <w:t xml:space="preserve">For all sub-graphs in Figure 7 the x-axis contains all models and transformations, with the most left always being codacore, the middle portion displaying performances of glmnet and the right svmRadial. It is very interesting that all three data sets, having a completely different bioinformatics and sample pipeline in the background and containing very different abundances for species in </w:t>
      </w:r>
      <w:r w:rsidRPr="002805F7">
        <w:rPr>
          <w:sz w:val="22"/>
          <w:szCs w:val="22"/>
        </w:rPr>
        <w:lastRenderedPageBreak/>
        <w:t>their data set, show a very coherent picture for BMI prediction. In all data sets, PCOS (8A), CRC (8B)</w:t>
      </w:r>
      <w:r w:rsidR="00B61AFD" w:rsidRPr="002805F7">
        <w:rPr>
          <w:sz w:val="22"/>
          <w:szCs w:val="22"/>
        </w:rPr>
        <w:t xml:space="preserve">, </w:t>
      </w:r>
      <w:r w:rsidRPr="002805F7">
        <w:rPr>
          <w:sz w:val="22"/>
          <w:szCs w:val="22"/>
        </w:rPr>
        <w:t>and EstMB (8C)</w:t>
      </w:r>
      <w:r w:rsidR="00B61AFD" w:rsidRPr="002805F7">
        <w:rPr>
          <w:sz w:val="22"/>
          <w:szCs w:val="22"/>
        </w:rPr>
        <w:t xml:space="preserve"> show the same behavior over all three models. CoDaCoRe is overfitting, with a training performance around 1.0 and test performances around </w:t>
      </w:r>
      <w:r w:rsidR="00273E4A" w:rsidRPr="002805F7">
        <w:rPr>
          <w:sz w:val="22"/>
          <w:szCs w:val="22"/>
        </w:rPr>
        <w:t xml:space="preserve">4.0 to </w:t>
      </w:r>
      <w:r w:rsidR="00B61AFD" w:rsidRPr="002805F7">
        <w:rPr>
          <w:sz w:val="22"/>
          <w:szCs w:val="22"/>
        </w:rPr>
        <w:t xml:space="preserve">5.0. Glmnet and svmRadial have very close test and training performances around </w:t>
      </w:r>
      <w:r w:rsidR="00273E4A" w:rsidRPr="002805F7">
        <w:rPr>
          <w:sz w:val="22"/>
          <w:szCs w:val="22"/>
        </w:rPr>
        <w:t xml:space="preserve">4.0 to </w:t>
      </w:r>
      <w:r w:rsidR="00B61AFD" w:rsidRPr="002805F7">
        <w:rPr>
          <w:sz w:val="22"/>
          <w:szCs w:val="22"/>
        </w:rPr>
        <w:t xml:space="preserve">5.0, with the </w:t>
      </w:r>
      <w:r w:rsidR="00273E4A" w:rsidRPr="002805F7">
        <w:rPr>
          <w:sz w:val="22"/>
          <w:szCs w:val="22"/>
        </w:rPr>
        <w:t>exception of TSS for all three data sets, showing a bit higher test and training performances overall.</w:t>
      </w:r>
    </w:p>
    <w:p w14:paraId="715DFC91" w14:textId="77777777" w:rsidR="00D11674" w:rsidRPr="002805F7" w:rsidRDefault="00D11674" w:rsidP="00D11674">
      <w:pPr>
        <w:rPr>
          <w:sz w:val="22"/>
          <w:szCs w:val="22"/>
        </w:rPr>
      </w:pPr>
    </w:p>
    <w:p w14:paraId="3CA0896C" w14:textId="21074222" w:rsidR="00E36AEB" w:rsidRPr="002805F7" w:rsidRDefault="00E36AEB">
      <w:pPr>
        <w:rPr>
          <w:sz w:val="22"/>
          <w:szCs w:val="22"/>
        </w:rPr>
      </w:pPr>
      <w:r w:rsidRPr="002805F7">
        <w:rPr>
          <w:sz w:val="22"/>
          <w:szCs w:val="22"/>
        </w:rPr>
        <w:br w:type="page"/>
      </w:r>
    </w:p>
    <w:p w14:paraId="108DBAB5" w14:textId="7FFDBEC9" w:rsidR="00FC2585" w:rsidRPr="00FC2585" w:rsidRDefault="0005565C" w:rsidP="00FC2585">
      <w:pPr>
        <w:pStyle w:val="Heading2"/>
        <w:spacing w:line="360" w:lineRule="auto"/>
        <w:jc w:val="both"/>
        <w:rPr>
          <w:color w:val="FFC000"/>
        </w:rPr>
      </w:pPr>
      <w:bookmarkStart w:id="17" w:name="_Toc104466260"/>
      <w:r w:rsidRPr="002805F7">
        <w:rPr>
          <w:sz w:val="22"/>
          <w:szCs w:val="22"/>
        </w:rPr>
        <w:lastRenderedPageBreak/>
        <w:t>INFLUENCE OF DATA LEAKAGE ON PERFORMANCES</w:t>
      </w:r>
      <w:bookmarkEnd w:id="17"/>
    </w:p>
    <w:p w14:paraId="28405D4A" w14:textId="77777777" w:rsidR="00FC2585" w:rsidRPr="00FC2585" w:rsidRDefault="00FC2585" w:rsidP="00FC2585">
      <w:pPr>
        <w:spacing w:line="360" w:lineRule="auto"/>
        <w:jc w:val="both"/>
        <w:rPr>
          <w:color w:val="FFC000"/>
          <w:sz w:val="22"/>
          <w:szCs w:val="22"/>
        </w:rPr>
      </w:pPr>
      <w:r w:rsidRPr="00FC2585">
        <w:rPr>
          <w:color w:val="FFC000"/>
          <w:sz w:val="22"/>
          <w:szCs w:val="22"/>
        </w:rPr>
        <w:t xml:space="preserve">It has to be acknowledged that this conceptual pipeline is considered “leaky” as the imputation procedure use the whole data set for zero replacement. Only afterwards is the data set split into training and test set, which makes the test set not totally unbiased. As not all data sets are big enough to allow a separate imputation for the small test set, it was therefore decided to conduct imputation on the whole data set. However, an additional test to observe the impact of data leakage on transformations and machine learning models is conducted separately. </w:t>
      </w:r>
    </w:p>
    <w:p w14:paraId="4847A7D0" w14:textId="77777777" w:rsidR="00FC2585" w:rsidRPr="00FC2585" w:rsidRDefault="00FC2585" w:rsidP="00FC2585">
      <w:pPr>
        <w:spacing w:line="360" w:lineRule="auto"/>
        <w:jc w:val="both"/>
        <w:rPr>
          <w:color w:val="FFC000"/>
          <w:sz w:val="22"/>
          <w:szCs w:val="22"/>
        </w:rPr>
      </w:pPr>
      <w:r w:rsidRPr="00FC2585">
        <w:rPr>
          <w:color w:val="FFC000"/>
          <w:sz w:val="22"/>
          <w:szCs w:val="22"/>
        </w:rPr>
        <w:t>Additionally, as the study design for the CRC data set had the concept of holdout test sets in mind, this opens the possibility of comparing model performances for holdout sets versus a classic 80/20 split, as the latter is planned for the general pipeline to allow better comparison between model performances.</w:t>
      </w:r>
    </w:p>
    <w:p w14:paraId="6930CF4D" w14:textId="77777777" w:rsidR="00FC2585" w:rsidRPr="00FC2585" w:rsidRDefault="00FC2585" w:rsidP="00FC2585"/>
    <w:p w14:paraId="343C4B1D" w14:textId="553BB4F2" w:rsidR="00AA27C7" w:rsidRPr="002805F7" w:rsidRDefault="00AA27C7" w:rsidP="00AA27C7">
      <w:pPr>
        <w:spacing w:line="360" w:lineRule="auto"/>
        <w:jc w:val="both"/>
        <w:rPr>
          <w:sz w:val="22"/>
          <w:szCs w:val="22"/>
        </w:rPr>
      </w:pPr>
      <w:r w:rsidRPr="002805F7">
        <w:rPr>
          <w:sz w:val="22"/>
          <w:szCs w:val="22"/>
        </w:rPr>
        <w:t xml:space="preserve">In order to assess the influence of transformation on the concept of “data leakage” (machine learning best practice paper), a small test was conducted. In this, the CRC and PCOS data sets were used, and it was compared how the test and training set performances behave with imputation and transformation before data merging vs. after data merging (see figure). </w:t>
      </w:r>
    </w:p>
    <w:p w14:paraId="081A726D" w14:textId="4C0445A9" w:rsidR="00AA27C7" w:rsidRPr="002805F7" w:rsidRDefault="0069445D" w:rsidP="00AA27C7">
      <w:pPr>
        <w:spacing w:line="360" w:lineRule="auto"/>
        <w:jc w:val="both"/>
        <w:rPr>
          <w:sz w:val="22"/>
          <w:szCs w:val="22"/>
        </w:rPr>
      </w:pPr>
      <w:r w:rsidRPr="002805F7">
        <w:rPr>
          <w:noProof/>
          <w:sz w:val="22"/>
          <w:szCs w:val="22"/>
        </w:rPr>
        <w:lastRenderedPageBreak/>
        <w:drawing>
          <wp:inline distT="0" distB="0" distL="0" distR="0" wp14:anchorId="5F3E877E" wp14:editId="19795203">
            <wp:extent cx="5974080" cy="3870723"/>
            <wp:effectExtent l="0" t="0" r="762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78745" cy="3873745"/>
                    </a:xfrm>
                    <a:prstGeom prst="rect">
                      <a:avLst/>
                    </a:prstGeom>
                    <a:noFill/>
                  </pic:spPr>
                </pic:pic>
              </a:graphicData>
            </a:graphic>
          </wp:inline>
        </w:drawing>
      </w:r>
    </w:p>
    <w:p w14:paraId="79A47FBC" w14:textId="1151A29B" w:rsidR="00AA27C7" w:rsidRPr="002805F7" w:rsidRDefault="00AA27C7" w:rsidP="00AA27C7">
      <w:pPr>
        <w:spacing w:line="360" w:lineRule="auto"/>
        <w:jc w:val="both"/>
        <w:rPr>
          <w:sz w:val="22"/>
          <w:szCs w:val="22"/>
        </w:rPr>
      </w:pPr>
      <w:r w:rsidRPr="002805F7">
        <w:rPr>
          <w:sz w:val="22"/>
          <w:szCs w:val="22"/>
        </w:rPr>
        <w:t xml:space="preserve">In the non-leaky procedure, the processed data set has been first merged with the metadata to include the predictor column. Afterwards, the data is split into train and test set and imputation, as well as three transformations (TSS, CLR and optimal ALR) are performed separately on both. </w:t>
      </w:r>
      <w:r w:rsidR="00F739DE" w:rsidRPr="002805F7">
        <w:rPr>
          <w:sz w:val="22"/>
          <w:szCs w:val="22"/>
        </w:rPr>
        <w:t xml:space="preserve">In the case of ALR, the reference was found on the training set and directly applied to the test set. </w:t>
      </w:r>
      <w:r w:rsidRPr="002805F7">
        <w:rPr>
          <w:sz w:val="22"/>
          <w:szCs w:val="22"/>
        </w:rPr>
        <w:t xml:space="preserve">Finally, train and test set are fed into a glmnnet model. </w:t>
      </w:r>
    </w:p>
    <w:p w14:paraId="36C53BB8" w14:textId="51FF5E28" w:rsidR="00AA27C7" w:rsidRPr="002805F7" w:rsidRDefault="00AA27C7" w:rsidP="00AA27C7">
      <w:pPr>
        <w:spacing w:line="360" w:lineRule="auto"/>
        <w:jc w:val="both"/>
        <w:rPr>
          <w:sz w:val="22"/>
          <w:szCs w:val="22"/>
        </w:rPr>
      </w:pPr>
      <w:r w:rsidRPr="002805F7">
        <w:rPr>
          <w:sz w:val="22"/>
          <w:szCs w:val="22"/>
        </w:rPr>
        <w:t>In the leaky procedure, imputation and transformations are conducted on the whole data set and afterwards the data is merged with the metadata and split into train and test set and fed into the glmnet model. Both procedures were repeated 10x to observe statistical fluctuations. Only 10% abundance filter data sets have been used.</w:t>
      </w:r>
    </w:p>
    <w:p w14:paraId="4CCC0197" w14:textId="620D2DFF" w:rsidR="002873AF" w:rsidRPr="002805F7" w:rsidRDefault="002873AF" w:rsidP="00AA27C7">
      <w:pPr>
        <w:spacing w:line="360" w:lineRule="auto"/>
        <w:jc w:val="both"/>
        <w:rPr>
          <w:sz w:val="22"/>
          <w:szCs w:val="22"/>
        </w:rPr>
      </w:pPr>
      <w:r w:rsidRPr="002805F7">
        <w:rPr>
          <w:sz w:val="22"/>
          <w:szCs w:val="22"/>
        </w:rPr>
        <w:t>This test is very interesting</w:t>
      </w:r>
      <w:r w:rsidR="00F739DE" w:rsidRPr="002805F7">
        <w:rPr>
          <w:sz w:val="22"/>
          <w:szCs w:val="22"/>
        </w:rPr>
        <w:t>, in particular because CLR and ALR_optimal in theory have different influences on data leakage. CLR is usually conducted row-wise and would therefore not impact data leakage in any form. Contrary to that, ALR is conducted column-wise and could potentially show the same problems as imputation.</w:t>
      </w:r>
    </w:p>
    <w:p w14:paraId="7F0EF4FE" w14:textId="7EC40391" w:rsidR="00580DAB" w:rsidRPr="002805F7" w:rsidRDefault="00250444" w:rsidP="00580DAB">
      <w:pPr>
        <w:keepNext/>
        <w:spacing w:line="360" w:lineRule="auto"/>
        <w:jc w:val="both"/>
        <w:rPr>
          <w:sz w:val="22"/>
          <w:szCs w:val="22"/>
        </w:rPr>
      </w:pPr>
      <w:r w:rsidRPr="002805F7">
        <w:rPr>
          <w:noProof/>
          <w:sz w:val="22"/>
          <w:szCs w:val="22"/>
        </w:rPr>
        <w:lastRenderedPageBreak/>
        <w:drawing>
          <wp:inline distT="0" distB="0" distL="0" distR="0" wp14:anchorId="1BCAFE50" wp14:editId="16DB70EA">
            <wp:extent cx="5974080" cy="2194486"/>
            <wp:effectExtent l="0" t="0" r="762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86677" cy="2199113"/>
                    </a:xfrm>
                    <a:prstGeom prst="rect">
                      <a:avLst/>
                    </a:prstGeom>
                    <a:noFill/>
                  </pic:spPr>
                </pic:pic>
              </a:graphicData>
            </a:graphic>
          </wp:inline>
        </w:drawing>
      </w:r>
    </w:p>
    <w:p w14:paraId="4790D563" w14:textId="2ED9519C" w:rsidR="00AA27C7" w:rsidRPr="002805F7" w:rsidRDefault="00580DAB" w:rsidP="00580DAB">
      <w:pPr>
        <w:pStyle w:val="Caption"/>
        <w:jc w:val="both"/>
        <w:rPr>
          <w:sz w:val="18"/>
          <w:szCs w:val="18"/>
        </w:rPr>
      </w:pPr>
      <w:r w:rsidRPr="002805F7">
        <w:rPr>
          <w:sz w:val="18"/>
          <w:szCs w:val="18"/>
        </w:rPr>
        <w:t xml:space="preserve">Figure </w:t>
      </w:r>
      <w:r w:rsidR="003C7443" w:rsidRPr="002805F7">
        <w:rPr>
          <w:sz w:val="18"/>
          <w:szCs w:val="18"/>
        </w:rPr>
        <w:fldChar w:fldCharType="begin"/>
      </w:r>
      <w:r w:rsidR="003C7443" w:rsidRPr="002805F7">
        <w:rPr>
          <w:sz w:val="18"/>
          <w:szCs w:val="18"/>
        </w:rPr>
        <w:instrText xml:space="preserve"> SEQ Figure \* ARABIC </w:instrText>
      </w:r>
      <w:r w:rsidR="003C7443" w:rsidRPr="002805F7">
        <w:rPr>
          <w:sz w:val="18"/>
          <w:szCs w:val="18"/>
        </w:rPr>
        <w:fldChar w:fldCharType="separate"/>
      </w:r>
      <w:r w:rsidRPr="002805F7">
        <w:rPr>
          <w:noProof/>
          <w:sz w:val="18"/>
          <w:szCs w:val="18"/>
        </w:rPr>
        <w:t>9</w:t>
      </w:r>
      <w:r w:rsidR="003C7443" w:rsidRPr="002805F7">
        <w:rPr>
          <w:noProof/>
          <w:sz w:val="18"/>
          <w:szCs w:val="18"/>
        </w:rPr>
        <w:fldChar w:fldCharType="end"/>
      </w:r>
      <w:r w:rsidRPr="002805F7">
        <w:rPr>
          <w:sz w:val="18"/>
          <w:szCs w:val="18"/>
        </w:rPr>
        <w:t>: Influence of Imputation and Transformation</w:t>
      </w:r>
    </w:p>
    <w:p w14:paraId="195389E3" w14:textId="22FB8885" w:rsidR="00AA27C7" w:rsidRPr="002805F7" w:rsidRDefault="00250444" w:rsidP="00250444">
      <w:pPr>
        <w:pStyle w:val="Caption"/>
        <w:rPr>
          <w:sz w:val="18"/>
          <w:szCs w:val="18"/>
        </w:rPr>
      </w:pPr>
      <w:r w:rsidRPr="002805F7">
        <w:rPr>
          <w:sz w:val="18"/>
          <w:szCs w:val="18"/>
        </w:rPr>
        <w:t>For B, split-imputation produced an error in the package zCompositions, therefore all zeros were replaced with a value of 0.5.</w:t>
      </w:r>
      <w:r w:rsidR="00013A1D" w:rsidRPr="002805F7">
        <w:rPr>
          <w:sz w:val="18"/>
          <w:szCs w:val="18"/>
        </w:rPr>
        <w:t xml:space="preserve"> The machine learning model used was glmnet.</w:t>
      </w:r>
    </w:p>
    <w:p w14:paraId="1180AE65" w14:textId="71B56D23" w:rsidR="005E52C3" w:rsidRPr="002805F7" w:rsidRDefault="008634F8" w:rsidP="00CC10EA">
      <w:pPr>
        <w:spacing w:line="360" w:lineRule="auto"/>
        <w:jc w:val="both"/>
        <w:rPr>
          <w:sz w:val="22"/>
          <w:szCs w:val="22"/>
        </w:rPr>
      </w:pPr>
      <w:r w:rsidRPr="002805F7">
        <w:rPr>
          <w:sz w:val="22"/>
          <w:szCs w:val="22"/>
        </w:rPr>
        <w:t xml:space="preserve">Figure 9A and B show the effect of imputation and transformation procedures on a data set with high correlation (CRC) and with low correlation (PCOS). On the left side, the results after a leaky pipeline is shown, the middle part shows the effect of imputation on the whole data set and the right side shows the results if the data has been split before imputation. </w:t>
      </w:r>
      <w:r w:rsidR="006C5141" w:rsidRPr="002805F7">
        <w:rPr>
          <w:sz w:val="22"/>
          <w:szCs w:val="22"/>
        </w:rPr>
        <w:t>It should be noted that the split-imputation for PCOS produced an error, as the test set of this data set was too small to use GBM for imputation. Therefore, all zeros have been replaced by 0.5.</w:t>
      </w:r>
    </w:p>
    <w:p w14:paraId="5828BF1D" w14:textId="61B06B4C" w:rsidR="006C5141" w:rsidRPr="002805F7" w:rsidRDefault="006C5141" w:rsidP="00CC10EA">
      <w:pPr>
        <w:spacing w:line="360" w:lineRule="auto"/>
        <w:jc w:val="both"/>
        <w:rPr>
          <w:sz w:val="22"/>
          <w:szCs w:val="22"/>
        </w:rPr>
      </w:pPr>
      <w:r w:rsidRPr="002805F7">
        <w:rPr>
          <w:sz w:val="22"/>
          <w:szCs w:val="22"/>
        </w:rPr>
        <w:t xml:space="preserve">The results in 9A show that </w:t>
      </w:r>
      <w:r w:rsidR="00013A1D" w:rsidRPr="002805F7">
        <w:rPr>
          <w:sz w:val="22"/>
          <w:szCs w:val="22"/>
        </w:rPr>
        <w:t xml:space="preserve">the perfect non-leaky pipeline does not affect the performance of machine learning models significantly, compared to imputation on the whole data set. In both cases training performances vary around 0.85, with TSS showing worst performances around 0.75. Test performances revolve around 0.8 for all transformations. However, the difference to imputation and transformation on the data set is very significant. As mentioned in Section () that introduced the results of the pipeline, all models seem to underfit heavily. This issue is resolved by at least splitting the data set before transformation. Subsequently, the test performances of the pipeline are very high, because information from the test set has been used for transformation and Imputation. Interestingly, this seems to be also the case for CLR, which is performed row-wise and should have no impact on the performance on the test set. </w:t>
      </w:r>
    </w:p>
    <w:p w14:paraId="48111C13" w14:textId="055D6ABD" w:rsidR="00195EFA" w:rsidRDefault="00195EFA" w:rsidP="00CC10EA">
      <w:pPr>
        <w:spacing w:line="360" w:lineRule="auto"/>
        <w:jc w:val="both"/>
        <w:rPr>
          <w:sz w:val="22"/>
          <w:szCs w:val="22"/>
        </w:rPr>
      </w:pPr>
      <w:r w:rsidRPr="002805F7">
        <w:rPr>
          <w:sz w:val="22"/>
          <w:szCs w:val="22"/>
        </w:rPr>
        <w:t xml:space="preserve">Figure 9B shows the effect on a leaky and non-leaky pipeline on small data sets with low correlations. Here, imputing and transforming on the same data set seems to be more beneficial, as test and training performances both show values around 0.55. Contrary to that, splitting the </w:t>
      </w:r>
      <w:r w:rsidRPr="002805F7">
        <w:rPr>
          <w:sz w:val="22"/>
          <w:szCs w:val="22"/>
        </w:rPr>
        <w:lastRenderedPageBreak/>
        <w:t>data before transformation increases the discrepancy between all three transformations. ALR</w:t>
      </w:r>
      <w:r w:rsidR="009F4778" w:rsidRPr="002805F7">
        <w:rPr>
          <w:sz w:val="22"/>
          <w:szCs w:val="22"/>
        </w:rPr>
        <w:t xml:space="preserve"> </w:t>
      </w:r>
      <w:r w:rsidRPr="002805F7">
        <w:rPr>
          <w:sz w:val="22"/>
          <w:szCs w:val="22"/>
        </w:rPr>
        <w:t>performs best with test and training performances around 0.58 and low variances, followed closely behind by CLR with 0.55 for both test and training performances. TSS performs worse with training performance at 0.52 and test performance around 0.6. A similar picture is drawn by split-imputation and split-transformation. CLR is not very impacted by the different pipelines, which is in line with the theory</w:t>
      </w:r>
      <w:r w:rsidR="006D13DF" w:rsidRPr="002805F7">
        <w:rPr>
          <w:sz w:val="22"/>
          <w:szCs w:val="22"/>
        </w:rPr>
        <w:t xml:space="preserve">. ALR shows a better performance when the data is split before transformation, with split-imputation creating a higher bias. </w:t>
      </w:r>
    </w:p>
    <w:p w14:paraId="6BD48057" w14:textId="05AEDF7A" w:rsidR="00641446" w:rsidRPr="002805F7" w:rsidRDefault="00641446" w:rsidP="00CC10EA">
      <w:pPr>
        <w:spacing w:line="360" w:lineRule="auto"/>
        <w:jc w:val="both"/>
        <w:rPr>
          <w:sz w:val="22"/>
          <w:szCs w:val="22"/>
        </w:rPr>
      </w:pPr>
      <w:r>
        <w:rPr>
          <w:noProof/>
          <w:sz w:val="22"/>
          <w:szCs w:val="22"/>
        </w:rPr>
        <w:drawing>
          <wp:inline distT="0" distB="0" distL="0" distR="0" wp14:anchorId="7A3ABAE3" wp14:editId="1BE95BE8">
            <wp:extent cx="5955030" cy="2157574"/>
            <wp:effectExtent l="0" t="0" r="762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75583" cy="2165021"/>
                    </a:xfrm>
                    <a:prstGeom prst="rect">
                      <a:avLst/>
                    </a:prstGeom>
                    <a:noFill/>
                  </pic:spPr>
                </pic:pic>
              </a:graphicData>
            </a:graphic>
          </wp:inline>
        </w:drawing>
      </w:r>
    </w:p>
    <w:p w14:paraId="419463BB" w14:textId="56B3D893" w:rsidR="00641446" w:rsidRDefault="00641446" w:rsidP="006D13DF">
      <w:pPr>
        <w:spacing w:line="360" w:lineRule="auto"/>
        <w:jc w:val="both"/>
        <w:rPr>
          <w:sz w:val="22"/>
          <w:szCs w:val="22"/>
        </w:rPr>
      </w:pPr>
      <w:r>
        <w:rPr>
          <w:sz w:val="22"/>
          <w:szCs w:val="22"/>
        </w:rPr>
        <w:t xml:space="preserve">Figure 10 shows the same leakiness concept for codacore. Here, the data was split before imputation (right) and imputation conducted on the whole data set (left), again for both CRC and PCOS. </w:t>
      </w:r>
      <w:r w:rsidR="00756BFD">
        <w:rPr>
          <w:sz w:val="22"/>
          <w:szCs w:val="22"/>
        </w:rPr>
        <w:t xml:space="preserve">For CRC, imputation on the whole data set seems to lead to higher variances in test performances compared to split-imputation. For PCOS, a low correlation data set, the moment of imputation does not seem to impact the test and training performances at all. In all cases, CoDaCoRe is heavily overfitting the </w:t>
      </w:r>
      <w:r w:rsidR="00005C9D">
        <w:rPr>
          <w:sz w:val="22"/>
          <w:szCs w:val="22"/>
        </w:rPr>
        <w:t>data</w:t>
      </w:r>
      <w:r w:rsidR="00756BFD">
        <w:rPr>
          <w:sz w:val="22"/>
          <w:szCs w:val="22"/>
        </w:rPr>
        <w:t xml:space="preserve">. </w:t>
      </w:r>
    </w:p>
    <w:p w14:paraId="6F79B0A0" w14:textId="77777777" w:rsidR="00FC2585" w:rsidRDefault="006D13DF" w:rsidP="006D13DF">
      <w:pPr>
        <w:spacing w:line="360" w:lineRule="auto"/>
        <w:jc w:val="both"/>
        <w:rPr>
          <w:sz w:val="22"/>
          <w:szCs w:val="22"/>
        </w:rPr>
      </w:pPr>
      <w:r w:rsidRPr="002805F7">
        <w:rPr>
          <w:sz w:val="22"/>
          <w:szCs w:val="22"/>
        </w:rPr>
        <w:t>As a summary, in t</w:t>
      </w:r>
      <w:r w:rsidR="00F24E4E" w:rsidRPr="002805F7">
        <w:rPr>
          <w:sz w:val="22"/>
          <w:szCs w:val="22"/>
        </w:rPr>
        <w:t xml:space="preserve">he future, at least split-transformation is something that should be thought about. </w:t>
      </w:r>
      <w:r w:rsidRPr="002805F7">
        <w:rPr>
          <w:sz w:val="22"/>
          <w:szCs w:val="22"/>
        </w:rPr>
        <w:t xml:space="preserve">It does not impact the conclusion, that </w:t>
      </w:r>
      <w:r w:rsidR="008C1E93" w:rsidRPr="002805F7">
        <w:rPr>
          <w:sz w:val="22"/>
          <w:szCs w:val="22"/>
        </w:rPr>
        <w:t>transformations do show better performances than usually normalized data</w:t>
      </w:r>
      <w:r w:rsidRPr="002805F7">
        <w:rPr>
          <w:sz w:val="22"/>
          <w:szCs w:val="22"/>
        </w:rPr>
        <w:t>, even if the data is split only after imputation and transformation. However, the models now show for transformation a clear overfitting, instead of underfitting and the distance between test and training performances is decreasing. It seems that a split imputation impacts the performances only marginally in both high and low correlation data</w:t>
      </w:r>
      <w:r w:rsidR="002473F6">
        <w:rPr>
          <w:sz w:val="22"/>
          <w:szCs w:val="22"/>
        </w:rPr>
        <w:t>, however, if one wants to use codacore, a split-imputation also seems to be more beneficial.</w:t>
      </w:r>
    </w:p>
    <w:p w14:paraId="2A79CC6F" w14:textId="77777777" w:rsidR="00FC2585" w:rsidRPr="002805F7" w:rsidRDefault="00FC2585" w:rsidP="00FC2585">
      <w:pPr>
        <w:pStyle w:val="Heading2"/>
        <w:rPr>
          <w:sz w:val="22"/>
          <w:szCs w:val="22"/>
        </w:rPr>
      </w:pPr>
      <w:bookmarkStart w:id="18" w:name="_Toc104466256"/>
      <w:r w:rsidRPr="002805F7">
        <w:rPr>
          <w:sz w:val="22"/>
          <w:szCs w:val="22"/>
        </w:rPr>
        <w:t>INFLUENCE OF TEST SET ON PERFORMANCES</w:t>
      </w:r>
      <w:bookmarkEnd w:id="18"/>
    </w:p>
    <w:p w14:paraId="1DA47DCA" w14:textId="77777777" w:rsidR="00FC2585" w:rsidRPr="002805F7" w:rsidRDefault="00FC2585" w:rsidP="00FC2585">
      <w:pPr>
        <w:spacing w:line="360" w:lineRule="auto"/>
        <w:jc w:val="both"/>
        <w:rPr>
          <w:sz w:val="22"/>
          <w:szCs w:val="22"/>
        </w:rPr>
      </w:pPr>
      <w:r w:rsidRPr="002805F7">
        <w:rPr>
          <w:sz w:val="22"/>
          <w:szCs w:val="22"/>
        </w:rPr>
        <w:lastRenderedPageBreak/>
        <w:t>The pipeline used to compare all data sets and their performances includes a standard data set split of 80/20, meaning 80% of data goes into the training set, 20% of data into the test set. However, the CRC data set has been designed with holdout sets in mind and the original paper uses this technique. Applying Holdout to the other data sets would be very difficult, a standard 80/20 split would be more advantageous, as it makes the comparison between all data sets easier. Therefore, one of the first tests was to assess if using Holdout or an 80/20 split makes a big difference for the CRC data set.</w:t>
      </w:r>
    </w:p>
    <w:p w14:paraId="4A7A8274" w14:textId="77777777" w:rsidR="00FC2585" w:rsidRPr="002805F7" w:rsidRDefault="00FC2585" w:rsidP="00FC2585">
      <w:pPr>
        <w:spacing w:line="360" w:lineRule="auto"/>
        <w:jc w:val="both"/>
        <w:rPr>
          <w:sz w:val="22"/>
          <w:szCs w:val="22"/>
        </w:rPr>
      </w:pPr>
      <w:r w:rsidRPr="002805F7">
        <w:rPr>
          <w:sz w:val="22"/>
          <w:szCs w:val="22"/>
        </w:rPr>
        <w:t xml:space="preserve">The following figure shows the performances of the CRC data set in a glmnet model in a binary classification setting. All models have been repeated 10x to show statistical fluctuations. All five holdout sets have been used separately as test set. In 6A test performances of all different holdout sets are combined, whereas in 6B all performances can be seen in detail. </w:t>
      </w:r>
    </w:p>
    <w:p w14:paraId="58EB6E56" w14:textId="77777777" w:rsidR="00FC2585" w:rsidRPr="002805F7" w:rsidRDefault="00FC2585" w:rsidP="00FC2585">
      <w:pPr>
        <w:keepNext/>
        <w:spacing w:line="360" w:lineRule="auto"/>
        <w:jc w:val="both"/>
        <w:rPr>
          <w:sz w:val="22"/>
          <w:szCs w:val="22"/>
        </w:rPr>
      </w:pPr>
      <w:r w:rsidRPr="002805F7">
        <w:rPr>
          <w:noProof/>
          <w:sz w:val="22"/>
          <w:szCs w:val="22"/>
        </w:rPr>
        <w:drawing>
          <wp:inline distT="0" distB="0" distL="0" distR="0" wp14:anchorId="1D830A3F" wp14:editId="472CDEA4">
            <wp:extent cx="5926244" cy="2011644"/>
            <wp:effectExtent l="0" t="0" r="0" b="8255"/>
            <wp:docPr id="43" name="Picture 43" descr="Graphical user interface, applic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Graphical user interface, application&#10;&#10;Description automatically generated with medium confidence"/>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65496" cy="2024968"/>
                    </a:xfrm>
                    <a:prstGeom prst="rect">
                      <a:avLst/>
                    </a:prstGeom>
                    <a:noFill/>
                  </pic:spPr>
                </pic:pic>
              </a:graphicData>
            </a:graphic>
          </wp:inline>
        </w:drawing>
      </w:r>
    </w:p>
    <w:p w14:paraId="5AF4BD0C" w14:textId="77777777" w:rsidR="00FC2585" w:rsidRPr="002805F7" w:rsidRDefault="00FC2585" w:rsidP="00FC2585">
      <w:pPr>
        <w:pStyle w:val="Caption"/>
        <w:spacing w:line="360" w:lineRule="auto"/>
        <w:jc w:val="both"/>
        <w:rPr>
          <w:sz w:val="18"/>
          <w:szCs w:val="18"/>
        </w:rPr>
      </w:pPr>
      <w:r w:rsidRPr="002805F7">
        <w:rPr>
          <w:sz w:val="18"/>
          <w:szCs w:val="18"/>
        </w:rPr>
        <w:t xml:space="preserve">Figure </w:t>
      </w:r>
      <w:r w:rsidRPr="002805F7">
        <w:rPr>
          <w:sz w:val="18"/>
          <w:szCs w:val="18"/>
        </w:rPr>
        <w:fldChar w:fldCharType="begin"/>
      </w:r>
      <w:r w:rsidRPr="002805F7">
        <w:rPr>
          <w:sz w:val="18"/>
          <w:szCs w:val="18"/>
        </w:rPr>
        <w:instrText xml:space="preserve"> SEQ Figure \* ARABIC </w:instrText>
      </w:r>
      <w:r w:rsidRPr="002805F7">
        <w:rPr>
          <w:sz w:val="18"/>
          <w:szCs w:val="18"/>
        </w:rPr>
        <w:fldChar w:fldCharType="separate"/>
      </w:r>
      <w:r w:rsidRPr="002805F7">
        <w:rPr>
          <w:noProof/>
          <w:sz w:val="18"/>
          <w:szCs w:val="18"/>
        </w:rPr>
        <w:t>6</w:t>
      </w:r>
      <w:r w:rsidRPr="002805F7">
        <w:rPr>
          <w:noProof/>
          <w:sz w:val="18"/>
          <w:szCs w:val="18"/>
        </w:rPr>
        <w:fldChar w:fldCharType="end"/>
      </w:r>
      <w:r w:rsidRPr="002805F7">
        <w:rPr>
          <w:sz w:val="18"/>
          <w:szCs w:val="18"/>
        </w:rPr>
        <w:t>: Comparison of Holdout vs. 80/20</w:t>
      </w:r>
    </w:p>
    <w:p w14:paraId="7A054D19" w14:textId="77777777" w:rsidR="00FC2585" w:rsidRPr="002805F7" w:rsidRDefault="00FC2585" w:rsidP="00FC2585">
      <w:pPr>
        <w:pStyle w:val="Caption"/>
        <w:spacing w:line="360" w:lineRule="auto"/>
        <w:jc w:val="both"/>
        <w:rPr>
          <w:sz w:val="18"/>
          <w:szCs w:val="18"/>
        </w:rPr>
      </w:pPr>
      <w:r w:rsidRPr="002805F7">
        <w:rPr>
          <w:sz w:val="18"/>
          <w:szCs w:val="18"/>
        </w:rPr>
        <w:t xml:space="preserve">The graph shows the performances of different test sets using the same glmnet model. A shows the performance of Holdout vs 80/20 with all test performances combined. In B all test performances are separated to show the differences in choosing a test set. </w:t>
      </w:r>
    </w:p>
    <w:p w14:paraId="386BACD2" w14:textId="77777777" w:rsidR="00FC2585" w:rsidRPr="002805F7" w:rsidRDefault="00FC2585" w:rsidP="00FC2585">
      <w:pPr>
        <w:spacing w:line="360" w:lineRule="auto"/>
        <w:jc w:val="both"/>
        <w:rPr>
          <w:sz w:val="22"/>
          <w:szCs w:val="22"/>
        </w:rPr>
      </w:pPr>
      <w:r w:rsidRPr="002805F7">
        <w:rPr>
          <w:sz w:val="22"/>
          <w:szCs w:val="22"/>
        </w:rPr>
        <w:t xml:space="preserve">Figure 6A shows the difference of test performances as boxplots for different transformations of the same data set. The transformations here are for the moment secondary, but what can be seen clearly is that for all transformations, the holdout sets show a lot more variance in the test set performances and the maximal test performance around 0.85. Compared to the standard 80/20 split, which shows almost no variance at all and also higher test performances around 0.9. The training performances are similar for both procedures, around 0.79 to 0.84. It should however be noted that the distance between test and training performances is quite high in the standard 80/20 </w:t>
      </w:r>
      <w:r w:rsidRPr="002805F7">
        <w:rPr>
          <w:sz w:val="22"/>
          <w:szCs w:val="22"/>
        </w:rPr>
        <w:lastRenderedPageBreak/>
        <w:t xml:space="preserve">split and the model clearly underfitting. This is not the case for the Holdout set, where the test and training performances are a lot closer together and the model tends to overfit the data. </w:t>
      </w:r>
    </w:p>
    <w:p w14:paraId="15D1CE22" w14:textId="77777777" w:rsidR="00FC2585" w:rsidRPr="002805F7" w:rsidRDefault="00FC2585" w:rsidP="00FC2585">
      <w:pPr>
        <w:spacing w:line="360" w:lineRule="auto"/>
        <w:jc w:val="both"/>
        <w:rPr>
          <w:sz w:val="22"/>
          <w:szCs w:val="22"/>
        </w:rPr>
      </w:pPr>
      <w:r w:rsidRPr="002805F7">
        <w:rPr>
          <w:sz w:val="22"/>
          <w:szCs w:val="22"/>
        </w:rPr>
        <w:t>In Figure 6B it becomes clear why the test performances of the Holdout set have such a high variance. For all transformations and holdout sets, the test performance is sturdy. For example, marked in pink dots is the test set performance when USA has been chosen as holdout set. For all ten repeats of the model, the test performance is stable around 0.72. However, choosing CHI as the holdout set produces test set performances of 0.85. This shows that the big boxplots in 6A are not due to statistical fluctuations, but the choice of holdout set. Of course, the standard 80/20 split is heavily underfitting, ideally test and training performances should be close together, like the CHI holdout set. However, in order to compare all data sets, and the standard 80/20 split showing no degradation of performance, it has been decided to continuously use a standard 80/20 split for all data sets, including CRC. This divergence in test set performances is also visible in codacore (see Figure 7).</w:t>
      </w:r>
    </w:p>
    <w:p w14:paraId="2CDD99A9" w14:textId="77777777" w:rsidR="00FC2585" w:rsidRPr="002805F7" w:rsidRDefault="00FC2585" w:rsidP="00FC2585">
      <w:pPr>
        <w:spacing w:line="360" w:lineRule="auto"/>
        <w:jc w:val="both"/>
        <w:rPr>
          <w:sz w:val="22"/>
          <w:szCs w:val="22"/>
        </w:rPr>
      </w:pPr>
      <w:r w:rsidRPr="002805F7">
        <w:rPr>
          <w:noProof/>
          <w:sz w:val="22"/>
          <w:szCs w:val="22"/>
        </w:rPr>
        <w:drawing>
          <wp:inline distT="0" distB="0" distL="0" distR="0" wp14:anchorId="1F66058F" wp14:editId="27EFF978">
            <wp:extent cx="6005830" cy="2037656"/>
            <wp:effectExtent l="0" t="0" r="0" b="1270"/>
            <wp:docPr id="44" name="Picture 44"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waterfall chart&#10;&#10;Description automatically generated"/>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6034160" cy="2047268"/>
                    </a:xfrm>
                    <a:prstGeom prst="rect">
                      <a:avLst/>
                    </a:prstGeom>
                    <a:noFill/>
                  </pic:spPr>
                </pic:pic>
              </a:graphicData>
            </a:graphic>
          </wp:inline>
        </w:drawing>
      </w:r>
    </w:p>
    <w:p w14:paraId="4C5CC1C9" w14:textId="77777777" w:rsidR="00FC2585" w:rsidRPr="002805F7" w:rsidRDefault="00FC2585" w:rsidP="00FC2585">
      <w:pPr>
        <w:spacing w:line="360" w:lineRule="auto"/>
        <w:jc w:val="both"/>
        <w:rPr>
          <w:sz w:val="22"/>
          <w:szCs w:val="22"/>
        </w:rPr>
      </w:pPr>
      <w:r w:rsidRPr="002805F7">
        <w:rPr>
          <w:sz w:val="22"/>
          <w:szCs w:val="22"/>
        </w:rPr>
        <w:t xml:space="preserve">The setup is the same as for Figure 6, however the x-axis now contains all different codacore models instead of transformation. It can be seen that Holdout and standard 80/20 show similar training performances around 0.8 AUROC score, with the test performances steadily decreasing until 0.78 for standard 80/20 and down to 0.70 for holdout. Again, the holdout test performance has a high variance also in codacore compared to 80/20. 7B plots again the details and the same results as before are visible. The high variance results in the choice of holdout set, with USA and AUS producing very low test performances and GER and CHI showing very high test performances. Standard 80/20 sits more in the middle. Interestingly, for lambda 0 the test performances fluctuate a bit more compared to lambda 1, which potentially shows higher predictive performances for lambda 1, as it is intended in the algorithm. </w:t>
      </w:r>
    </w:p>
    <w:p w14:paraId="75CDEB16" w14:textId="319D029B" w:rsidR="009F4DA7" w:rsidRPr="002805F7" w:rsidRDefault="009F4DA7" w:rsidP="006D13DF">
      <w:pPr>
        <w:spacing w:line="360" w:lineRule="auto"/>
        <w:jc w:val="both"/>
        <w:rPr>
          <w:sz w:val="22"/>
          <w:szCs w:val="22"/>
        </w:rPr>
      </w:pPr>
      <w:r w:rsidRPr="002805F7">
        <w:rPr>
          <w:sz w:val="22"/>
          <w:szCs w:val="22"/>
        </w:rPr>
        <w:lastRenderedPageBreak/>
        <w:br w:type="page"/>
      </w:r>
    </w:p>
    <w:p w14:paraId="2BB07D5B" w14:textId="77777777" w:rsidR="00DB1AA5" w:rsidRPr="002805F7" w:rsidRDefault="00DB1AA5" w:rsidP="00CC10EA">
      <w:pPr>
        <w:spacing w:line="360" w:lineRule="auto"/>
        <w:jc w:val="both"/>
        <w:rPr>
          <w:sz w:val="22"/>
          <w:szCs w:val="22"/>
        </w:rPr>
      </w:pPr>
    </w:p>
    <w:p w14:paraId="37D5912C" w14:textId="2CAC8D69" w:rsidR="009F4DA7" w:rsidRPr="002805F7" w:rsidRDefault="009F4DA7" w:rsidP="00CC10EA">
      <w:pPr>
        <w:pStyle w:val="Heading1"/>
        <w:spacing w:line="360" w:lineRule="auto"/>
        <w:jc w:val="both"/>
      </w:pPr>
      <w:bookmarkStart w:id="19" w:name="_Toc104466261"/>
      <w:r w:rsidRPr="002805F7">
        <w:t>Discussion</w:t>
      </w:r>
      <w:r w:rsidR="00711E10">
        <w:t>/Conclusion</w:t>
      </w:r>
      <w:bookmarkEnd w:id="19"/>
    </w:p>
    <w:p w14:paraId="1832336C" w14:textId="3399974E" w:rsidR="00823EB6" w:rsidRPr="002805F7" w:rsidRDefault="00823EB6" w:rsidP="00CC10EA">
      <w:pPr>
        <w:spacing w:line="360" w:lineRule="auto"/>
        <w:jc w:val="both"/>
        <w:rPr>
          <w:sz w:val="22"/>
          <w:szCs w:val="22"/>
        </w:rPr>
      </w:pPr>
      <w:r w:rsidRPr="002805F7">
        <w:rPr>
          <w:sz w:val="22"/>
          <w:szCs w:val="22"/>
        </w:rPr>
        <w:t xml:space="preserve">Mention behaviour of sub-compositional coherence </w:t>
      </w:r>
      <w:sdt>
        <w:sdtPr>
          <w:rPr>
            <w:sz w:val="22"/>
            <w:szCs w:val="22"/>
          </w:rPr>
          <w:alias w:val="To edit, see citavi.com/edit"/>
          <w:tag w:val="CitaviPlaceholder#b75b6233-ce69-4f00-81da-6125bc76d05f"/>
          <w:id w:val="1579246222"/>
          <w:placeholder>
            <w:docPart w:val="DefaultPlaceholder_-1854013440"/>
          </w:placeholder>
        </w:sdtPr>
        <w:sdtEndPr/>
        <w:sdtContent>
          <w:r w:rsidRPr="002805F7">
            <w:rPr>
              <w:sz w:val="22"/>
              <w:szCs w:val="22"/>
            </w:rPr>
            <w:fldChar w:fldCharType="begin"/>
          </w:r>
          <w:r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MzVjZWYwLTJlNGUtNDYzYS04MTE0LTljN2UxN2RkMDY2MyIsIlJhbmdlTGVuZ3RoIjoyMy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UtMTlUMTg6NTM6MzgiLCJQcm9qZWN0Ijp7IiRyZWYiOiI1In19LCJVc2VOdW1iZXJpbmdUeXBlT2ZQYXJlbnREb2N1bWVudCI6ZmFsc2V9XSwiRm9ybWF0dGVkVGV4dCI6eyIkaWQiOiIxOSIsIkNvdW50IjoxLCJUZXh0VW5pdHMiOlt7IiRpZCI6IjIwIiwiRm9udFN0eWxlIjp7IiRpZCI6IjIxIiwiTmV1dHJhbCI6dHJ1ZX0sIlJlYWRpbmdPcmRlciI6MSwiVGV4dCI6IihHcmVlbmFjcmUgZXQgYWwuIDIwMjIpIn1dfSwiVGFnIjoiQ2l0YXZpUGxhY2Vob2xkZXIjYjc1YjYyMzMtY2U2OS00ZjAwLTgxZGEtNjEyNWJjNzZkMDVmIiwiVGV4dCI6IihHcmVlbmFjcmUgZXQgYWwuIDIwMjIpIiwiV0FJVmVyc2lvbiI6IjYuMTEuMC4wIn0=}</w:instrText>
          </w:r>
          <w:r w:rsidRPr="002805F7">
            <w:rPr>
              <w:sz w:val="22"/>
              <w:szCs w:val="22"/>
            </w:rPr>
            <w:fldChar w:fldCharType="separate"/>
          </w:r>
          <w:r w:rsidR="00811F09" w:rsidRPr="002805F7">
            <w:rPr>
              <w:sz w:val="22"/>
              <w:szCs w:val="22"/>
            </w:rPr>
            <w:t>(Greenacre et al. 2022)</w:t>
          </w:r>
          <w:r w:rsidRPr="002805F7">
            <w:rPr>
              <w:sz w:val="22"/>
              <w:szCs w:val="22"/>
            </w:rPr>
            <w:fldChar w:fldCharType="end"/>
          </w:r>
        </w:sdtContent>
      </w:sdt>
      <w:r w:rsidRPr="002805F7">
        <w:rPr>
          <w:sz w:val="22"/>
          <w:szCs w:val="22"/>
        </w:rPr>
        <w:t xml:space="preserve"> with 10% and 50% filtered datasets</w:t>
      </w:r>
    </w:p>
    <w:p w14:paraId="5A37BD4E" w14:textId="09DA21E8" w:rsidR="00823EB6" w:rsidRPr="002805F7" w:rsidRDefault="00761005" w:rsidP="00CC10EA">
      <w:pPr>
        <w:spacing w:line="360" w:lineRule="auto"/>
        <w:jc w:val="both"/>
        <w:rPr>
          <w:sz w:val="22"/>
          <w:szCs w:val="22"/>
        </w:rPr>
      </w:pPr>
      <w:r w:rsidRPr="002805F7">
        <w:rPr>
          <w:sz w:val="22"/>
          <w:szCs w:val="22"/>
        </w:rPr>
        <w:t>In the same paper they also mention that no “ratio” is necessary for isometric behavior -&gt; next tests could include such a test to see if it works better/worse than imputation + ALRo</w:t>
      </w:r>
    </w:p>
    <w:p w14:paraId="192D3B59" w14:textId="5A0A4DC5" w:rsidR="00823EB6" w:rsidRPr="002805F7" w:rsidRDefault="00134695" w:rsidP="00CC10EA">
      <w:pPr>
        <w:spacing w:line="360" w:lineRule="auto"/>
        <w:jc w:val="both"/>
        <w:rPr>
          <w:sz w:val="22"/>
          <w:szCs w:val="22"/>
        </w:rPr>
      </w:pPr>
      <w:r w:rsidRPr="002805F7">
        <w:rPr>
          <w:color w:val="FFC000"/>
          <w:sz w:val="22"/>
          <w:szCs w:val="22"/>
        </w:rPr>
        <w:t>Doing so will often allow the algorithm to identify at least one predictive log-ratio, at the risk of overfitting the training data. Additional care must be taken in validating such log-ratios on held-out data.</w:t>
      </w:r>
    </w:p>
    <w:p w14:paraId="7F096EDE" w14:textId="77777777" w:rsidR="00823EB6" w:rsidRPr="002805F7" w:rsidRDefault="00823EB6" w:rsidP="00CC10EA">
      <w:pPr>
        <w:spacing w:line="360" w:lineRule="auto"/>
        <w:jc w:val="both"/>
        <w:rPr>
          <w:sz w:val="22"/>
          <w:szCs w:val="22"/>
        </w:rPr>
      </w:pPr>
    </w:p>
    <w:p w14:paraId="566117B6" w14:textId="774A78CE" w:rsidR="00D37C91" w:rsidRPr="002805F7" w:rsidRDefault="00D12694" w:rsidP="00CC10EA">
      <w:pPr>
        <w:spacing w:line="360" w:lineRule="auto"/>
        <w:jc w:val="both"/>
        <w:rPr>
          <w:sz w:val="22"/>
          <w:szCs w:val="22"/>
        </w:rPr>
      </w:pPr>
      <w:r w:rsidRPr="002805F7">
        <w:rPr>
          <w:sz w:val="22"/>
          <w:szCs w:val="22"/>
        </w:rPr>
        <w:t>Outlook:</w:t>
      </w:r>
      <w:r w:rsidRPr="002805F7">
        <w:rPr>
          <w:sz w:val="22"/>
          <w:szCs w:val="22"/>
        </w:rPr>
        <w:br/>
        <w:t xml:space="preserve">data-driven alpha-transformations: </w:t>
      </w:r>
      <w:hyperlink r:id="rId27" w:history="1">
        <w:r w:rsidR="00426E94" w:rsidRPr="002805F7">
          <w:rPr>
            <w:rStyle w:val="Hyperlink"/>
            <w:sz w:val="22"/>
            <w:szCs w:val="22"/>
          </w:rPr>
          <w:t>https://hal.archives-ouvertes.fr/hal-03379935v2/document</w:t>
        </w:r>
      </w:hyperlink>
    </w:p>
    <w:p w14:paraId="5028F81E" w14:textId="77777777" w:rsidR="00426E94" w:rsidRPr="002805F7" w:rsidRDefault="00426E94" w:rsidP="00CC10EA">
      <w:pPr>
        <w:spacing w:line="360" w:lineRule="auto"/>
        <w:jc w:val="both"/>
        <w:rPr>
          <w:sz w:val="22"/>
          <w:szCs w:val="22"/>
        </w:rPr>
      </w:pPr>
      <w:r w:rsidRPr="002805F7">
        <w:rPr>
          <w:sz w:val="22"/>
          <w:szCs w:val="22"/>
        </w:rPr>
        <w:t>Note that the use of</w:t>
      </w:r>
    </w:p>
    <w:p w14:paraId="4EC36C3E" w14:textId="77777777" w:rsidR="00426E94" w:rsidRPr="002805F7" w:rsidRDefault="00426E94" w:rsidP="00CC10EA">
      <w:pPr>
        <w:spacing w:line="360" w:lineRule="auto"/>
        <w:jc w:val="both"/>
        <w:rPr>
          <w:sz w:val="22"/>
          <w:szCs w:val="22"/>
        </w:rPr>
      </w:pPr>
      <w:r w:rsidRPr="002805F7">
        <w:rPr>
          <w:sz w:val="22"/>
          <w:szCs w:val="22"/>
        </w:rPr>
        <w:t>α-transformations also enables one to deal with the presence of 0s in the compositions, unlike the</w:t>
      </w:r>
    </w:p>
    <w:p w14:paraId="6E2B0730" w14:textId="3A1C5C18" w:rsidR="00426E94" w:rsidRPr="002805F7" w:rsidRDefault="00426E94" w:rsidP="00CC10EA">
      <w:pPr>
        <w:spacing w:line="360" w:lineRule="auto"/>
        <w:jc w:val="both"/>
        <w:rPr>
          <w:sz w:val="22"/>
          <w:szCs w:val="22"/>
        </w:rPr>
      </w:pPr>
      <w:r w:rsidRPr="002805F7">
        <w:rPr>
          <w:sz w:val="22"/>
          <w:szCs w:val="22"/>
        </w:rPr>
        <w:t>log-ratio approach which is only suitable for strictly positive compositions.</w:t>
      </w:r>
    </w:p>
    <w:p w14:paraId="72E36A2C" w14:textId="196D1073" w:rsidR="00D12694" w:rsidRPr="002805F7" w:rsidRDefault="00D12694" w:rsidP="00CC10EA">
      <w:pPr>
        <w:spacing w:line="360" w:lineRule="auto"/>
        <w:jc w:val="both"/>
        <w:rPr>
          <w:sz w:val="22"/>
          <w:szCs w:val="22"/>
        </w:rPr>
      </w:pPr>
    </w:p>
    <w:p w14:paraId="081CC600" w14:textId="77777777" w:rsidR="00D12694" w:rsidRPr="002805F7" w:rsidRDefault="00D12694" w:rsidP="00CC10EA">
      <w:pPr>
        <w:spacing w:line="360" w:lineRule="auto"/>
        <w:jc w:val="both"/>
        <w:rPr>
          <w:sz w:val="22"/>
          <w:szCs w:val="22"/>
        </w:rPr>
      </w:pPr>
    </w:p>
    <w:p w14:paraId="3DB3E6DA" w14:textId="77777777" w:rsidR="00DB1AA5" w:rsidRPr="002805F7" w:rsidRDefault="00DB1AA5" w:rsidP="00CC10EA">
      <w:pPr>
        <w:spacing w:line="360" w:lineRule="auto"/>
        <w:jc w:val="both"/>
        <w:rPr>
          <w:sz w:val="22"/>
          <w:szCs w:val="22"/>
        </w:rPr>
      </w:pPr>
      <w:r w:rsidRPr="002805F7">
        <w:rPr>
          <w:sz w:val="22"/>
          <w:szCs w:val="22"/>
        </w:rPr>
        <w:t>Performance selbal and codacore:</w:t>
      </w:r>
    </w:p>
    <w:p w14:paraId="376BB2CD" w14:textId="77777777" w:rsidR="00DB1AA5" w:rsidRPr="002805F7" w:rsidRDefault="00DB1AA5" w:rsidP="00CC10EA">
      <w:pPr>
        <w:pStyle w:val="ListParagraph"/>
        <w:numPr>
          <w:ilvl w:val="0"/>
          <w:numId w:val="16"/>
        </w:numPr>
        <w:spacing w:line="360" w:lineRule="auto"/>
        <w:jc w:val="both"/>
        <w:rPr>
          <w:sz w:val="22"/>
          <w:szCs w:val="22"/>
        </w:rPr>
      </w:pPr>
      <w:r w:rsidRPr="002805F7">
        <w:rPr>
          <w:sz w:val="22"/>
          <w:szCs w:val="22"/>
        </w:rPr>
        <w:t>takes quite a while for 500x1000 data set</w:t>
      </w:r>
    </w:p>
    <w:p w14:paraId="0DAF49C8" w14:textId="77777777" w:rsidR="00DB1AA5" w:rsidRPr="002805F7" w:rsidRDefault="00DB1AA5" w:rsidP="00CC10EA">
      <w:pPr>
        <w:pStyle w:val="ListParagraph"/>
        <w:numPr>
          <w:ilvl w:val="0"/>
          <w:numId w:val="16"/>
        </w:numPr>
        <w:spacing w:line="360" w:lineRule="auto"/>
        <w:jc w:val="both"/>
        <w:rPr>
          <w:sz w:val="22"/>
          <w:szCs w:val="22"/>
        </w:rPr>
      </w:pPr>
      <w:r w:rsidRPr="002805F7">
        <w:rPr>
          <w:sz w:val="22"/>
          <w:szCs w:val="22"/>
        </w:rPr>
        <w:t>at least 5-10 minutes for selbal</w:t>
      </w:r>
    </w:p>
    <w:p w14:paraId="7AC7BCAA" w14:textId="77777777" w:rsidR="0017049F" w:rsidRPr="002805F7" w:rsidRDefault="00DB1AA5" w:rsidP="00CC10EA">
      <w:pPr>
        <w:pStyle w:val="ListParagraph"/>
        <w:numPr>
          <w:ilvl w:val="0"/>
          <w:numId w:val="16"/>
        </w:numPr>
        <w:spacing w:line="360" w:lineRule="auto"/>
        <w:jc w:val="both"/>
        <w:rPr>
          <w:sz w:val="22"/>
          <w:szCs w:val="22"/>
        </w:rPr>
      </w:pPr>
      <w:r w:rsidRPr="002805F7">
        <w:rPr>
          <w:sz w:val="22"/>
          <w:szCs w:val="22"/>
        </w:rPr>
        <w:t>codacore faster</w:t>
      </w:r>
    </w:p>
    <w:p w14:paraId="6AE49C56" w14:textId="77777777" w:rsidR="009768F0" w:rsidRPr="002805F7" w:rsidRDefault="0017049F" w:rsidP="00CC10EA">
      <w:pPr>
        <w:pStyle w:val="ListParagraph"/>
        <w:numPr>
          <w:ilvl w:val="0"/>
          <w:numId w:val="16"/>
        </w:numPr>
        <w:spacing w:line="360" w:lineRule="auto"/>
        <w:jc w:val="both"/>
        <w:rPr>
          <w:sz w:val="22"/>
          <w:szCs w:val="22"/>
        </w:rPr>
      </w:pPr>
      <w:r w:rsidRPr="002805F7">
        <w:rPr>
          <w:sz w:val="22"/>
          <w:szCs w:val="22"/>
        </w:rPr>
        <w:t>with CV even more</w:t>
      </w:r>
    </w:p>
    <w:p w14:paraId="2C96D73B" w14:textId="77777777" w:rsidR="00AB3DE9" w:rsidRPr="002805F7" w:rsidRDefault="009768F0" w:rsidP="00CC10EA">
      <w:pPr>
        <w:pStyle w:val="ListParagraph"/>
        <w:numPr>
          <w:ilvl w:val="0"/>
          <w:numId w:val="16"/>
        </w:numPr>
        <w:spacing w:line="360" w:lineRule="auto"/>
        <w:jc w:val="both"/>
        <w:rPr>
          <w:sz w:val="22"/>
          <w:szCs w:val="22"/>
        </w:rPr>
      </w:pPr>
      <w:r w:rsidRPr="002805F7">
        <w:rPr>
          <w:sz w:val="22"/>
          <w:szCs w:val="22"/>
        </w:rPr>
        <w:t>tensorflow necessary for codacore -&gt; installation problems</w:t>
      </w:r>
    </w:p>
    <w:p w14:paraId="1DD322A3" w14:textId="2811FA87" w:rsidR="00AB3DE9" w:rsidRPr="002805F7" w:rsidRDefault="00AB3DE9" w:rsidP="00CC10EA">
      <w:pPr>
        <w:spacing w:line="360" w:lineRule="auto"/>
        <w:jc w:val="both"/>
        <w:rPr>
          <w:sz w:val="22"/>
          <w:szCs w:val="22"/>
        </w:rPr>
      </w:pPr>
    </w:p>
    <w:p w14:paraId="54C4D4AC" w14:textId="18274D52" w:rsidR="001E67ED" w:rsidRPr="002805F7" w:rsidRDefault="001E67ED" w:rsidP="00CC10EA">
      <w:pPr>
        <w:spacing w:line="360" w:lineRule="auto"/>
        <w:jc w:val="both"/>
        <w:rPr>
          <w:sz w:val="22"/>
          <w:szCs w:val="22"/>
        </w:rPr>
      </w:pPr>
      <w:r w:rsidRPr="002805F7">
        <w:rPr>
          <w:sz w:val="22"/>
          <w:szCs w:val="22"/>
        </w:rPr>
        <w:t>comparison codacore and mikropml:</w:t>
      </w:r>
    </w:p>
    <w:p w14:paraId="36CDFCEF" w14:textId="7AFD4F61" w:rsidR="001E67ED" w:rsidRPr="002805F7" w:rsidRDefault="001E67ED" w:rsidP="00CC10EA">
      <w:pPr>
        <w:pStyle w:val="ListParagraph"/>
        <w:numPr>
          <w:ilvl w:val="0"/>
          <w:numId w:val="16"/>
        </w:numPr>
        <w:spacing w:line="360" w:lineRule="auto"/>
        <w:jc w:val="both"/>
        <w:rPr>
          <w:sz w:val="22"/>
          <w:szCs w:val="22"/>
        </w:rPr>
      </w:pPr>
      <w:r w:rsidRPr="002805F7">
        <w:rPr>
          <w:sz w:val="22"/>
          <w:szCs w:val="22"/>
        </w:rPr>
        <w:lastRenderedPageBreak/>
        <w:t>impact of filtering -&gt; 50% seems to lose too many features, performance generally worse than 10%.</w:t>
      </w:r>
    </w:p>
    <w:p w14:paraId="62DB3C5D" w14:textId="58F750E5" w:rsidR="001E67ED" w:rsidRPr="002805F7" w:rsidRDefault="001E67ED" w:rsidP="00CC10EA">
      <w:pPr>
        <w:pStyle w:val="ListParagraph"/>
        <w:numPr>
          <w:ilvl w:val="0"/>
          <w:numId w:val="16"/>
        </w:numPr>
        <w:spacing w:line="360" w:lineRule="auto"/>
        <w:jc w:val="both"/>
        <w:rPr>
          <w:sz w:val="22"/>
          <w:szCs w:val="22"/>
        </w:rPr>
      </w:pPr>
      <w:r w:rsidRPr="002805F7">
        <w:rPr>
          <w:sz w:val="22"/>
          <w:szCs w:val="22"/>
        </w:rPr>
        <w:t>PCOS: regression overfitting, classification all over the place</w:t>
      </w:r>
    </w:p>
    <w:p w14:paraId="22E741B3" w14:textId="6C5F3AD6" w:rsidR="001E67ED" w:rsidRPr="002805F7" w:rsidRDefault="001E67ED" w:rsidP="00CC10EA">
      <w:pPr>
        <w:pStyle w:val="ListParagraph"/>
        <w:numPr>
          <w:ilvl w:val="0"/>
          <w:numId w:val="16"/>
        </w:numPr>
        <w:spacing w:line="360" w:lineRule="auto"/>
        <w:jc w:val="both"/>
        <w:rPr>
          <w:sz w:val="22"/>
          <w:szCs w:val="22"/>
        </w:rPr>
      </w:pPr>
      <w:r w:rsidRPr="002805F7">
        <w:rPr>
          <w:sz w:val="22"/>
          <w:szCs w:val="22"/>
        </w:rPr>
        <w:t xml:space="preserve">CRC: regression pretty constant (varies only in </w:t>
      </w:r>
      <w:r w:rsidR="00A55711" w:rsidRPr="002805F7">
        <w:rPr>
          <w:sz w:val="22"/>
          <w:szCs w:val="22"/>
        </w:rPr>
        <w:t>s</w:t>
      </w:r>
      <w:r w:rsidRPr="002805F7">
        <w:rPr>
          <w:sz w:val="22"/>
          <w:szCs w:val="22"/>
        </w:rPr>
        <w:t>econd decimal place)</w:t>
      </w:r>
      <w:r w:rsidR="00E167A6" w:rsidRPr="002805F7">
        <w:rPr>
          <w:sz w:val="22"/>
          <w:szCs w:val="22"/>
        </w:rPr>
        <w:t xml:space="preserve">, classification </w:t>
      </w:r>
      <w:r w:rsidR="00FE69B4" w:rsidRPr="002805F7">
        <w:rPr>
          <w:sz w:val="22"/>
          <w:szCs w:val="22"/>
        </w:rPr>
        <w:t>underfitting</w:t>
      </w:r>
    </w:p>
    <w:p w14:paraId="0A9F7714" w14:textId="0DAF01D1" w:rsidR="00D356DF" w:rsidRPr="002805F7" w:rsidRDefault="00D356DF" w:rsidP="00CC10EA">
      <w:pPr>
        <w:pStyle w:val="ListParagraph"/>
        <w:numPr>
          <w:ilvl w:val="0"/>
          <w:numId w:val="16"/>
        </w:numPr>
        <w:spacing w:line="360" w:lineRule="auto"/>
        <w:jc w:val="both"/>
        <w:rPr>
          <w:sz w:val="22"/>
          <w:szCs w:val="22"/>
        </w:rPr>
      </w:pPr>
      <w:r w:rsidRPr="002805F7">
        <w:rPr>
          <w:sz w:val="22"/>
          <w:szCs w:val="22"/>
        </w:rPr>
        <w:t>ALRo and CLR seem to have very similar results over both data sets and model types</w:t>
      </w:r>
    </w:p>
    <w:p w14:paraId="0DE560D5" w14:textId="09CA5843" w:rsidR="00D356DF" w:rsidRPr="002805F7" w:rsidRDefault="003246D5" w:rsidP="00CC10EA">
      <w:pPr>
        <w:pStyle w:val="ListParagraph"/>
        <w:numPr>
          <w:ilvl w:val="0"/>
          <w:numId w:val="16"/>
        </w:numPr>
        <w:spacing w:line="360" w:lineRule="auto"/>
        <w:jc w:val="both"/>
        <w:rPr>
          <w:sz w:val="22"/>
          <w:szCs w:val="22"/>
        </w:rPr>
      </w:pPr>
      <w:r w:rsidRPr="002805F7">
        <w:rPr>
          <w:sz w:val="22"/>
          <w:szCs w:val="22"/>
        </w:rPr>
        <w:t xml:space="preserve">Even </w:t>
      </w:r>
      <w:r w:rsidR="00D356DF" w:rsidRPr="002805F7">
        <w:rPr>
          <w:sz w:val="22"/>
          <w:szCs w:val="22"/>
        </w:rPr>
        <w:t>ALRw is better than TSS</w:t>
      </w:r>
      <w:r w:rsidR="00BC3D6D" w:rsidRPr="002805F7">
        <w:rPr>
          <w:sz w:val="22"/>
          <w:szCs w:val="22"/>
        </w:rPr>
        <w:t xml:space="preserve"> for both high and low correlation</w:t>
      </w:r>
      <w:r w:rsidR="0077671B" w:rsidRPr="002805F7">
        <w:rPr>
          <w:sz w:val="22"/>
          <w:szCs w:val="22"/>
        </w:rPr>
        <w:t xml:space="preserve"> and regression and classification</w:t>
      </w:r>
      <w:r w:rsidRPr="002805F7">
        <w:rPr>
          <w:sz w:val="22"/>
          <w:szCs w:val="22"/>
        </w:rPr>
        <w:t xml:space="preserve"> -&gt; supports former papers that suggest using transformations for compositional data -&gt; also for machine learning concepts</w:t>
      </w:r>
    </w:p>
    <w:p w14:paraId="32A8A568" w14:textId="4453B816" w:rsidR="001B302C" w:rsidRPr="002805F7" w:rsidRDefault="001B302C" w:rsidP="00CC10EA">
      <w:pPr>
        <w:pStyle w:val="ListParagraph"/>
        <w:numPr>
          <w:ilvl w:val="0"/>
          <w:numId w:val="16"/>
        </w:numPr>
        <w:spacing w:line="360" w:lineRule="auto"/>
        <w:jc w:val="both"/>
        <w:rPr>
          <w:sz w:val="22"/>
          <w:szCs w:val="22"/>
        </w:rPr>
      </w:pPr>
      <w:r w:rsidRPr="002805F7">
        <w:rPr>
          <w:sz w:val="22"/>
          <w:szCs w:val="22"/>
        </w:rPr>
        <w:t>Do CRC holdout AUCs match paper?</w:t>
      </w:r>
      <w:r w:rsidR="001A7405" w:rsidRPr="002805F7">
        <w:rPr>
          <w:sz w:val="22"/>
          <w:szCs w:val="22"/>
        </w:rPr>
        <w:t xml:space="preserve"> Yes</w:t>
      </w:r>
    </w:p>
    <w:p w14:paraId="2FECCDE0" w14:textId="233EE4A7" w:rsidR="001A7405" w:rsidRPr="002805F7" w:rsidRDefault="001A7405" w:rsidP="00CC10EA">
      <w:pPr>
        <w:pStyle w:val="ListParagraph"/>
        <w:numPr>
          <w:ilvl w:val="0"/>
          <w:numId w:val="16"/>
        </w:numPr>
        <w:spacing w:line="360" w:lineRule="auto"/>
        <w:jc w:val="both"/>
        <w:rPr>
          <w:sz w:val="22"/>
          <w:szCs w:val="22"/>
        </w:rPr>
      </w:pPr>
      <w:r w:rsidRPr="002805F7">
        <w:rPr>
          <w:sz w:val="22"/>
          <w:szCs w:val="22"/>
        </w:rPr>
        <w:t>Transformations plus standard split seems to UNDERFIT data?</w:t>
      </w:r>
    </w:p>
    <w:p w14:paraId="3ED6AAFE" w14:textId="75ABE760" w:rsidR="00470316" w:rsidRPr="002805F7" w:rsidRDefault="00470316" w:rsidP="00CC10EA">
      <w:pPr>
        <w:pStyle w:val="ListParagraph"/>
        <w:numPr>
          <w:ilvl w:val="0"/>
          <w:numId w:val="16"/>
        </w:numPr>
        <w:spacing w:line="360" w:lineRule="auto"/>
        <w:jc w:val="both"/>
        <w:rPr>
          <w:sz w:val="22"/>
          <w:szCs w:val="22"/>
        </w:rPr>
      </w:pPr>
      <w:r w:rsidRPr="002805F7">
        <w:rPr>
          <w:sz w:val="22"/>
          <w:szCs w:val="22"/>
        </w:rPr>
        <w:t>50% abundance is too few features so not even transformations impact performances</w:t>
      </w:r>
    </w:p>
    <w:p w14:paraId="5ED84F20" w14:textId="47CA3933" w:rsidR="000A1258" w:rsidRPr="002805F7" w:rsidRDefault="000A1258" w:rsidP="00CC10EA">
      <w:pPr>
        <w:spacing w:line="360" w:lineRule="auto"/>
        <w:jc w:val="both"/>
        <w:rPr>
          <w:sz w:val="22"/>
          <w:szCs w:val="22"/>
        </w:rPr>
      </w:pPr>
      <w:r w:rsidRPr="002805F7">
        <w:rPr>
          <w:sz w:val="22"/>
          <w:szCs w:val="22"/>
        </w:rPr>
        <w:t>This is because an underfit model has low variance and high bias. Variance refers to how much the model is dependent on the training data. For the case of a 1 degree polynomial, the model depends very little on the training data because it barely pays any attention to the points! Instead, the model has high bias, which means it makes a strong assumption about the data. For this example, the assumption is that the data is linear, which is evidently quite wrong. When the model makes test predictions, the bias leads it to make inaccurate estimates. The model failed to learn the relationship between x and y because of this bias, a clear example of underfitting. (</w:t>
      </w:r>
      <w:hyperlink r:id="rId28" w:history="1">
        <w:r w:rsidRPr="002805F7">
          <w:rPr>
            <w:rStyle w:val="Hyperlink"/>
            <w:sz w:val="22"/>
            <w:szCs w:val="22"/>
          </w:rPr>
          <w:t>https://towardsdatascience.com/overfitting-vs-underfitting-a-complete-example-d05dd7e19765</w:t>
        </w:r>
      </w:hyperlink>
      <w:r w:rsidRPr="002805F7">
        <w:rPr>
          <w:sz w:val="22"/>
          <w:szCs w:val="22"/>
        </w:rPr>
        <w:t xml:space="preserve">) -&gt; </w:t>
      </w:r>
      <w:r w:rsidR="002D4992" w:rsidRPr="002805F7">
        <w:rPr>
          <w:sz w:val="22"/>
          <w:szCs w:val="22"/>
        </w:rPr>
        <w:t>xgboost performance in comparison?</w:t>
      </w:r>
    </w:p>
    <w:p w14:paraId="2C0845B0" w14:textId="6EDBEAB3" w:rsidR="00C34530" w:rsidRPr="002805F7" w:rsidRDefault="00C34530" w:rsidP="00CC10EA">
      <w:pPr>
        <w:spacing w:line="360" w:lineRule="auto"/>
        <w:jc w:val="both"/>
        <w:rPr>
          <w:b/>
          <w:bCs/>
          <w:color w:val="FF0000"/>
          <w:sz w:val="22"/>
          <w:szCs w:val="22"/>
        </w:rPr>
      </w:pPr>
      <w:r w:rsidRPr="002805F7">
        <w:rPr>
          <w:b/>
          <w:bCs/>
          <w:color w:val="FF0000"/>
          <w:sz w:val="22"/>
          <w:szCs w:val="22"/>
        </w:rPr>
        <w:t>Q: how is codacore working?</w:t>
      </w:r>
    </w:p>
    <w:p w14:paraId="45DC1B59" w14:textId="77777777" w:rsidR="001E67ED" w:rsidRPr="002805F7" w:rsidRDefault="001E67ED" w:rsidP="00CC10EA">
      <w:pPr>
        <w:spacing w:line="360" w:lineRule="auto"/>
        <w:jc w:val="both"/>
        <w:rPr>
          <w:sz w:val="22"/>
          <w:szCs w:val="22"/>
        </w:rPr>
      </w:pPr>
    </w:p>
    <w:p w14:paraId="35FAB9AF" w14:textId="77777777" w:rsidR="001E67ED" w:rsidRPr="002805F7" w:rsidRDefault="001E67ED" w:rsidP="00CC10EA">
      <w:pPr>
        <w:spacing w:line="360" w:lineRule="auto"/>
        <w:jc w:val="both"/>
        <w:rPr>
          <w:sz w:val="22"/>
          <w:szCs w:val="22"/>
        </w:rPr>
      </w:pPr>
    </w:p>
    <w:p w14:paraId="4D52243D" w14:textId="77777777" w:rsidR="00AB3DE9" w:rsidRPr="002805F7" w:rsidRDefault="00AB3DE9" w:rsidP="00CC10EA">
      <w:pPr>
        <w:spacing w:line="360" w:lineRule="auto"/>
        <w:jc w:val="both"/>
        <w:rPr>
          <w:sz w:val="22"/>
          <w:szCs w:val="22"/>
        </w:rPr>
      </w:pPr>
      <w:r w:rsidRPr="002805F7">
        <w:rPr>
          <w:sz w:val="22"/>
          <w:szCs w:val="22"/>
        </w:rPr>
        <w:t>Data leakage:</w:t>
      </w:r>
    </w:p>
    <w:p w14:paraId="736ADF46" w14:textId="77777777" w:rsidR="00AB3DE9" w:rsidRPr="002805F7" w:rsidRDefault="00AB3DE9" w:rsidP="00CC10EA">
      <w:pPr>
        <w:pStyle w:val="ListParagraph"/>
        <w:numPr>
          <w:ilvl w:val="0"/>
          <w:numId w:val="16"/>
        </w:numPr>
        <w:spacing w:line="360" w:lineRule="auto"/>
        <w:jc w:val="both"/>
        <w:rPr>
          <w:sz w:val="22"/>
          <w:szCs w:val="22"/>
        </w:rPr>
      </w:pPr>
      <w:r w:rsidRPr="002805F7">
        <w:rPr>
          <w:sz w:val="22"/>
          <w:szCs w:val="22"/>
        </w:rPr>
        <w:t xml:space="preserve">in data sets with clear correlation, performance is similarly good, with leaky procedure showing lower variance and therefore preferable. </w:t>
      </w:r>
    </w:p>
    <w:p w14:paraId="3241C3AE" w14:textId="77777777" w:rsidR="00AB3DE9" w:rsidRPr="002805F7" w:rsidRDefault="00AB3DE9" w:rsidP="00CC10EA">
      <w:pPr>
        <w:pStyle w:val="ListParagraph"/>
        <w:numPr>
          <w:ilvl w:val="0"/>
          <w:numId w:val="16"/>
        </w:numPr>
        <w:spacing w:line="360" w:lineRule="auto"/>
        <w:jc w:val="both"/>
        <w:rPr>
          <w:sz w:val="22"/>
          <w:szCs w:val="22"/>
        </w:rPr>
      </w:pPr>
      <w:r w:rsidRPr="002805F7">
        <w:rPr>
          <w:sz w:val="22"/>
          <w:szCs w:val="22"/>
        </w:rPr>
        <w:t xml:space="preserve">Reasoning: using test and train set to perform transformation could potentially not be big enough and therefore lead to higher variances in transformation results. Also, </w:t>
      </w:r>
      <w:r w:rsidRPr="002805F7">
        <w:rPr>
          <w:sz w:val="22"/>
          <w:szCs w:val="22"/>
        </w:rPr>
        <w:lastRenderedPageBreak/>
        <w:t xml:space="preserve">denominators for ALR were different for test and train set -&gt; both denominators were removed for modeling </w:t>
      </w:r>
    </w:p>
    <w:p w14:paraId="24AAFD67" w14:textId="77777777" w:rsidR="00AB3DE9" w:rsidRPr="002805F7" w:rsidRDefault="00AB3DE9" w:rsidP="00CC10EA">
      <w:pPr>
        <w:pStyle w:val="ListParagraph"/>
        <w:numPr>
          <w:ilvl w:val="0"/>
          <w:numId w:val="16"/>
        </w:numPr>
        <w:spacing w:line="360" w:lineRule="auto"/>
        <w:jc w:val="both"/>
        <w:rPr>
          <w:sz w:val="22"/>
          <w:szCs w:val="22"/>
        </w:rPr>
      </w:pPr>
      <w:r w:rsidRPr="002805F7">
        <w:rPr>
          <w:sz w:val="22"/>
          <w:szCs w:val="22"/>
        </w:rPr>
        <w:t>Makes interpretability even harder -&gt; use fixed denominator for test set (i.e. denominator from train set)?</w:t>
      </w:r>
    </w:p>
    <w:p w14:paraId="3621F7E7" w14:textId="77777777" w:rsidR="00AB3DE9" w:rsidRPr="002805F7" w:rsidRDefault="00AB3DE9" w:rsidP="00CC10EA">
      <w:pPr>
        <w:pStyle w:val="ListParagraph"/>
        <w:numPr>
          <w:ilvl w:val="0"/>
          <w:numId w:val="16"/>
        </w:numPr>
        <w:spacing w:line="360" w:lineRule="auto"/>
        <w:jc w:val="both"/>
        <w:rPr>
          <w:sz w:val="22"/>
          <w:szCs w:val="22"/>
        </w:rPr>
      </w:pPr>
      <w:r w:rsidRPr="002805F7">
        <w:rPr>
          <w:sz w:val="22"/>
          <w:szCs w:val="22"/>
        </w:rPr>
        <w:t xml:space="preserve">As leaky procedure does not seem problematic it is practicable to conduct transformations on the whole data set </w:t>
      </w:r>
    </w:p>
    <w:p w14:paraId="519ECB13" w14:textId="05C7CD24" w:rsidR="00AB3DE9" w:rsidRPr="002805F7" w:rsidRDefault="00AB3DE9" w:rsidP="00CC10EA">
      <w:pPr>
        <w:pStyle w:val="ListParagraph"/>
        <w:numPr>
          <w:ilvl w:val="0"/>
          <w:numId w:val="16"/>
        </w:numPr>
        <w:spacing w:line="360" w:lineRule="auto"/>
        <w:jc w:val="both"/>
        <w:rPr>
          <w:sz w:val="22"/>
          <w:szCs w:val="22"/>
        </w:rPr>
      </w:pPr>
      <w:r w:rsidRPr="002805F7">
        <w:rPr>
          <w:sz w:val="22"/>
          <w:szCs w:val="22"/>
        </w:rPr>
        <w:t>For data sets that show low correlations and are difficult for models, the nonleaky prodecure seems to work better. However, the AUCs are very similar.</w:t>
      </w:r>
    </w:p>
    <w:p w14:paraId="5D159825" w14:textId="02C635BD" w:rsidR="00C34530" w:rsidRPr="002805F7" w:rsidRDefault="00C34530" w:rsidP="00CC10EA">
      <w:pPr>
        <w:spacing w:line="360" w:lineRule="auto"/>
        <w:jc w:val="both"/>
        <w:rPr>
          <w:b/>
          <w:bCs/>
          <w:color w:val="FF0000"/>
          <w:sz w:val="22"/>
          <w:szCs w:val="22"/>
        </w:rPr>
      </w:pPr>
      <w:r w:rsidRPr="002805F7">
        <w:rPr>
          <w:b/>
          <w:bCs/>
          <w:color w:val="FF0000"/>
          <w:sz w:val="22"/>
          <w:szCs w:val="22"/>
        </w:rPr>
        <w:t>Q: How is imputation influencing leakiness?</w:t>
      </w:r>
      <w:r w:rsidR="00782F58" w:rsidRPr="002805F7">
        <w:rPr>
          <w:b/>
          <w:bCs/>
          <w:color w:val="FF0000"/>
          <w:sz w:val="22"/>
          <w:szCs w:val="22"/>
        </w:rPr>
        <w:t xml:space="preserve"> -&gt; include imputation in pipeline</w:t>
      </w:r>
    </w:p>
    <w:p w14:paraId="51FA6AAC" w14:textId="0BDDA8BB" w:rsidR="0071309B" w:rsidRPr="002805F7" w:rsidRDefault="00AB3DE9" w:rsidP="00CC10EA">
      <w:pPr>
        <w:spacing w:line="360" w:lineRule="auto"/>
        <w:jc w:val="both"/>
        <w:rPr>
          <w:sz w:val="22"/>
          <w:szCs w:val="22"/>
        </w:rPr>
      </w:pPr>
      <w:r w:rsidRPr="002805F7">
        <w:rPr>
          <w:sz w:val="22"/>
          <w:szCs w:val="22"/>
        </w:rPr>
        <w:t xml:space="preserve"> </w:t>
      </w:r>
      <w:r w:rsidR="0071309B" w:rsidRPr="002805F7">
        <w:rPr>
          <w:sz w:val="22"/>
          <w:szCs w:val="22"/>
        </w:rPr>
        <w:br w:type="page"/>
      </w:r>
    </w:p>
    <w:sdt>
      <w:sdtPr>
        <w:tag w:val="CitaviBibliography"/>
        <w:id w:val="1992285532"/>
        <w:placeholder>
          <w:docPart w:val="DefaultPlaceholder_-1854013440"/>
        </w:placeholder>
      </w:sdtPr>
      <w:sdtEndPr>
        <w:rPr>
          <w:caps w:val="0"/>
          <w:color w:val="auto"/>
          <w:spacing w:val="0"/>
          <w:sz w:val="20"/>
          <w:szCs w:val="20"/>
        </w:rPr>
      </w:sdtEndPr>
      <w:sdtContent>
        <w:p w14:paraId="18C97B1C" w14:textId="77777777" w:rsidR="00144A83" w:rsidRDefault="00E17A48" w:rsidP="00144A83">
          <w:pPr>
            <w:pStyle w:val="CitaviBibliographyHeading"/>
          </w:pPr>
          <w:r w:rsidRPr="002805F7">
            <w:fldChar w:fldCharType="begin"/>
          </w:r>
          <w:r w:rsidRPr="002805F7">
            <w:instrText>ADDIN CitaviBibliography</w:instrText>
          </w:r>
          <w:r w:rsidRPr="002805F7">
            <w:fldChar w:fldCharType="separate"/>
          </w:r>
          <w:r w:rsidR="00144A83">
            <w:t>Publication bibliography</w:t>
          </w:r>
        </w:p>
        <w:p w14:paraId="200FBE97" w14:textId="77777777" w:rsidR="00144A83" w:rsidRDefault="00144A83" w:rsidP="00144A83">
          <w:pPr>
            <w:pStyle w:val="CitaviBibliographyEntry"/>
          </w:pPr>
          <w:bookmarkStart w:id="20" w:name="_CTVL001262a3a0d12e247b79c886d6533e8b185"/>
          <w:r>
            <w:t>Aitchison, J. (1982): The Statistical Analysis of Compositional Data. In</w:t>
          </w:r>
          <w:bookmarkEnd w:id="20"/>
          <w:r>
            <w:t xml:space="preserve"> </w:t>
          </w:r>
          <w:r w:rsidRPr="00144A83">
            <w:rPr>
              <w:i/>
            </w:rPr>
            <w:t xml:space="preserve">J. Royal Statistical Society </w:t>
          </w:r>
          <w:r w:rsidRPr="00144A83">
            <w:t>44, pp. 139–177.</w:t>
          </w:r>
        </w:p>
        <w:p w14:paraId="0BB489B0" w14:textId="77777777" w:rsidR="00144A83" w:rsidRDefault="00144A83" w:rsidP="00144A83">
          <w:pPr>
            <w:pStyle w:val="CitaviBibliographyEntry"/>
          </w:pPr>
          <w:bookmarkStart w:id="21" w:name="_CTVL001f32c7b0b32784ae58f685546b0b6893c"/>
          <w:r>
            <w:t>Aitchison, J. (2003): A Concise Guide to Compositional Data Analysis. Girona, Italy.</w:t>
          </w:r>
        </w:p>
        <w:p w14:paraId="72C2985D" w14:textId="77777777" w:rsidR="00144A83" w:rsidRDefault="00144A83" w:rsidP="00144A83">
          <w:pPr>
            <w:pStyle w:val="CitaviBibliographyEntry"/>
          </w:pPr>
          <w:bookmarkStart w:id="22" w:name="_CTVL001078f7e93e6414bf698f748fe95b47879"/>
          <w:bookmarkEnd w:id="21"/>
          <w:r>
            <w:t>Coenders, Germa; Greenacre, Michael (2021): Three approaches to supervised learning for compositional data with pairwise logratios. Available online at http://arxiv.org/pdf/2111.08953v1.</w:t>
          </w:r>
        </w:p>
        <w:p w14:paraId="446F4B0A" w14:textId="77777777" w:rsidR="00144A83" w:rsidRDefault="00144A83" w:rsidP="00144A83">
          <w:pPr>
            <w:pStyle w:val="CitaviBibliographyEntry"/>
          </w:pPr>
          <w:bookmarkStart w:id="23" w:name="_CTVL001ed0ca418fe954abaad7793be33e68ae2"/>
          <w:bookmarkEnd w:id="22"/>
          <w:r>
            <w:t>Gloor, Gregory B.; Macklaim, Jean M.; Pawlowsky-Glahn, Vera; Egozcue, Juan J. (2017): Microbiome Datasets Are Compositional: And This Is Not Optional. In</w:t>
          </w:r>
          <w:bookmarkEnd w:id="23"/>
          <w:r>
            <w:t xml:space="preserve"> </w:t>
          </w:r>
          <w:r w:rsidRPr="00144A83">
            <w:rPr>
              <w:i/>
            </w:rPr>
            <w:t xml:space="preserve">Frontiers in microbiology </w:t>
          </w:r>
          <w:r w:rsidRPr="00144A83">
            <w:t>8, p. 2224. DOI: 10.3389/fmicb.2017.02224.</w:t>
          </w:r>
        </w:p>
        <w:p w14:paraId="0ED4035E" w14:textId="77777777" w:rsidR="00144A83" w:rsidRDefault="00144A83" w:rsidP="00144A83">
          <w:pPr>
            <w:pStyle w:val="CitaviBibliographyEntry"/>
          </w:pPr>
          <w:bookmarkStart w:id="24" w:name="_CTVL00107592d42ffab42579d83e519013f6f92"/>
          <w:r>
            <w:t>Gordon-Rodriguez, Elliott; Quinn, Thomas P.; Cunningham, John P. (2021): Learning Sparse Log-Ratios for High-Throughput Sequencing Data.</w:t>
          </w:r>
        </w:p>
        <w:p w14:paraId="0EEE35E0" w14:textId="77777777" w:rsidR="00144A83" w:rsidRDefault="00144A83" w:rsidP="00144A83">
          <w:pPr>
            <w:pStyle w:val="CitaviBibliographyEntry"/>
          </w:pPr>
          <w:bookmarkStart w:id="25" w:name="_CTVL001112d0db166744eacae40f723ca9021b9"/>
          <w:bookmarkEnd w:id="24"/>
          <w:r>
            <w:t>Greenacre, Michael; Grunsky, Eric; Bacon-Shone, John (2021a): A comparison of isometric and amalgamation logratio balances in compositional data analysis. In</w:t>
          </w:r>
          <w:bookmarkEnd w:id="25"/>
          <w:r>
            <w:t xml:space="preserve"> </w:t>
          </w:r>
          <w:r w:rsidRPr="00144A83">
            <w:rPr>
              <w:i/>
            </w:rPr>
            <w:t xml:space="preserve">Computers &amp; Geosciences </w:t>
          </w:r>
          <w:r w:rsidRPr="00144A83">
            <w:t>148, p. 104621. DOI: 10.1016/j.cageo.2020.104621.</w:t>
          </w:r>
        </w:p>
        <w:p w14:paraId="112F0A31" w14:textId="77777777" w:rsidR="00144A83" w:rsidRDefault="00144A83" w:rsidP="00144A83">
          <w:pPr>
            <w:pStyle w:val="CitaviBibliographyEntry"/>
          </w:pPr>
          <w:bookmarkStart w:id="26" w:name="_CTVL00176efb5e1e6574358a6a8c8bb13b66126"/>
          <w:r>
            <w:t>Greenacre, Michael; Grunsky, Eric; Bacon-Shone, John; Erb, Ionas; Quinn, Thomas (2022): Aitchison's Compositional Data Analysis 40 Years On: A Reappraisal. Available online at http://arxiv.org/pdf/2201.05197v1.</w:t>
          </w:r>
        </w:p>
        <w:p w14:paraId="294A6B0E" w14:textId="77777777" w:rsidR="00144A83" w:rsidRDefault="00144A83" w:rsidP="00144A83">
          <w:pPr>
            <w:pStyle w:val="CitaviBibliographyEntry"/>
          </w:pPr>
          <w:bookmarkStart w:id="27" w:name="_CTVL0019df242fa79534efb9ec3462dd835521c"/>
          <w:bookmarkEnd w:id="26"/>
          <w:r>
            <w:t>Greenacre, Michael; Martínez-Álvaro, Marina; Blasco, Agustín (2021b): Compositional data analysis of microbiome and any-omics datasets: a revalidation of the additive logratio transformation.</w:t>
          </w:r>
        </w:p>
        <w:p w14:paraId="13DA28C5" w14:textId="77777777" w:rsidR="00144A83" w:rsidRDefault="00144A83" w:rsidP="00144A83">
          <w:pPr>
            <w:pStyle w:val="CitaviBibliographyEntry"/>
          </w:pPr>
          <w:bookmarkStart w:id="28" w:name="_CTVL0010bec382e2a274d7eb2c6130b94b8c8ad"/>
          <w:bookmarkEnd w:id="27"/>
          <w:r>
            <w:t>Marcos-Zambrano, Laura Judith; Karaduzovic-Hadziabdic, Kanita; Loncar Turukalo, Tatjana; Przymus, Piotr; Trajkovik, Vladimir; Aasmets, Oliver et al. (2021): Applications of Machine Learning in Human Microbiome Studies: A Review on Feature Selection, Biomarker Identification, Disease Prediction and Treatment. In</w:t>
          </w:r>
          <w:bookmarkEnd w:id="28"/>
          <w:r>
            <w:t xml:space="preserve"> </w:t>
          </w:r>
          <w:r w:rsidRPr="00144A83">
            <w:rPr>
              <w:i/>
            </w:rPr>
            <w:t xml:space="preserve">Frontiers in microbiology </w:t>
          </w:r>
          <w:r w:rsidRPr="00144A83">
            <w:t>12, p. 634511. DOI: 10.3389/fmicb.2021.634511.</w:t>
          </w:r>
        </w:p>
        <w:p w14:paraId="01BFBBB7" w14:textId="77777777" w:rsidR="00144A83" w:rsidRDefault="00144A83" w:rsidP="00144A83">
          <w:pPr>
            <w:pStyle w:val="CitaviBibliographyEntry"/>
          </w:pPr>
          <w:bookmarkStart w:id="29" w:name="_CTVL001c3cdf9dc97434423982d15732220ff9b"/>
          <w:r>
            <w:t>Palarea-Albaladejo, Javier; Martín-Fernández, Josep Antoni (2015): zCompositions — R package for multivariate imputation of left-censored data under a compositional approach. In</w:t>
          </w:r>
          <w:bookmarkEnd w:id="29"/>
          <w:r>
            <w:t xml:space="preserve"> </w:t>
          </w:r>
          <w:r w:rsidRPr="00144A83">
            <w:rPr>
              <w:i/>
            </w:rPr>
            <w:t xml:space="preserve">Chemometrics and Intelligent Laboratory Systems </w:t>
          </w:r>
          <w:r w:rsidRPr="00144A83">
            <w:t>143, pp. 85–96. DOI: 10.1016/j.chemolab.2015.02.019.</w:t>
          </w:r>
        </w:p>
        <w:p w14:paraId="05F08118" w14:textId="77777777" w:rsidR="00144A83" w:rsidRDefault="00144A83" w:rsidP="00144A83">
          <w:pPr>
            <w:pStyle w:val="CitaviBibliographyEntry"/>
          </w:pPr>
          <w:bookmarkStart w:id="30" w:name="_CTVL00125d6b77588d945a486a7b7e1d4885ec9"/>
          <w:r>
            <w:t>Pawlowsky-Glahn, V.; Egozcue, J. J. (2001): Geometric approach to statistical analysis on the simplex. In</w:t>
          </w:r>
          <w:bookmarkEnd w:id="30"/>
          <w:r>
            <w:t xml:space="preserve"> </w:t>
          </w:r>
          <w:r w:rsidRPr="00144A83">
            <w:rPr>
              <w:i/>
            </w:rPr>
            <w:t xml:space="preserve">Stochastic Environmental Research and Risk Assessment </w:t>
          </w:r>
          <w:r w:rsidRPr="00144A83">
            <w:t>15, pp. 384–398.</w:t>
          </w:r>
        </w:p>
        <w:p w14:paraId="0A74275A" w14:textId="77777777" w:rsidR="00144A83" w:rsidRDefault="00144A83" w:rsidP="00144A83">
          <w:pPr>
            <w:pStyle w:val="CitaviBibliographyEntry"/>
          </w:pPr>
          <w:bookmarkStart w:id="31" w:name="_CTVL001c499d0bd0c4845aa96a5c9b6269c7c2b"/>
          <w:r>
            <w:t>Pawlowsky-Glahn, Vera; Egozcue, Juan José (2016): Spatial analysis of compositional data: A historical review. In</w:t>
          </w:r>
          <w:bookmarkEnd w:id="31"/>
          <w:r>
            <w:t xml:space="preserve"> </w:t>
          </w:r>
          <w:r w:rsidRPr="00144A83">
            <w:rPr>
              <w:i/>
            </w:rPr>
            <w:t xml:space="preserve">Journal of Geochemical Exploration </w:t>
          </w:r>
          <w:r w:rsidRPr="00144A83">
            <w:t>164, pp. 28–32. DOI: 10.1016/j.gexplo.2015.12.010.</w:t>
          </w:r>
        </w:p>
        <w:p w14:paraId="69501835" w14:textId="77777777" w:rsidR="00144A83" w:rsidRDefault="00144A83" w:rsidP="00144A83">
          <w:pPr>
            <w:pStyle w:val="CitaviBibliographyEntry"/>
          </w:pPr>
          <w:bookmarkStart w:id="32" w:name="_CTVL001b8d51e21f5c24e548021da1b922efc26"/>
          <w:r>
            <w:t>Quinn, Thomas P.; Erb, Ionas (2020): Interpretable Log Contrasts for the Classification of Health Biomarkers: a New Approach to Balance Selection. In</w:t>
          </w:r>
          <w:bookmarkEnd w:id="32"/>
          <w:r>
            <w:t xml:space="preserve"> </w:t>
          </w:r>
          <w:r w:rsidRPr="00144A83">
            <w:rPr>
              <w:i/>
            </w:rPr>
            <w:t xml:space="preserve">mSystems </w:t>
          </w:r>
          <w:r w:rsidRPr="00144A83">
            <w:t>5 (2). DOI: 10.1128/mSystems.00230-19.</w:t>
          </w:r>
        </w:p>
        <w:p w14:paraId="3E56B480" w14:textId="77777777" w:rsidR="00144A83" w:rsidRDefault="00144A83" w:rsidP="00144A83">
          <w:pPr>
            <w:pStyle w:val="CitaviBibliographyEntry"/>
          </w:pPr>
          <w:bookmarkStart w:id="33" w:name="_CTVL0014a2ddac0855e4b7a9e210f38a60a89ff"/>
          <w:r>
            <w:t>Quinn, Thomas P.; Erb, Ionas; Richardson, Mark F.; Crowley, Tamsyn M. (2018): Understanding sequencing data as compositions: an outlook and review. In</w:t>
          </w:r>
          <w:bookmarkEnd w:id="33"/>
          <w:r>
            <w:t xml:space="preserve"> </w:t>
          </w:r>
          <w:r w:rsidRPr="00144A83">
            <w:rPr>
              <w:i/>
            </w:rPr>
            <w:t xml:space="preserve">Bioinformatics (Oxford, England) </w:t>
          </w:r>
          <w:r w:rsidRPr="00144A83">
            <w:t>34 (16), pp. 2870–2878. DOI: 10.1093/bioinformatics/bty175.</w:t>
          </w:r>
        </w:p>
        <w:p w14:paraId="3E6F316C" w14:textId="77777777" w:rsidR="00144A83" w:rsidRDefault="00144A83" w:rsidP="00144A83">
          <w:pPr>
            <w:pStyle w:val="CitaviBibliographyEntry"/>
          </w:pPr>
          <w:bookmarkStart w:id="34" w:name="_CTVL001152c434719eb4062a242faaa56f9330f"/>
          <w:r>
            <w:t>Rivera-Pinto, J.; Egozcue, J. J.; Pawlowsky-Glahn, V.; Paredes, R.; Noguera-Julian, M.; Calle, M. L. (2018): Balances: a New Perspective for Microbiome Analysis. In</w:t>
          </w:r>
          <w:bookmarkEnd w:id="34"/>
          <w:r>
            <w:t xml:space="preserve"> </w:t>
          </w:r>
          <w:r w:rsidRPr="00144A83">
            <w:rPr>
              <w:i/>
            </w:rPr>
            <w:t xml:space="preserve">mSystems </w:t>
          </w:r>
          <w:r w:rsidRPr="00144A83">
            <w:t>3 (4). DOI: 10.1128/mSystems.00053-18.</w:t>
          </w:r>
        </w:p>
        <w:p w14:paraId="2F19C712" w14:textId="77777777" w:rsidR="00144A83" w:rsidRDefault="00144A83" w:rsidP="00144A83">
          <w:pPr>
            <w:pStyle w:val="CitaviBibliographyEntry"/>
          </w:pPr>
          <w:bookmarkStart w:id="35" w:name="_CTVL0019784fce7ec1948de937d0e9e4e5b4e7a"/>
          <w:r>
            <w:lastRenderedPageBreak/>
            <w:t>Tolosana-Delgado, Raimon; Khodadadzadeh, Mahdi; Talebi, Hassan (Eds.) (2019): On machine learning algorithms and compositional data.</w:t>
          </w:r>
        </w:p>
        <w:p w14:paraId="32C3F290" w14:textId="77777777" w:rsidR="00144A83" w:rsidRDefault="00144A83" w:rsidP="00144A83">
          <w:pPr>
            <w:pStyle w:val="CitaviBibliographyEntry"/>
          </w:pPr>
          <w:bookmarkStart w:id="36" w:name="_CTVL001d3efa1e8399642b894949ef1f1197684"/>
          <w:bookmarkEnd w:id="35"/>
          <w:r>
            <w:t>Wirbel, Jakob; Pyl, Paul Theodor; Kartal, Ece; Zych, Konrad; Kashani, Alireza; Milanese, Alessio et al. (2019): Meta-analysis of fecal metagenomes reveals global microbial signatures that are specific for colorectal cancer. In</w:t>
          </w:r>
          <w:bookmarkEnd w:id="36"/>
          <w:r>
            <w:t xml:space="preserve"> </w:t>
          </w:r>
          <w:r w:rsidRPr="00144A83">
            <w:rPr>
              <w:i/>
            </w:rPr>
            <w:t xml:space="preserve">Nature medicine </w:t>
          </w:r>
          <w:r w:rsidRPr="00144A83">
            <w:t>25 (4), pp. 679–689. DOI: 10.1038/s41591-019-0406-6.</w:t>
          </w:r>
        </w:p>
        <w:p w14:paraId="3A3DD212" w14:textId="223D5049" w:rsidR="00E17A48" w:rsidRPr="002805F7" w:rsidRDefault="00144A83" w:rsidP="00144A83">
          <w:pPr>
            <w:pStyle w:val="CitaviBibliographyEntry"/>
          </w:pPr>
          <w:bookmarkStart w:id="37" w:name="_CTVL001a839787221bc4932baffea33a5e76977"/>
          <w:r>
            <w:t>Zhang, Mo; Shi, Wenjiao (2019): Systematic comparison of five machine-learning methods in classification and interpolation of soil particle size fractions using different transformed data</w:t>
          </w:r>
          <w:bookmarkEnd w:id="37"/>
          <w:r>
            <w:t>.</w:t>
          </w:r>
          <w:r w:rsidR="00E17A48" w:rsidRPr="002805F7">
            <w:fldChar w:fldCharType="end"/>
          </w:r>
        </w:p>
      </w:sdtContent>
    </w:sdt>
    <w:p w14:paraId="41C8570D" w14:textId="3DC06FE1" w:rsidR="00D47C74" w:rsidRPr="002805F7" w:rsidRDefault="00D47C74" w:rsidP="00CC10EA">
      <w:pPr>
        <w:spacing w:line="360" w:lineRule="auto"/>
        <w:jc w:val="both"/>
        <w:rPr>
          <w:sz w:val="22"/>
          <w:szCs w:val="22"/>
        </w:rPr>
      </w:pPr>
      <w:r w:rsidRPr="002805F7">
        <w:rPr>
          <w:sz w:val="22"/>
          <w:szCs w:val="22"/>
        </w:rPr>
        <w:br w:type="page"/>
      </w:r>
    </w:p>
    <w:p w14:paraId="1A90E2A2" w14:textId="238B1515" w:rsidR="00D47C74" w:rsidRPr="002805F7" w:rsidRDefault="00D47C74" w:rsidP="00CC10EA">
      <w:pPr>
        <w:pStyle w:val="Heading1"/>
        <w:spacing w:line="360" w:lineRule="auto"/>
        <w:jc w:val="both"/>
      </w:pPr>
      <w:bookmarkStart w:id="38" w:name="_Toc104466263"/>
      <w:r w:rsidRPr="002805F7">
        <w:lastRenderedPageBreak/>
        <w:t>Supplementary</w:t>
      </w:r>
      <w:bookmarkEnd w:id="38"/>
    </w:p>
    <w:p w14:paraId="29B48532" w14:textId="77777777" w:rsidR="00D03B03" w:rsidRPr="002805F7" w:rsidRDefault="00D03B03" w:rsidP="00D03B03">
      <w:pPr>
        <w:rPr>
          <w:sz w:val="22"/>
          <w:szCs w:val="22"/>
        </w:rPr>
      </w:pPr>
    </w:p>
    <w:p w14:paraId="093EE94A" w14:textId="77777777" w:rsidR="00D03B03" w:rsidRPr="002805F7" w:rsidRDefault="00D03B03" w:rsidP="00D03B03">
      <w:pPr>
        <w:pStyle w:val="Heading2"/>
        <w:rPr>
          <w:sz w:val="22"/>
          <w:szCs w:val="22"/>
        </w:rPr>
      </w:pPr>
      <w:bookmarkStart w:id="39" w:name="_Toc104466264"/>
      <w:r w:rsidRPr="002805F7">
        <w:rPr>
          <w:sz w:val="22"/>
          <w:szCs w:val="22"/>
        </w:rPr>
        <w:t>Methodology</w:t>
      </w:r>
      <w:bookmarkEnd w:id="39"/>
    </w:p>
    <w:p w14:paraId="4D887B1F" w14:textId="77777777" w:rsidR="00D03B03" w:rsidRPr="002805F7" w:rsidRDefault="00D03B03" w:rsidP="00D03B03">
      <w:pPr>
        <w:spacing w:line="360" w:lineRule="auto"/>
        <w:jc w:val="both"/>
        <w:rPr>
          <w:sz w:val="22"/>
          <w:szCs w:val="22"/>
        </w:rPr>
      </w:pPr>
      <w:r w:rsidRPr="002805F7">
        <w:rPr>
          <w:sz w:val="22"/>
          <w:szCs w:val="22"/>
        </w:rPr>
        <w:t xml:space="preserve">For the data analysis and model pipelines, the script language R (v4.1.3) in combination with RStudio (v2022.02.1+461) has been used. For data cleaning and filtering the main libraries is </w:t>
      </w:r>
      <w:commentRangeStart w:id="40"/>
      <w:r w:rsidRPr="002805F7">
        <w:rPr>
          <w:sz w:val="22"/>
          <w:szCs w:val="22"/>
        </w:rPr>
        <w:t xml:space="preserve">“tidyverse” (1.3.1). Imputation was conducted with “zCompositions” (1.4.0.1), and transformations were mostly done with “easyCODA” (0.34.3). Models were constructed with “mikropml” (1.2.2), “tidymodels” (0.2.0) and “codacore” (0.0.3). </w:t>
      </w:r>
      <w:commentRangeEnd w:id="40"/>
      <w:r w:rsidRPr="002805F7">
        <w:rPr>
          <w:rStyle w:val="CommentReference"/>
          <w:sz w:val="22"/>
          <w:szCs w:val="22"/>
        </w:rPr>
        <w:commentReference w:id="40"/>
      </w:r>
    </w:p>
    <w:p w14:paraId="07E839CB" w14:textId="77777777" w:rsidR="00D03B03" w:rsidRPr="002805F7" w:rsidRDefault="00D03B03" w:rsidP="00D03B03">
      <w:pPr>
        <w:spacing w:line="360" w:lineRule="auto"/>
        <w:jc w:val="both"/>
        <w:rPr>
          <w:sz w:val="22"/>
          <w:szCs w:val="22"/>
        </w:rPr>
      </w:pPr>
      <w:r w:rsidRPr="002805F7">
        <w:rPr>
          <w:sz w:val="22"/>
          <w:szCs w:val="22"/>
        </w:rPr>
        <w:t xml:space="preserve">Additionally, scripts were created for convenience purposes. All scripts can be found on Github JenniferNeumaier/ml_coda. </w:t>
      </w:r>
    </w:p>
    <w:p w14:paraId="72FDD8F1" w14:textId="77777777" w:rsidR="00D03B03" w:rsidRPr="002805F7" w:rsidRDefault="00D03B03" w:rsidP="00D03B03">
      <w:pPr>
        <w:pStyle w:val="Heading3"/>
        <w:rPr>
          <w:sz w:val="22"/>
          <w:szCs w:val="22"/>
        </w:rPr>
      </w:pPr>
      <w:bookmarkStart w:id="41" w:name="_Toc104466265"/>
      <w:r w:rsidRPr="002805F7">
        <w:rPr>
          <w:sz w:val="22"/>
          <w:szCs w:val="22"/>
        </w:rPr>
        <w:t>Data set</w:t>
      </w:r>
      <w:bookmarkEnd w:id="41"/>
    </w:p>
    <w:p w14:paraId="0F78783C" w14:textId="77777777" w:rsidR="00D03B03" w:rsidRPr="002805F7" w:rsidRDefault="00D03B03" w:rsidP="00D03B03">
      <w:pPr>
        <w:spacing w:line="360" w:lineRule="auto"/>
        <w:jc w:val="both"/>
        <w:rPr>
          <w:sz w:val="22"/>
          <w:szCs w:val="22"/>
        </w:rPr>
      </w:pPr>
      <w:r w:rsidRPr="002805F7">
        <w:rPr>
          <w:sz w:val="22"/>
          <w:szCs w:val="22"/>
        </w:rPr>
        <w:t xml:space="preserve">As several authors pointed out </w:t>
      </w:r>
      <w:sdt>
        <w:sdtPr>
          <w:rPr>
            <w:sz w:val="22"/>
            <w:szCs w:val="22"/>
          </w:rPr>
          <w:alias w:val="To edit, see citavi.com/edit"/>
          <w:tag w:val="CitaviPlaceholder#20bd4c83-21bc-45f8-81da-d9b25f6449e2"/>
          <w:id w:val="1633753412"/>
          <w:placeholder>
            <w:docPart w:val="ACEAC70780E54BD891638E6735848BFF"/>
          </w:placeholder>
        </w:sdtPr>
        <w:sdtEndPr/>
        <w:sdtContent>
          <w:r w:rsidRPr="002805F7">
            <w:rPr>
              <w:sz w:val="22"/>
              <w:szCs w:val="22"/>
            </w:rPr>
            <w:fldChar w:fldCharType="begin"/>
          </w:r>
          <w:r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ZDk4MmMzLTZlY2MtNDQ2MC05NTlkLWRhOTY1M2IzMWIzOSIsIlJhbmdlTGVuZ3RoIjoxOSwiUmVmZXJlbmNlSWQiOiJiOGQ1MWUyMS1mNWMyLTRlNTQtODAyMS1kYTFiOTIyZWZj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XSwiQ2l0YXRpb25LZXlVcGRhdGVUeXBlIjowLCJDb2xsYWJvcmF0b3JzIjpbXSwiRGF0ZTIiOiI0LzcvMjAyMCIsIkRvaSI6IjEwLjExMjgvbVN5c3RlbXMuMDAyMzAtMTku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jI2NTMxNCIsIlVyaVN0cmluZyI6Imh0dHA6Ly93d3cubmNiaS5ubG0ubmloLmdvdi9wdWJtZWQvMzIyNjUzMTQ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NTVhNDk0YzEtMzY5Ny00MTA0LWI4OTAtMzBjYzI1ODcwYmZjIiwiTW9kaWZpZWRPbiI6IjIwMjItMDEtMjFUMjM6MDM6MjY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3MTQxODg5IiwiVXJpU3RyaW5nIjoiaHR0cHM6Ly93d3cubmNiaS5ubG0ubmloLmdvdi9wbWMvYXJ0aWNsZXMvUE1DNzE0MTg4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NzdhM2VmZWQtYWMzZC00ODNjLTkwZWItN2ZiN2JiZGU3NmM5IiwiTW9kaWZpZWRPbiI6IjIwMjItMDEtMjFUMjM6MDM6Mj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I4L21TeXN0ZW1zLjAwMjMwLTE5IiwiVXJpU3RyaW5nIjoiaHR0cHM6Ly9kb2kub3JnLzEwLjExMjgvbVN5c3RlbXMuMDAyMzAtMTku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lBNQzU2OTUxMzQiLCJVcmlTdHJpbmciOiJodHRwczovL3d3dy5uY2JpLm5sbS5uaWguZ292L3BtYy9hcnRpY2xlcy9QTUM1Njk1MTM0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EtMjFUMjM6MDM6MjYiLCJNb2RpZmllZEJ5IjoiX0plbm5pZmVyIE5ldW1haWVyIiwiSWQiOiIzYTc2MTUzNy00NjM3LTRjMmItYmM2Ni01ZmYwZDg5NzkxNWIiLCJNb2RpZmllZE9uIjoiMjAyMi0wMS0yMVQyMzowMzoyNi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jI5MTg3ODM3IiwiVXJpU3RyaW5nIjoiaHR0cDovL3d3dy5uY2JpLm5sbS5uaWguZ292L3B1Ym1lZC8yOTE4NzgzN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}</w:instrText>
          </w:r>
          <w:r w:rsidRPr="002805F7">
            <w:rPr>
              <w:sz w:val="22"/>
              <w:szCs w:val="22"/>
            </w:rPr>
            <w:fldChar w:fldCharType="separate"/>
          </w:r>
          <w:r w:rsidRPr="002805F7">
            <w:rPr>
              <w:sz w:val="22"/>
              <w:szCs w:val="22"/>
            </w:rPr>
            <w:t>(Quinn and Erb 2020; Gloor et al. 2017)</w:t>
          </w:r>
          <w:r w:rsidRPr="002805F7">
            <w:rPr>
              <w:sz w:val="22"/>
              <w:szCs w:val="22"/>
            </w:rPr>
            <w:fldChar w:fldCharType="end"/>
          </w:r>
        </w:sdtContent>
      </w:sdt>
      <w:r w:rsidRPr="002805F7">
        <w:rPr>
          <w:sz w:val="22"/>
          <w:szCs w:val="22"/>
        </w:rPr>
        <w:t>, machine learning performance is influenced by data size. Therefore, three data sets were chosen accordingly to include direct comparison of performances of small and large data sets, as well as high and low known correlations between microbiome and host, as well as continuous and discrete predictive variables.</w:t>
      </w:r>
    </w:p>
    <w:p w14:paraId="1BA951D1" w14:textId="77777777" w:rsidR="00D03B03" w:rsidRPr="002805F7" w:rsidRDefault="00D03B03" w:rsidP="00D03B03">
      <w:pPr>
        <w:spacing w:line="360" w:lineRule="auto"/>
        <w:jc w:val="both"/>
        <w:rPr>
          <w:rFonts w:cstheme="minorHAnsi"/>
          <w:sz w:val="22"/>
          <w:szCs w:val="22"/>
        </w:rPr>
      </w:pPr>
      <w:r w:rsidRPr="002805F7">
        <w:rPr>
          <w:rFonts w:cstheme="minorHAnsi"/>
          <w:sz w:val="22"/>
          <w:szCs w:val="22"/>
        </w:rPr>
        <w:t xml:space="preserve">First is a Colorectal Cancer (CRC) set. The CRC data set was first used and described by </w:t>
      </w:r>
      <w:sdt>
        <w:sdtPr>
          <w:rPr>
            <w:rFonts w:cstheme="minorHAnsi"/>
            <w:sz w:val="22"/>
            <w:szCs w:val="22"/>
          </w:rPr>
          <w:alias w:val="To edit, see citavi.com/edit"/>
          <w:tag w:val="CitaviPlaceholder#98e5bd43-01ff-4c0e-95d6-f5cf578f3d4a"/>
          <w:id w:val="-394890309"/>
          <w:placeholder>
            <w:docPart w:val="00C2C8A1565E415CA06E1DB6A3569A5D"/>
          </w:placeholder>
        </w:sdtPr>
        <w:sdtEndPr/>
        <w:sdtContent>
          <w:r w:rsidRPr="002805F7">
            <w:rPr>
              <w:rFonts w:cstheme="minorHAnsi"/>
              <w:sz w:val="22"/>
              <w:szCs w:val="22"/>
            </w:rPr>
            <w:fldChar w:fldCharType="begin"/>
          </w:r>
          <w:r w:rsidRPr="002805F7">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lZTcxNmEzLThjOWUtNGE5YS04MTA3LTJkM2MwZWNiYzE5MiIsIlJhbmdlTGVuZ3RoIjoyMCwiUmVmZXJlbmNlSWQiOiJkM2VmYTFlOC0zOTk2LTQyYjgtOTQ5NC05ZWYxZjExOTc2O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UE1DNzk4NDIyOSIsIlVyaVN0cmluZyI6Imh0dHBzOi8vd3d3Lm5jYmkubmxtLm5paC5nb3YvcG1jL2FydGljbGVzL1BNQzc5ODQyMjk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}</w:instrText>
          </w:r>
          <w:r w:rsidRPr="002805F7">
            <w:rPr>
              <w:rFonts w:cstheme="minorHAnsi"/>
              <w:sz w:val="22"/>
              <w:szCs w:val="22"/>
            </w:rPr>
            <w:fldChar w:fldCharType="separate"/>
          </w:r>
          <w:r w:rsidRPr="002805F7">
            <w:rPr>
              <w:rFonts w:cstheme="minorHAnsi"/>
              <w:sz w:val="22"/>
              <w:szCs w:val="22"/>
            </w:rPr>
            <w:t>Wirbel et al. 2019</w:t>
          </w:r>
          <w:r w:rsidRPr="002805F7">
            <w:rPr>
              <w:rFonts w:cstheme="minorHAnsi"/>
              <w:sz w:val="22"/>
              <w:szCs w:val="22"/>
            </w:rPr>
            <w:fldChar w:fldCharType="end"/>
          </w:r>
        </w:sdtContent>
      </w:sdt>
      <w:r w:rsidRPr="002805F7">
        <w:rPr>
          <w:rFonts w:cstheme="minorHAnsi"/>
          <w:sz w:val="22"/>
          <w:szCs w:val="22"/>
        </w:rPr>
        <w:t xml:space="preserve"> in their meta-analysis for colorectal cancer. This data set is well known and contains 7727 features with 695 samples. It shows clear correlations between gut microbiota and colorectal cancer and is therefore helpful to show the behavior of transformations and machine learning algorithms on small(-ish) but highly specific data sets. The second data set is the Polycystic Ovary Syndrome (PCOS) data set described by Kreete et al. (2020). It observed 312 individuals, with two-thirds of them being healthy, and 72738 features. It is a valuable addition as it is a small data set (sample-wise) that shows no correlation between the disease and microbiome structure ( </w:t>
      </w:r>
      <w:r w:rsidRPr="002805F7">
        <w:rPr>
          <w:rFonts w:cstheme="minorHAnsi"/>
          <w:color w:val="FF0000"/>
          <w:sz w:val="22"/>
          <w:szCs w:val="22"/>
        </w:rPr>
        <w:t>paper Kreete)</w:t>
      </w:r>
      <w:r w:rsidRPr="002805F7">
        <w:rPr>
          <w:rFonts w:cstheme="minorHAnsi"/>
          <w:sz w:val="22"/>
          <w:szCs w:val="22"/>
        </w:rPr>
        <w:t>. Lastly, is the Estonian Biobank microbiome cohort (EstMB). This data set includes 2509 individuals with several phenotypical markers collected over time and 17180 features overall, which makes it by far the largest of all three sample-wise. All data sets contain at least one discrete and one continuous response variable.</w:t>
      </w:r>
    </w:p>
    <w:p w14:paraId="49B4855C" w14:textId="77777777" w:rsidR="00D03B03" w:rsidRPr="002805F7" w:rsidRDefault="00D03B03" w:rsidP="00D03B03">
      <w:pPr>
        <w:pStyle w:val="Heading3"/>
        <w:rPr>
          <w:sz w:val="22"/>
          <w:szCs w:val="22"/>
        </w:rPr>
      </w:pPr>
      <w:bookmarkStart w:id="42" w:name="_Toc104466266"/>
      <w:r w:rsidRPr="002805F7">
        <w:rPr>
          <w:sz w:val="22"/>
          <w:szCs w:val="22"/>
        </w:rPr>
        <w:t>Pre-Processing</w:t>
      </w:r>
      <w:bookmarkEnd w:id="42"/>
    </w:p>
    <w:p w14:paraId="46681115" w14:textId="77777777" w:rsidR="00D03B03" w:rsidRPr="002805F7" w:rsidRDefault="00D03B03" w:rsidP="00D03B03">
      <w:pPr>
        <w:spacing w:line="360" w:lineRule="auto"/>
        <w:jc w:val="both"/>
        <w:rPr>
          <w:sz w:val="22"/>
          <w:szCs w:val="22"/>
        </w:rPr>
      </w:pPr>
      <w:r w:rsidRPr="002805F7">
        <w:rPr>
          <w:sz w:val="22"/>
          <w:szCs w:val="22"/>
        </w:rPr>
        <w:lastRenderedPageBreak/>
        <w:t xml:space="preserve">First, all data sets were cleaned in order to remove NAs in predictor columns or patients that have no sequencing data. In EstMB data set, 21 rows removed in metadata due to NA and 21 patients respectively cut out of abundance table. This leads to 2485 final sample-size. In CRC, 128 rows were removed due to NA in feature “BMI”, leading to 567 samples overall. </w:t>
      </w:r>
      <w:r w:rsidRPr="002805F7">
        <w:rPr>
          <w:strike/>
          <w:sz w:val="22"/>
          <w:szCs w:val="22"/>
        </w:rPr>
        <w:t>Additionally, the column “X.1” has been removed as it is only a sum of all abundances per row.</w:t>
      </w:r>
      <w:r w:rsidRPr="002805F7">
        <w:rPr>
          <w:sz w:val="22"/>
          <w:szCs w:val="22"/>
        </w:rPr>
        <w:t xml:space="preserve"> In PCOS, 6 rows were removed in the abundance table because no matching patient has been found in metadata, reducing the number of samples to 304. </w:t>
      </w:r>
    </w:p>
    <w:p w14:paraId="216432EA" w14:textId="77777777" w:rsidR="00D03B03" w:rsidRPr="002805F7" w:rsidRDefault="00D03B03" w:rsidP="00D03B03">
      <w:pPr>
        <w:spacing w:before="0" w:after="0" w:line="360" w:lineRule="auto"/>
        <w:jc w:val="both"/>
        <w:rPr>
          <w:sz w:val="22"/>
          <w:szCs w:val="22"/>
        </w:rPr>
      </w:pPr>
      <w:r w:rsidRPr="002805F7">
        <w:rPr>
          <w:sz w:val="22"/>
          <w:szCs w:val="22"/>
        </w:rPr>
        <w:t xml:space="preserve">As microbiome data usually has a lot of features, the computational work can be taxing. Therefore, filters were applied to all three data sets. In this benchmarking project, taxa with </w:t>
      </w:r>
      <w:r w:rsidRPr="002805F7">
        <w:rPr>
          <w:rFonts w:cstheme="minorHAnsi"/>
          <w:sz w:val="22"/>
          <w:szCs w:val="22"/>
        </w:rPr>
        <w:t>≤</w:t>
      </w:r>
      <w:r w:rsidRPr="002805F7">
        <w:rPr>
          <w:sz w:val="22"/>
          <w:szCs w:val="22"/>
        </w:rPr>
        <w:t xml:space="preserve">10% abundance in samples will be discarded. Additionally, a filter of </w:t>
      </w:r>
      <w:r w:rsidRPr="002805F7">
        <w:rPr>
          <w:rFonts w:cstheme="minorHAnsi"/>
          <w:sz w:val="22"/>
          <w:szCs w:val="22"/>
        </w:rPr>
        <w:t>≤</w:t>
      </w:r>
      <w:r w:rsidRPr="002805F7">
        <w:rPr>
          <w:sz w:val="22"/>
          <w:szCs w:val="22"/>
        </w:rPr>
        <w:t>50% abundance in samples will be applied, as well as a mean relative abundance filter for 0.001. For 10% abundance filters CRC keeps 650 features and PCOS 1154 features. Respectively, for 50% abundance filters CRC keeps 189 features and PCOS 120 features. For EstMB data, 90% abundance was used, as the data was otherwise not practically usable without heavy computational power. Even with 90% filtering, EstMB keeps 3062 features.</w:t>
      </w:r>
    </w:p>
    <w:p w14:paraId="1C01FE25" w14:textId="77777777" w:rsidR="00D03B03" w:rsidRPr="002805F7" w:rsidRDefault="00D03B03" w:rsidP="00D03B03">
      <w:pPr>
        <w:pStyle w:val="Heading3"/>
        <w:rPr>
          <w:sz w:val="22"/>
          <w:szCs w:val="22"/>
        </w:rPr>
      </w:pPr>
      <w:bookmarkStart w:id="43" w:name="_Toc104466267"/>
      <w:r w:rsidRPr="002805F7">
        <w:rPr>
          <w:sz w:val="22"/>
          <w:szCs w:val="22"/>
        </w:rPr>
        <w:t>Imputation</w:t>
      </w:r>
      <w:bookmarkEnd w:id="43"/>
    </w:p>
    <w:p w14:paraId="137FA1B1" w14:textId="77777777" w:rsidR="00D03B03" w:rsidRPr="002805F7" w:rsidRDefault="00D03B03" w:rsidP="00D03B03">
      <w:pPr>
        <w:spacing w:before="0" w:after="0" w:line="360" w:lineRule="auto"/>
        <w:jc w:val="both"/>
        <w:rPr>
          <w:rFonts w:cstheme="minorHAnsi"/>
          <w:sz w:val="22"/>
          <w:szCs w:val="22"/>
        </w:rPr>
      </w:pPr>
      <w:r w:rsidRPr="002805F7">
        <w:rPr>
          <w:rFonts w:cstheme="minorHAnsi"/>
          <w:sz w:val="22"/>
          <w:szCs w:val="22"/>
        </w:rPr>
        <w:t>One of the main problems of microbiome data is its sparse nature. When working with relative abundances this is annoying but doesn’t have any mathematical consequences. When using log-ratio transformation however, zeros lead to problems as one: the log(0) is undefined and secondly: when working with ratios, zeros cannot be in the denominator. Therefore, one of the first steps after filtering and before</w:t>
      </w:r>
      <w:commentRangeStart w:id="44"/>
      <w:commentRangeStart w:id="45"/>
      <w:r w:rsidRPr="002805F7">
        <w:rPr>
          <w:rFonts w:cstheme="minorHAnsi"/>
          <w:sz w:val="22"/>
          <w:szCs w:val="22"/>
        </w:rPr>
        <w:t xml:space="preserve"> log-ratio transformation is zero-imputation</w:t>
      </w:r>
      <w:commentRangeEnd w:id="44"/>
      <w:r w:rsidRPr="002805F7">
        <w:rPr>
          <w:rStyle w:val="CommentReference"/>
          <w:sz w:val="22"/>
          <w:szCs w:val="22"/>
        </w:rPr>
        <w:commentReference w:id="44"/>
      </w:r>
      <w:commentRangeEnd w:id="45"/>
      <w:r w:rsidRPr="002805F7">
        <w:rPr>
          <w:rStyle w:val="CommentReference"/>
          <w:sz w:val="22"/>
          <w:szCs w:val="22"/>
        </w:rPr>
        <w:commentReference w:id="45"/>
      </w:r>
      <w:r w:rsidRPr="002805F7">
        <w:rPr>
          <w:rFonts w:cstheme="minorHAnsi"/>
          <w:sz w:val="22"/>
          <w:szCs w:val="22"/>
        </w:rPr>
        <w:t xml:space="preserve">. Introduced by </w:t>
      </w:r>
      <w:sdt>
        <w:sdtPr>
          <w:rPr>
            <w:rFonts w:cstheme="minorHAnsi"/>
            <w:sz w:val="22"/>
            <w:szCs w:val="22"/>
          </w:rPr>
          <w:alias w:val="To edit, see citavi.com/edit"/>
          <w:tag w:val="CitaviPlaceholder#6087b2f0-d0db-4fce-b152-3b2995140023"/>
          <w:id w:val="-1830904106"/>
          <w:placeholder>
            <w:docPart w:val="D404AF8220B14B8FBC8C82B1E1826B87"/>
          </w:placeholder>
        </w:sdtPr>
        <w:sdtEndPr/>
        <w:sdtContent>
          <w:r w:rsidRPr="002805F7">
            <w:rPr>
              <w:rFonts w:cstheme="minorHAnsi"/>
              <w:sz w:val="22"/>
              <w:szCs w:val="22"/>
            </w:rPr>
            <w:fldChar w:fldCharType="begin"/>
          </w:r>
          <w:r w:rsidRPr="002805F7">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MzAxNDgyLTNlZDgtNGY2NC05NDlkLTQ3ZmIzZjE0ODFkYSIsIlJhbmdlTGVuZ3RoIjo0NiwiUmVmZXJlbmNlSWQiOiJjM2NkZjlkYy05NzQzLTQ0MjMtOTgyZC0xNTczMjIyMGZmO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ZW1vbGFiLjIwMTUuMDIuMDE5IiwiVXJpU3RyaW5nIjoiaHR0cHM6Ly9kb2kub3JnLzEwLjEwMTYvai5jaGVtb2xhYi4yMDE1LjAyLjAxO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}</w:instrText>
          </w:r>
          <w:r w:rsidRPr="002805F7">
            <w:rPr>
              <w:rFonts w:cstheme="minorHAnsi"/>
              <w:sz w:val="22"/>
              <w:szCs w:val="22"/>
            </w:rPr>
            <w:fldChar w:fldCharType="separate"/>
          </w:r>
          <w:r w:rsidRPr="002805F7">
            <w:rPr>
              <w:rFonts w:cstheme="minorHAnsi"/>
              <w:sz w:val="22"/>
              <w:szCs w:val="22"/>
            </w:rPr>
            <w:t>(Palarea-Albaladejo and Martín-Fernández 2015)</w:t>
          </w:r>
          <w:r w:rsidRPr="002805F7">
            <w:rPr>
              <w:rFonts w:cstheme="minorHAnsi"/>
              <w:sz w:val="22"/>
              <w:szCs w:val="22"/>
            </w:rPr>
            <w:fldChar w:fldCharType="end"/>
          </w:r>
        </w:sdtContent>
      </w:sdt>
      <w:r w:rsidRPr="002805F7">
        <w:rPr>
          <w:rFonts w:cstheme="minorHAnsi"/>
          <w:sz w:val="22"/>
          <w:szCs w:val="22"/>
        </w:rPr>
        <w:t xml:space="preserve"> is pseudocount. It has been frequently used for statistical analysis of microbiome data. It adds a pseudo-count of 1E-05 to avoid non-finite values resulting from log(0). All three data sets were imputed with Geometric Bayesian Multiplicative (GBM) and output form “p-counts”. </w:t>
      </w:r>
    </w:p>
    <w:p w14:paraId="226ACB62" w14:textId="77777777" w:rsidR="00D03B03" w:rsidRPr="002805F7" w:rsidRDefault="00D03B03" w:rsidP="00D03B03">
      <w:pPr>
        <w:pStyle w:val="Heading3"/>
        <w:rPr>
          <w:sz w:val="22"/>
          <w:szCs w:val="22"/>
        </w:rPr>
      </w:pPr>
      <w:bookmarkStart w:id="46" w:name="_Toc104466268"/>
      <w:r w:rsidRPr="002805F7">
        <w:rPr>
          <w:sz w:val="22"/>
          <w:szCs w:val="22"/>
        </w:rPr>
        <w:t>Transformations</w:t>
      </w:r>
      <w:bookmarkEnd w:id="46"/>
    </w:p>
    <w:p w14:paraId="76093E66" w14:textId="77777777" w:rsidR="00D03B03" w:rsidRPr="002805F7" w:rsidRDefault="00D03B03" w:rsidP="00D03B03">
      <w:pPr>
        <w:spacing w:line="360" w:lineRule="auto"/>
        <w:jc w:val="both"/>
        <w:rPr>
          <w:sz w:val="22"/>
          <w:szCs w:val="22"/>
        </w:rPr>
      </w:pPr>
      <w:r w:rsidRPr="002805F7">
        <w:rPr>
          <w:sz w:val="22"/>
          <w:szCs w:val="22"/>
        </w:rPr>
        <w:t xml:space="preserve">As mentioned in the introduction, choosing a log-ratio is not an easy decision. In order to stay with the goal of improving quality management and reducing human error, ILR will left out, as it is the most difficult one to work with and interpret. Similarly, pair-wise log-ratio transformations will also not be tested, as it is included in </w:t>
      </w:r>
      <w:r w:rsidRPr="002805F7">
        <w:rPr>
          <w:i/>
          <w:iCs/>
          <w:sz w:val="22"/>
          <w:szCs w:val="22"/>
        </w:rPr>
        <w:t>CoDaCoRe</w:t>
      </w:r>
      <w:r w:rsidRPr="002805F7">
        <w:rPr>
          <w:sz w:val="22"/>
          <w:szCs w:val="22"/>
        </w:rPr>
        <w:t xml:space="preserve">. It has been decided to use TSS (total sum scaling </w:t>
      </w:r>
      <w:r w:rsidRPr="002805F7">
        <w:rPr>
          <w:sz w:val="22"/>
          <w:szCs w:val="22"/>
        </w:rPr>
        <w:lastRenderedPageBreak/>
        <w:t xml:space="preserve">transformation), which is a standard approach to normalize relative abundance data and compare it to CLR and ALR transformed data. </w:t>
      </w:r>
    </w:p>
    <w:p w14:paraId="5BABBA0D" w14:textId="77777777" w:rsidR="00D03B03" w:rsidRPr="002805F7" w:rsidRDefault="00D03B03" w:rsidP="00D03B03">
      <w:pPr>
        <w:spacing w:line="360" w:lineRule="auto"/>
        <w:jc w:val="both"/>
        <w:rPr>
          <w:sz w:val="22"/>
          <w:szCs w:val="22"/>
        </w:rPr>
      </w:pPr>
      <w:r w:rsidRPr="002805F7">
        <w:rPr>
          <w:sz w:val="22"/>
          <w:szCs w:val="22"/>
        </w:rPr>
        <w:t>As ALR would be the most promising log-ratio transformation in terms of interpretability and its closeness to ILR, we will compare ALR transformation in three ways: (i) a random reference will be picked as denominator, to assess the average performance of machine learning models for ALR (random ALR), (ii) find the most optimal denominator (optimal ALR) and (iii) worst ALR denominator (worst ALR) via Greenacre et al. (2021) proposed way of finding a reference. Included in the package “easyCODA” is the function ALR() that assesses the abundances and variances of features in a data matrix, followed by a Procrustes analysis to assess their geometry. This leads to a list of possible good denominators for the respective data set if the top results are chosen or worst denominators, if the bottom results are selected. Similarly, “easyCODA” also contains the function CLR() to compute the centered log-ratio.</w:t>
      </w:r>
    </w:p>
    <w:p w14:paraId="660D6D3F" w14:textId="77777777" w:rsidR="00D03B03" w:rsidRPr="002805F7" w:rsidRDefault="00D03B03" w:rsidP="00D03B03">
      <w:pPr>
        <w:pStyle w:val="Heading3"/>
        <w:rPr>
          <w:sz w:val="22"/>
          <w:szCs w:val="22"/>
        </w:rPr>
      </w:pPr>
      <w:bookmarkStart w:id="47" w:name="_Toc104466269"/>
      <w:commentRangeStart w:id="48"/>
      <w:r w:rsidRPr="002805F7">
        <w:rPr>
          <w:sz w:val="22"/>
          <w:szCs w:val="22"/>
        </w:rPr>
        <w:t>Machine LEarning models</w:t>
      </w:r>
      <w:commentRangeEnd w:id="48"/>
      <w:r w:rsidRPr="002805F7">
        <w:rPr>
          <w:rStyle w:val="CommentReference"/>
          <w:caps w:val="0"/>
          <w:spacing w:val="0"/>
          <w:sz w:val="22"/>
          <w:szCs w:val="22"/>
        </w:rPr>
        <w:commentReference w:id="48"/>
      </w:r>
      <w:bookmarkEnd w:id="47"/>
    </w:p>
    <w:p w14:paraId="2C24F2A3" w14:textId="77777777" w:rsidR="00D03B03" w:rsidRPr="002805F7" w:rsidRDefault="00D03B03" w:rsidP="00D03B03">
      <w:pPr>
        <w:spacing w:line="360" w:lineRule="auto"/>
        <w:jc w:val="both"/>
        <w:rPr>
          <w:rFonts w:cstheme="minorHAnsi"/>
          <w:sz w:val="22"/>
          <w:szCs w:val="22"/>
        </w:rPr>
      </w:pPr>
      <w:r w:rsidRPr="002805F7">
        <w:rPr>
          <w:rFonts w:cstheme="minorHAnsi"/>
          <w:sz w:val="22"/>
          <w:szCs w:val="22"/>
        </w:rPr>
        <w:t xml:space="preserve">Therefore, the focus will be on standard machine learning models, that are already incorporated in easy-to-use packages in R: generalized linear models (GLMs) and support vector machines (SVM) as non-linear approach. </w:t>
      </w:r>
    </w:p>
    <w:p w14:paraId="207D2E82" w14:textId="77777777" w:rsidR="00D03B03" w:rsidRPr="002805F7" w:rsidRDefault="00D03B03" w:rsidP="00D03B03">
      <w:pPr>
        <w:spacing w:line="360" w:lineRule="auto"/>
        <w:jc w:val="both"/>
        <w:rPr>
          <w:sz w:val="22"/>
          <w:szCs w:val="22"/>
        </w:rPr>
      </w:pPr>
      <w:r w:rsidRPr="002805F7">
        <w:rPr>
          <w:sz w:val="22"/>
          <w:szCs w:val="22"/>
        </w:rPr>
        <w:t xml:space="preserve">Before modeling, the data set is split 80/20 with stratification with the package “tidymodels”. The train set given to the function run_ml() from “mikropml” by </w:t>
      </w:r>
      <w:r w:rsidRPr="002805F7">
        <w:rPr>
          <w:color w:val="FF0000"/>
          <w:sz w:val="22"/>
          <w:szCs w:val="22"/>
        </w:rPr>
        <w:t>source schlosslab</w:t>
      </w:r>
      <w:r w:rsidRPr="002805F7">
        <w:rPr>
          <w:sz w:val="22"/>
          <w:szCs w:val="22"/>
        </w:rPr>
        <w:t xml:space="preserve">. This package nicely compacts the use of standard machine learning models to a few lines of code and supports the use of GLMs (glmnet), as well as SVMs (svmRadial). As shown in the pipeline, it was of interest to control the initial split into test and train data, which is also allowed by mikropml. The training set is then split into 5 folds and the best model assessed via 10-fold repeated cross validation and the final test and training scores of the best model are saved for plotting. This procedure is repeated 10x for each model and each data set to assess statistical fluctuations of model performances and accuracies. </w:t>
      </w:r>
    </w:p>
    <w:p w14:paraId="7D6DFC27" w14:textId="77777777" w:rsidR="00D03B03" w:rsidRPr="002805F7" w:rsidRDefault="00D03B03" w:rsidP="00D03B03">
      <w:pPr>
        <w:spacing w:line="360" w:lineRule="auto"/>
        <w:jc w:val="both"/>
        <w:rPr>
          <w:sz w:val="22"/>
          <w:szCs w:val="22"/>
        </w:rPr>
      </w:pPr>
      <w:r w:rsidRPr="002805F7">
        <w:rPr>
          <w:sz w:val="22"/>
          <w:szCs w:val="22"/>
        </w:rPr>
        <w:t xml:space="preserve">As it was of interest to compare the machine learning model performances to </w:t>
      </w:r>
      <w:r w:rsidRPr="002805F7">
        <w:rPr>
          <w:i/>
          <w:iCs/>
          <w:sz w:val="22"/>
          <w:szCs w:val="22"/>
        </w:rPr>
        <w:t>CoDaCoRe</w:t>
      </w:r>
      <w:r w:rsidRPr="002805F7">
        <w:rPr>
          <w:sz w:val="22"/>
          <w:szCs w:val="22"/>
        </w:rPr>
        <w:t xml:space="preserve">, the pipeline includes </w:t>
      </w:r>
      <w:r w:rsidRPr="002805F7">
        <w:rPr>
          <w:i/>
          <w:iCs/>
          <w:sz w:val="22"/>
          <w:szCs w:val="22"/>
        </w:rPr>
        <w:t>CoDaCoRe</w:t>
      </w:r>
      <w:r w:rsidRPr="002805F7">
        <w:rPr>
          <w:sz w:val="22"/>
          <w:szCs w:val="22"/>
        </w:rPr>
        <w:t xml:space="preserve"> directly. For this algorithm, the filtered and imputed data set is used, without any transformation. The training set that is fed to the function codacore() contains the same samples as the other machine learning models. Two </w:t>
      </w:r>
      <w:r w:rsidRPr="002805F7">
        <w:rPr>
          <w:i/>
          <w:iCs/>
          <w:sz w:val="22"/>
          <w:szCs w:val="22"/>
        </w:rPr>
        <w:t>CoDaCoRe</w:t>
      </w:r>
      <w:r w:rsidRPr="002805F7">
        <w:rPr>
          <w:sz w:val="22"/>
          <w:szCs w:val="22"/>
        </w:rPr>
        <w:t xml:space="preserve"> models are trained, one with lambda = 0 and the other with lambda = 1. This creates four performance scores per repetition and saved for further plotting. The codacore() function is also repeated 10x to catch statistical </w:t>
      </w:r>
      <w:r w:rsidRPr="002805F7">
        <w:rPr>
          <w:sz w:val="22"/>
          <w:szCs w:val="22"/>
        </w:rPr>
        <w:lastRenderedPageBreak/>
        <w:t>fluctuations under the same data split. For discrete response variables, AUC is chosen as performance score, and for continuous response variables RMSE.</w:t>
      </w:r>
    </w:p>
    <w:p w14:paraId="40048A6A" w14:textId="77777777" w:rsidR="00D03B03" w:rsidRPr="002805F7" w:rsidRDefault="00D03B03" w:rsidP="00D03B03">
      <w:pPr>
        <w:rPr>
          <w:sz w:val="22"/>
          <w:szCs w:val="22"/>
        </w:rPr>
      </w:pPr>
    </w:p>
    <w:p w14:paraId="7A22AAC7" w14:textId="4F38856B" w:rsidR="00D47C74" w:rsidRPr="002805F7" w:rsidRDefault="00D47C74" w:rsidP="00CC10EA">
      <w:pPr>
        <w:spacing w:line="360" w:lineRule="auto"/>
        <w:jc w:val="both"/>
        <w:rPr>
          <w:sz w:val="22"/>
          <w:szCs w:val="22"/>
        </w:rPr>
      </w:pPr>
    </w:p>
    <w:p w14:paraId="05BCAEBE" w14:textId="3288535D" w:rsidR="005760C5" w:rsidRPr="002805F7" w:rsidRDefault="005760C5" w:rsidP="00CC10EA">
      <w:pPr>
        <w:spacing w:line="360" w:lineRule="auto"/>
        <w:jc w:val="both"/>
        <w:rPr>
          <w:sz w:val="22"/>
          <w:szCs w:val="22"/>
        </w:rPr>
      </w:pPr>
    </w:p>
    <w:p w14:paraId="32F2F44C" w14:textId="77777777" w:rsidR="005760C5" w:rsidRPr="002805F7" w:rsidRDefault="005760C5" w:rsidP="00CC10EA">
      <w:pPr>
        <w:spacing w:line="360" w:lineRule="auto"/>
        <w:jc w:val="both"/>
        <w:rPr>
          <w:sz w:val="22"/>
          <w:szCs w:val="22"/>
        </w:rPr>
      </w:pPr>
    </w:p>
    <w:sectPr w:rsidR="005760C5" w:rsidRPr="002805F7" w:rsidSect="00735AF1">
      <w:headerReference w:type="even" r:id="rId29"/>
      <w:headerReference w:type="default" r:id="rId30"/>
      <w:footerReference w:type="even" r:id="rId31"/>
      <w:footerReference w:type="default" r:id="rId32"/>
      <w:headerReference w:type="first" r:id="rId33"/>
      <w:footerReference w:type="first" r:id="rId34"/>
      <w:pgSz w:w="12240" w:h="15840"/>
      <w:pgMar w:top="1417" w:right="1417" w:bottom="1134" w:left="1417" w:header="720" w:footer="720" w:gutter="0"/>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Jennifer Neumaier" w:date="2022-05-25T17:06:00Z" w:initials="JN">
    <w:p w14:paraId="146DCCF7" w14:textId="2854F776" w:rsidR="004C36E8" w:rsidRDefault="004C36E8">
      <w:pPr>
        <w:pStyle w:val="CommentText"/>
      </w:pPr>
      <w:r>
        <w:rPr>
          <w:rStyle w:val="CommentReference"/>
        </w:rPr>
        <w:annotationRef/>
      </w:r>
      <w:r>
        <w:t>give introduction why this project is important and outline scope of the project</w:t>
      </w:r>
    </w:p>
  </w:comment>
  <w:comment w:id="8" w:author="Jennifer Neumaier" w:date="2022-05-25T17:09:00Z" w:initials="JN">
    <w:p w14:paraId="52795682" w14:textId="48279B73" w:rsidR="004428CF" w:rsidRDefault="004428CF">
      <w:pPr>
        <w:pStyle w:val="CommentText"/>
      </w:pPr>
      <w:r>
        <w:rPr>
          <w:rStyle w:val="CommentReference"/>
        </w:rPr>
        <w:annotationRef/>
      </w:r>
      <w:r>
        <w:t>outline the current problem with Machine Learning and Compositional Data</w:t>
      </w:r>
    </w:p>
  </w:comment>
  <w:comment w:id="12" w:author="Jennifer Neumaier" w:date="2022-05-25T17:10:00Z" w:initials="JN">
    <w:p w14:paraId="6F895F2C" w14:textId="7115C1AC" w:rsidR="004428CF" w:rsidRDefault="004428CF">
      <w:pPr>
        <w:pStyle w:val="CommentText"/>
      </w:pPr>
      <w:r>
        <w:rPr>
          <w:rStyle w:val="CommentReference"/>
        </w:rPr>
        <w:annotationRef/>
      </w:r>
      <w:r>
        <w:t>declare/show in this section how the previously described problem can be solved in this master thesis + add how machine learning model performances are compared</w:t>
      </w:r>
    </w:p>
  </w:comment>
  <w:comment w:id="40" w:author="Jennifer Neumaier" w:date="2022-04-25T16:21:00Z" w:initials="JN">
    <w:p w14:paraId="7F6F5694" w14:textId="77777777" w:rsidR="00D03B03" w:rsidRDefault="00D03B03" w:rsidP="00D03B03">
      <w:pPr>
        <w:pStyle w:val="CommentText"/>
      </w:pPr>
      <w:r>
        <w:rPr>
          <w:rStyle w:val="CommentReference"/>
        </w:rPr>
        <w:annotationRef/>
      </w:r>
      <w:r>
        <w:t>Get citations for packages!</w:t>
      </w:r>
    </w:p>
  </w:comment>
  <w:comment w:id="44" w:author="Oliver Aasmets" w:date="2022-02-10T11:52:00Z" w:initials="OA">
    <w:p w14:paraId="6D597A0D" w14:textId="77777777" w:rsidR="00D03B03" w:rsidRDefault="00D03B03" w:rsidP="00D03B03">
      <w:pPr>
        <w:pStyle w:val="CommentText"/>
      </w:pPr>
      <w:r>
        <w:rPr>
          <w:rStyle w:val="CommentReference"/>
        </w:rPr>
        <w:annotationRef/>
      </w:r>
      <w:r>
        <w:t xml:space="preserve">This applies to log-ratio transformations. The standard, mentioned above, is to use relative abundances, where zeros are not replaced. </w:t>
      </w:r>
    </w:p>
  </w:comment>
  <w:comment w:id="45" w:author="Jennifer Neumaier" w:date="2022-02-11T19:22:00Z" w:initials="JN">
    <w:p w14:paraId="1CAC4288" w14:textId="77777777" w:rsidR="00D03B03" w:rsidRDefault="00D03B03" w:rsidP="00D03B03">
      <w:pPr>
        <w:pStyle w:val="CommentText"/>
      </w:pPr>
      <w:r>
        <w:rPr>
          <w:rStyle w:val="CommentReference"/>
        </w:rPr>
        <w:annotationRef/>
      </w:r>
      <w:r>
        <w:t>Why are they not also replaced in relative abundances?</w:t>
      </w:r>
    </w:p>
  </w:comment>
  <w:comment w:id="48" w:author="Jennifer Neumaier" w:date="2022-05-20T16:33:00Z" w:initials="JN">
    <w:p w14:paraId="17810DFC" w14:textId="77777777" w:rsidR="00D03B03" w:rsidRDefault="00D03B03" w:rsidP="00D03B03">
      <w:pPr>
        <w:pStyle w:val="CommentText"/>
      </w:pPr>
      <w:r>
        <w:rPr>
          <w:rStyle w:val="CommentReference"/>
        </w:rPr>
        <w:annotationRef/>
      </w:r>
      <w:r>
        <w:t>Describe the whole procedure bet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46DCCF7" w15:done="0"/>
  <w15:commentEx w15:paraId="52795682" w15:done="0"/>
  <w15:commentEx w15:paraId="6F895F2C" w15:done="0"/>
  <w15:commentEx w15:paraId="7F6F5694" w15:done="0"/>
  <w15:commentEx w15:paraId="6D597A0D" w15:done="1"/>
  <w15:commentEx w15:paraId="1CAC4288" w15:paraIdParent="6D597A0D" w15:done="1"/>
  <w15:commentEx w15:paraId="17810DF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38E0AA" w16cex:dateUtc="2022-05-25T14:06:00Z"/>
  <w16cex:commentExtensible w16cex:durableId="2638E156" w16cex:dateUtc="2022-05-25T14:09:00Z"/>
  <w16cex:commentExtensible w16cex:durableId="2638E174" w16cex:dateUtc="2022-05-25T14:10:00Z"/>
  <w16cex:commentExtensible w16cex:durableId="2611490B" w16cex:dateUtc="2022-04-25T13:21:00Z"/>
  <w16cex:commentExtensible w16cex:durableId="25AF7AFE" w16cex:dateUtc="2022-02-10T09:52:00Z"/>
  <w16cex:commentExtensible w16cex:durableId="25B135F2" w16cex:dateUtc="2022-02-11T17:22:00Z"/>
  <w16cex:commentExtensible w16cex:durableId="26324169" w16cex:dateUtc="2022-05-20T13: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46DCCF7" w16cid:durableId="2638E0AA"/>
  <w16cid:commentId w16cid:paraId="52795682" w16cid:durableId="2638E156"/>
  <w16cid:commentId w16cid:paraId="6F895F2C" w16cid:durableId="2638E174"/>
  <w16cid:commentId w16cid:paraId="7F6F5694" w16cid:durableId="2611490B"/>
  <w16cid:commentId w16cid:paraId="6D597A0D" w16cid:durableId="25AF7AFE"/>
  <w16cid:commentId w16cid:paraId="1CAC4288" w16cid:durableId="25B135F2"/>
  <w16cid:commentId w16cid:paraId="17810DFC" w16cid:durableId="2632416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528C60" w14:textId="77777777" w:rsidR="00A833FF" w:rsidRDefault="00A833FF" w:rsidP="008935D2">
      <w:pPr>
        <w:spacing w:before="0" w:after="0" w:line="240" w:lineRule="auto"/>
      </w:pPr>
      <w:r>
        <w:separator/>
      </w:r>
    </w:p>
  </w:endnote>
  <w:endnote w:type="continuationSeparator" w:id="0">
    <w:p w14:paraId="414142C5" w14:textId="77777777" w:rsidR="00A833FF" w:rsidRDefault="00A833FF" w:rsidP="008935D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MR10">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haris SIL">
    <w:altName w:val="Calibri"/>
    <w:panose1 w:val="00000000000000000000"/>
    <w:charset w:val="00"/>
    <w:family w:val="swiss"/>
    <w:notTrueType/>
    <w:pitch w:val="default"/>
    <w:sig w:usb0="00000003" w:usb1="00000000" w:usb2="00000000" w:usb3="00000000" w:csb0="00000001" w:csb1="00000000"/>
  </w:font>
  <w:font w:name="MyriadPro-Regular">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A12603" w14:textId="77777777" w:rsidR="00252A6F" w:rsidRDefault="00252A6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9C5936" w14:textId="444BF10B" w:rsidR="00CF4421" w:rsidRDefault="00CF4421">
    <w:pPr>
      <w:pStyle w:val="Footer"/>
    </w:pPr>
    <w:r>
      <w:rPr>
        <w:noProof/>
        <w:color w:val="808080" w:themeColor="background1" w:themeShade="80"/>
      </w:rPr>
      <mc:AlternateContent>
        <mc:Choice Requires="wpg">
          <w:drawing>
            <wp:anchor distT="0" distB="0" distL="0" distR="0" simplePos="0" relativeHeight="251660288" behindDoc="0" locked="0" layoutInCell="1" allowOverlap="1" wp14:anchorId="306B08A4" wp14:editId="153746A9">
              <wp:simplePos x="0" y="0"/>
              <wp:positionH relativeFrom="margin">
                <wp:align>right</wp:align>
              </wp:positionH>
              <mc:AlternateContent>
                <mc:Choice Requires="wp14">
                  <wp:positionV relativeFrom="bottomMargin">
                    <wp14:pctPosVOffset>20000</wp14:pctPosVOffset>
                  </wp:positionV>
                </mc:Choice>
                <mc:Fallback>
                  <wp:positionV relativeFrom="page">
                    <wp:posOffset>9481820</wp:posOffset>
                  </wp:positionV>
                </mc:Fallback>
              </mc:AlternateContent>
              <wp:extent cx="5943600" cy="320040"/>
              <wp:effectExtent l="0" t="0" r="0" b="3810"/>
              <wp:wrapSquare wrapText="bothSides"/>
              <wp:docPr id="37" name="Group 37"/>
              <wp:cNvGraphicFramePr/>
              <a:graphic xmlns:a="http://schemas.openxmlformats.org/drawingml/2006/main">
                <a:graphicData uri="http://schemas.microsoft.com/office/word/2010/wordprocessingGroup">
                  <wpg:wgp>
                    <wpg:cNvGrpSpPr/>
                    <wpg:grpSpPr>
                      <a:xfrm>
                        <a:off x="0" y="0"/>
                        <a:ext cx="5943600" cy="320040"/>
                        <a:chOff x="0" y="0"/>
                        <a:chExt cx="5962650" cy="323851"/>
                      </a:xfrm>
                    </wpg:grpSpPr>
                    <wps:wsp>
                      <wps:cNvPr id="38" name="Rectangle 38"/>
                      <wps:cNvSpPr/>
                      <wps:spPr>
                        <a:xfrm>
                          <a:off x="19050" y="0"/>
                          <a:ext cx="5943600" cy="18826"/>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Text Box 39"/>
                      <wps:cNvSpPr txBox="1"/>
                      <wps:spPr>
                        <a:xfrm>
                          <a:off x="0" y="66676"/>
                          <a:ext cx="5943600" cy="2571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7F7F7F" w:themeColor="text1" w:themeTint="80"/>
                              </w:rPr>
                              <w:alias w:val="Date"/>
                              <w:tag w:val=""/>
                              <w:id w:val="-1063724354"/>
                              <w:dataBinding w:prefixMappings="xmlns:ns0='http://schemas.microsoft.com/office/2006/coverPageProps' " w:xpath="/ns0:CoverPageProperties[1]/ns0:PublishDate[1]" w:storeItemID="{55AF091B-3C7A-41E3-B477-F2FDAA23CFDA}"/>
                              <w:date w:fullDate="2022-02-04T00:00:00Z">
                                <w:dateFormat w:val="MMMM d, yyyy"/>
                                <w:lid w:val="en-US"/>
                                <w:storeMappedDataAs w:val="dateTime"/>
                                <w:calendar w:val="gregorian"/>
                              </w:date>
                            </w:sdtPr>
                            <w:sdtEndPr/>
                            <w:sdtContent>
                              <w:p w14:paraId="2B098DAF" w14:textId="3C34692C" w:rsidR="00CF4421" w:rsidRDefault="00CF4421">
                                <w:pPr>
                                  <w:jc w:val="right"/>
                                  <w:rPr>
                                    <w:color w:val="7F7F7F" w:themeColor="text1" w:themeTint="80"/>
                                  </w:rPr>
                                </w:pPr>
                                <w:r>
                                  <w:rPr>
                                    <w:color w:val="7F7F7F" w:themeColor="text1" w:themeTint="80"/>
                                  </w:rPr>
                                  <w:t>February 4, 2022</w:t>
                                </w:r>
                              </w:p>
                            </w:sdtContent>
                          </w:sdt>
                          <w:p w14:paraId="288D40CD" w14:textId="77777777" w:rsidR="00CF4421" w:rsidRDefault="00CF4421">
                            <w:pPr>
                              <w:jc w:val="right"/>
                              <w:rPr>
                                <w:color w:val="808080" w:themeColor="background1" w:themeShade="80"/>
                              </w:rPr>
                            </w:pPr>
                          </w:p>
                        </w:txbxContent>
                      </wps:txbx>
                      <wps:bodyPr rot="0" spcFirstLastPara="0" vertOverflow="overflow" horzOverflow="overflow" vert="horz" wrap="square" lIns="91440" tIns="45720" rIns="91440" bIns="0" numCol="1" spcCol="0" rtlCol="0" fromWordArt="0" anchor="b" anchorCtr="0" forceAA="0" compatLnSpc="1">
                        <a:prstTxWarp prst="textNoShape">
                          <a:avLst/>
                        </a:prstTxWarp>
                        <a:noAutofit/>
                      </wps:bodyPr>
                    </wps:wsp>
                  </wpg:wgp>
                </a:graphicData>
              </a:graphic>
              <wp14:sizeRelH relativeFrom="margin">
                <wp14:pctWidth>100000</wp14:pctWidth>
              </wp14:sizeRelH>
              <wp14:sizeRelV relativeFrom="margin">
                <wp14:pctHeight>0</wp14:pctHeight>
              </wp14:sizeRelV>
            </wp:anchor>
          </w:drawing>
        </mc:Choice>
        <mc:Fallback>
          <w:pict>
            <v:group w14:anchorId="306B08A4" id="Group 37" o:spid="_x0000_s1061" style="position:absolute;margin-left:416.8pt;margin-top:0;width:468pt;height:25.2pt;z-index:251660288;mso-width-percent:1000;mso-top-percent:200;mso-wrap-distance-left:0;mso-wrap-distance-right:0;mso-position-horizontal:right;mso-position-horizontal-relative:margin;mso-position-vertical-relative:bottom-margin-area;mso-width-percent:1000;mso-top-percent:200;mso-width-relative:margin;mso-height-relative:margin" coordsize="59626,3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">
              <v:rect id="Rectangle 38" o:spid="_x0000_s1062" style="position:absolute;left:190;width:59436;height: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" fillcolor="black [3213]" stroked="f" strokeweight="1.25pt"/>
              <v:shapetype id="_x0000_t202" coordsize="21600,21600" o:spt="202" path="m,l,21600r21600,l21600,xe">
                <v:stroke joinstyle="miter"/>
                <v:path gradientshapeok="t" o:connecttype="rect"/>
              </v:shapetype>
              <v:shape id="Text Box 39" o:spid="_x0000_s1063" type="#_x0000_t202" style="position:absolute;top:666;width:59436;height:257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" filled="f" stroked="f" strokeweight=".5pt">
                <v:textbox inset=",,,0">
                  <w:txbxContent>
                    <w:sdt>
                      <w:sdtPr>
                        <w:rPr>
                          <w:color w:val="7F7F7F" w:themeColor="text1" w:themeTint="80"/>
                        </w:rPr>
                        <w:alias w:val="Date"/>
                        <w:tag w:val=""/>
                        <w:id w:val="-1063724354"/>
                        <w:dataBinding w:prefixMappings="xmlns:ns0='http://schemas.microsoft.com/office/2006/coverPageProps' " w:xpath="/ns0:CoverPageProperties[1]/ns0:PublishDate[1]" w:storeItemID="{55AF091B-3C7A-41E3-B477-F2FDAA23CFDA}"/>
                        <w:date w:fullDate="2022-02-04T00:00:00Z">
                          <w:dateFormat w:val="MMMM d, yyyy"/>
                          <w:lid w:val="en-US"/>
                          <w:storeMappedDataAs w:val="dateTime"/>
                          <w:calendar w:val="gregorian"/>
                        </w:date>
                      </w:sdtPr>
                      <w:sdtEndPr/>
                      <w:sdtContent>
                        <w:p w14:paraId="2B098DAF" w14:textId="3C34692C" w:rsidR="00CF4421" w:rsidRDefault="00CF4421">
                          <w:pPr>
                            <w:jc w:val="right"/>
                            <w:rPr>
                              <w:color w:val="7F7F7F" w:themeColor="text1" w:themeTint="80"/>
                            </w:rPr>
                          </w:pPr>
                          <w:r>
                            <w:rPr>
                              <w:color w:val="7F7F7F" w:themeColor="text1" w:themeTint="80"/>
                            </w:rPr>
                            <w:t>February 4, 2022</w:t>
                          </w:r>
                        </w:p>
                      </w:sdtContent>
                    </w:sdt>
                    <w:p w14:paraId="288D40CD" w14:textId="77777777" w:rsidR="00CF4421" w:rsidRDefault="00CF4421">
                      <w:pPr>
                        <w:jc w:val="right"/>
                        <w:rPr>
                          <w:color w:val="808080" w:themeColor="background1" w:themeShade="80"/>
                        </w:rPr>
                      </w:pPr>
                    </w:p>
                  </w:txbxContent>
                </v:textbox>
              </v:shape>
              <w10:wrap type="square" anchorx="margin" anchory="margin"/>
            </v:group>
          </w:pict>
        </mc:Fallback>
      </mc:AlternateContent>
    </w:r>
    <w:r>
      <w:rPr>
        <w:noProof/>
      </w:rPr>
      <mc:AlternateContent>
        <mc:Choice Requires="wps">
          <w:drawing>
            <wp:anchor distT="0" distB="0" distL="0" distR="0" simplePos="0" relativeHeight="251659264" behindDoc="0" locked="0" layoutInCell="1" allowOverlap="1" wp14:anchorId="049E7506" wp14:editId="4DFC206D">
              <wp:simplePos x="0" y="0"/>
              <wp:positionH relativeFrom="rightMargin">
                <wp:align>left</wp:align>
              </wp:positionH>
              <mc:AlternateContent>
                <mc:Choice Requires="wp14">
                  <wp:positionV relativeFrom="bottomMargin">
                    <wp14:pctPosVOffset>20000</wp14:pctPosVOffset>
                  </wp:positionV>
                </mc:Choice>
                <mc:Fallback>
                  <wp:positionV relativeFrom="page">
                    <wp:posOffset>9481820</wp:posOffset>
                  </wp:positionV>
                </mc:Fallback>
              </mc:AlternateContent>
              <wp:extent cx="457200" cy="320040"/>
              <wp:effectExtent l="0" t="0" r="0" b="3810"/>
              <wp:wrapSquare wrapText="bothSides"/>
              <wp:docPr id="40" name="Rectangle 40"/>
              <wp:cNvGraphicFramePr/>
              <a:graphic xmlns:a="http://schemas.openxmlformats.org/drawingml/2006/main">
                <a:graphicData uri="http://schemas.microsoft.com/office/word/2010/wordprocessingShape">
                  <wps:wsp>
                    <wps:cNvSpPr/>
                    <wps:spPr>
                      <a:xfrm>
                        <a:off x="0" y="0"/>
                        <a:ext cx="457200" cy="320040"/>
                      </a:xfrm>
                      <a:prstGeom prst="rect">
                        <a:avLst/>
                      </a:prstGeom>
                      <a:solidFill>
                        <a:schemeClr val="tx1"/>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EA3B10C" w14:textId="77777777" w:rsidR="00CF4421" w:rsidRPr="005F7ABF" w:rsidRDefault="00CF4421">
                          <w:pPr>
                            <w:jc w:val="right"/>
                            <w:rPr>
                              <w:color w:val="FFFFFF" w:themeColor="background1"/>
                            </w:rPr>
                          </w:pPr>
                          <w:r w:rsidRPr="005F7ABF">
                            <w:rPr>
                              <w:color w:val="FFFFFF" w:themeColor="background1"/>
                            </w:rPr>
                            <w:fldChar w:fldCharType="begin"/>
                          </w:r>
                          <w:r w:rsidRPr="005F7ABF">
                            <w:rPr>
                              <w:color w:val="FFFFFF" w:themeColor="background1"/>
                            </w:rPr>
                            <w:instrText xml:space="preserve"> PAGE   \* MERGEFORMAT </w:instrText>
                          </w:r>
                          <w:r w:rsidRPr="005F7ABF">
                            <w:rPr>
                              <w:color w:val="FFFFFF" w:themeColor="background1"/>
                            </w:rPr>
                            <w:fldChar w:fldCharType="separate"/>
                          </w:r>
                          <w:r w:rsidRPr="005F7ABF">
                            <w:rPr>
                              <w:noProof/>
                              <w:color w:val="FFFFFF" w:themeColor="background1"/>
                            </w:rPr>
                            <w:t>2</w:t>
                          </w:r>
                          <w:r w:rsidRPr="005F7ABF">
                            <w:rPr>
                              <w:noProof/>
                              <w:color w:val="FFFFFF" w:themeColor="background1"/>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9E7506" id="Rectangle 40" o:spid="_x0000_s1064" style="position:absolute;margin-left:0;margin-top:0;width:36pt;height:25.2pt;z-index:251659264;visibility:visible;mso-wrap-style:square;mso-width-percent:0;mso-height-percent:0;mso-top-percent:200;mso-wrap-distance-left:0;mso-wrap-distance-top:0;mso-wrap-distance-right:0;mso-wrap-distance-bottom:0;mso-position-horizontal:left;mso-position-horizontal-relative:right-margin-area;mso-position-vertical-relative:bottom-margin-area;mso-width-percent:0;mso-height-percent:0;mso-top-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" fillcolor="black [3213]" stroked="f" strokeweight="3pt">
              <v:textbox>
                <w:txbxContent>
                  <w:p w14:paraId="4EA3B10C" w14:textId="77777777" w:rsidR="00CF4421" w:rsidRPr="005F7ABF" w:rsidRDefault="00CF4421">
                    <w:pPr>
                      <w:jc w:val="right"/>
                      <w:rPr>
                        <w:color w:val="FFFFFF" w:themeColor="background1"/>
                      </w:rPr>
                    </w:pPr>
                    <w:r w:rsidRPr="005F7ABF">
                      <w:rPr>
                        <w:color w:val="FFFFFF" w:themeColor="background1"/>
                      </w:rPr>
                      <w:fldChar w:fldCharType="begin"/>
                    </w:r>
                    <w:r w:rsidRPr="005F7ABF">
                      <w:rPr>
                        <w:color w:val="FFFFFF" w:themeColor="background1"/>
                      </w:rPr>
                      <w:instrText xml:space="preserve"> PAGE   \* MERGEFORMAT </w:instrText>
                    </w:r>
                    <w:r w:rsidRPr="005F7ABF">
                      <w:rPr>
                        <w:color w:val="FFFFFF" w:themeColor="background1"/>
                      </w:rPr>
                      <w:fldChar w:fldCharType="separate"/>
                    </w:r>
                    <w:r w:rsidRPr="005F7ABF">
                      <w:rPr>
                        <w:noProof/>
                        <w:color w:val="FFFFFF" w:themeColor="background1"/>
                      </w:rPr>
                      <w:t>2</w:t>
                    </w:r>
                    <w:r w:rsidRPr="005F7ABF">
                      <w:rPr>
                        <w:noProof/>
                        <w:color w:val="FFFFFF" w:themeColor="background1"/>
                      </w:rPr>
                      <w:fldChar w:fldCharType="end"/>
                    </w:r>
                  </w:p>
                </w:txbxContent>
              </v:textbox>
              <w10:wrap type="square" anchorx="margin" anchory="margin"/>
            </v:rect>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2C2AE5" w14:textId="77777777" w:rsidR="00252A6F" w:rsidRDefault="00252A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4E8945" w14:textId="77777777" w:rsidR="00A833FF" w:rsidRDefault="00A833FF" w:rsidP="008935D2">
      <w:pPr>
        <w:spacing w:before="0" w:after="0" w:line="240" w:lineRule="auto"/>
      </w:pPr>
      <w:r>
        <w:separator/>
      </w:r>
    </w:p>
  </w:footnote>
  <w:footnote w:type="continuationSeparator" w:id="0">
    <w:p w14:paraId="3634C5BF" w14:textId="77777777" w:rsidR="00A833FF" w:rsidRDefault="00A833FF" w:rsidP="008935D2">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98F45C" w14:textId="77777777" w:rsidR="00252A6F" w:rsidRDefault="00252A6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8B710B" w14:textId="77777777" w:rsidR="00252A6F" w:rsidRDefault="00252A6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D13171" w14:textId="77777777" w:rsidR="00252A6F" w:rsidRDefault="00252A6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C325C0"/>
    <w:multiLevelType w:val="hybridMultilevel"/>
    <w:tmpl w:val="03C62E0E"/>
    <w:lvl w:ilvl="0" w:tplc="D7B03372">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19267F26"/>
    <w:multiLevelType w:val="hybridMultilevel"/>
    <w:tmpl w:val="FB38356A"/>
    <w:lvl w:ilvl="0" w:tplc="DA58FBE4">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DA79FE"/>
    <w:multiLevelType w:val="hybridMultilevel"/>
    <w:tmpl w:val="DB22239A"/>
    <w:lvl w:ilvl="0" w:tplc="6A2EEE48">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3C97D56"/>
    <w:multiLevelType w:val="hybridMultilevel"/>
    <w:tmpl w:val="94AE6652"/>
    <w:lvl w:ilvl="0" w:tplc="AEB6ED5C">
      <w:start w:val="7"/>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260661FC"/>
    <w:multiLevelType w:val="multilevel"/>
    <w:tmpl w:val="8E0A87A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2FC37FE7"/>
    <w:multiLevelType w:val="multilevel"/>
    <w:tmpl w:val="371E02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3A04DBF"/>
    <w:multiLevelType w:val="hybridMultilevel"/>
    <w:tmpl w:val="C6F89266"/>
    <w:lvl w:ilvl="0" w:tplc="6AEA2256">
      <w:start w:val="7"/>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36034A85"/>
    <w:multiLevelType w:val="hybridMultilevel"/>
    <w:tmpl w:val="6960EC62"/>
    <w:lvl w:ilvl="0" w:tplc="6C126364">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C5A152F"/>
    <w:multiLevelType w:val="hybridMultilevel"/>
    <w:tmpl w:val="7DD48EB8"/>
    <w:lvl w:ilvl="0" w:tplc="086EA0D4">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3E476CA9"/>
    <w:multiLevelType w:val="multilevel"/>
    <w:tmpl w:val="CBB0A16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41E41173"/>
    <w:multiLevelType w:val="multilevel"/>
    <w:tmpl w:val="51DAAE6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44763802"/>
    <w:multiLevelType w:val="multilevel"/>
    <w:tmpl w:val="D2C4594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47D03ED7"/>
    <w:multiLevelType w:val="hybridMultilevel"/>
    <w:tmpl w:val="63CAC6DA"/>
    <w:lvl w:ilvl="0" w:tplc="0C927B30">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4FA65597"/>
    <w:multiLevelType w:val="hybridMultilevel"/>
    <w:tmpl w:val="92F42406"/>
    <w:lvl w:ilvl="0" w:tplc="60D40436">
      <w:start w:val="1"/>
      <w:numFmt w:val="bullet"/>
      <w:lvlText w:val=""/>
      <w:lvlJc w:val="left"/>
      <w:pPr>
        <w:tabs>
          <w:tab w:val="num" w:pos="720"/>
        </w:tabs>
        <w:ind w:left="720" w:hanging="360"/>
      </w:pPr>
      <w:rPr>
        <w:rFonts w:ascii="Wingdings 3" w:hAnsi="Wingdings 3" w:hint="default"/>
      </w:rPr>
    </w:lvl>
    <w:lvl w:ilvl="1" w:tplc="F0023618">
      <w:numFmt w:val="bullet"/>
      <w:lvlText w:val=""/>
      <w:lvlJc w:val="left"/>
      <w:pPr>
        <w:tabs>
          <w:tab w:val="num" w:pos="1440"/>
        </w:tabs>
        <w:ind w:left="1440" w:hanging="360"/>
      </w:pPr>
      <w:rPr>
        <w:rFonts w:ascii="Wingdings 3" w:hAnsi="Wingdings 3" w:hint="default"/>
      </w:rPr>
    </w:lvl>
    <w:lvl w:ilvl="2" w:tplc="C4185E38" w:tentative="1">
      <w:start w:val="1"/>
      <w:numFmt w:val="bullet"/>
      <w:lvlText w:val=""/>
      <w:lvlJc w:val="left"/>
      <w:pPr>
        <w:tabs>
          <w:tab w:val="num" w:pos="2160"/>
        </w:tabs>
        <w:ind w:left="2160" w:hanging="360"/>
      </w:pPr>
      <w:rPr>
        <w:rFonts w:ascii="Wingdings 3" w:hAnsi="Wingdings 3" w:hint="default"/>
      </w:rPr>
    </w:lvl>
    <w:lvl w:ilvl="3" w:tplc="F724E330" w:tentative="1">
      <w:start w:val="1"/>
      <w:numFmt w:val="bullet"/>
      <w:lvlText w:val=""/>
      <w:lvlJc w:val="left"/>
      <w:pPr>
        <w:tabs>
          <w:tab w:val="num" w:pos="2880"/>
        </w:tabs>
        <w:ind w:left="2880" w:hanging="360"/>
      </w:pPr>
      <w:rPr>
        <w:rFonts w:ascii="Wingdings 3" w:hAnsi="Wingdings 3" w:hint="default"/>
      </w:rPr>
    </w:lvl>
    <w:lvl w:ilvl="4" w:tplc="649AD648" w:tentative="1">
      <w:start w:val="1"/>
      <w:numFmt w:val="bullet"/>
      <w:lvlText w:val=""/>
      <w:lvlJc w:val="left"/>
      <w:pPr>
        <w:tabs>
          <w:tab w:val="num" w:pos="3600"/>
        </w:tabs>
        <w:ind w:left="3600" w:hanging="360"/>
      </w:pPr>
      <w:rPr>
        <w:rFonts w:ascii="Wingdings 3" w:hAnsi="Wingdings 3" w:hint="default"/>
      </w:rPr>
    </w:lvl>
    <w:lvl w:ilvl="5" w:tplc="45ECE5C8" w:tentative="1">
      <w:start w:val="1"/>
      <w:numFmt w:val="bullet"/>
      <w:lvlText w:val=""/>
      <w:lvlJc w:val="left"/>
      <w:pPr>
        <w:tabs>
          <w:tab w:val="num" w:pos="4320"/>
        </w:tabs>
        <w:ind w:left="4320" w:hanging="360"/>
      </w:pPr>
      <w:rPr>
        <w:rFonts w:ascii="Wingdings 3" w:hAnsi="Wingdings 3" w:hint="default"/>
      </w:rPr>
    </w:lvl>
    <w:lvl w:ilvl="6" w:tplc="EF1CBCD6" w:tentative="1">
      <w:start w:val="1"/>
      <w:numFmt w:val="bullet"/>
      <w:lvlText w:val=""/>
      <w:lvlJc w:val="left"/>
      <w:pPr>
        <w:tabs>
          <w:tab w:val="num" w:pos="5040"/>
        </w:tabs>
        <w:ind w:left="5040" w:hanging="360"/>
      </w:pPr>
      <w:rPr>
        <w:rFonts w:ascii="Wingdings 3" w:hAnsi="Wingdings 3" w:hint="default"/>
      </w:rPr>
    </w:lvl>
    <w:lvl w:ilvl="7" w:tplc="09AAF92E" w:tentative="1">
      <w:start w:val="1"/>
      <w:numFmt w:val="bullet"/>
      <w:lvlText w:val=""/>
      <w:lvlJc w:val="left"/>
      <w:pPr>
        <w:tabs>
          <w:tab w:val="num" w:pos="5760"/>
        </w:tabs>
        <w:ind w:left="5760" w:hanging="360"/>
      </w:pPr>
      <w:rPr>
        <w:rFonts w:ascii="Wingdings 3" w:hAnsi="Wingdings 3" w:hint="default"/>
      </w:rPr>
    </w:lvl>
    <w:lvl w:ilvl="8" w:tplc="F2065712" w:tentative="1">
      <w:start w:val="1"/>
      <w:numFmt w:val="bullet"/>
      <w:lvlText w:val=""/>
      <w:lvlJc w:val="left"/>
      <w:pPr>
        <w:tabs>
          <w:tab w:val="num" w:pos="6480"/>
        </w:tabs>
        <w:ind w:left="6480" w:hanging="360"/>
      </w:pPr>
      <w:rPr>
        <w:rFonts w:ascii="Wingdings 3" w:hAnsi="Wingdings 3" w:hint="default"/>
      </w:rPr>
    </w:lvl>
  </w:abstractNum>
  <w:abstractNum w:abstractNumId="14" w15:restartNumberingAfterBreak="0">
    <w:nsid w:val="55155226"/>
    <w:multiLevelType w:val="hybridMultilevel"/>
    <w:tmpl w:val="E0F22C1C"/>
    <w:lvl w:ilvl="0" w:tplc="6FB4C298">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8D3606F"/>
    <w:multiLevelType w:val="hybridMultilevel"/>
    <w:tmpl w:val="59BC06F8"/>
    <w:lvl w:ilvl="0" w:tplc="4596FC5E">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58EF0DC7"/>
    <w:multiLevelType w:val="hybridMultilevel"/>
    <w:tmpl w:val="69648F8C"/>
    <w:lvl w:ilvl="0" w:tplc="243C6B44">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A646F88"/>
    <w:multiLevelType w:val="hybridMultilevel"/>
    <w:tmpl w:val="6EBCBA6C"/>
    <w:lvl w:ilvl="0" w:tplc="1328270C">
      <w:start w:val="2021"/>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5C66058F"/>
    <w:multiLevelType w:val="hybridMultilevel"/>
    <w:tmpl w:val="C5B65050"/>
    <w:lvl w:ilvl="0" w:tplc="FD7E6972">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0462406"/>
    <w:multiLevelType w:val="hybridMultilevel"/>
    <w:tmpl w:val="DC8CAAAA"/>
    <w:lvl w:ilvl="0" w:tplc="E242BE8E">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49B6660"/>
    <w:multiLevelType w:val="hybridMultilevel"/>
    <w:tmpl w:val="18C80332"/>
    <w:lvl w:ilvl="0" w:tplc="E012BFDE">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69D31474"/>
    <w:multiLevelType w:val="hybridMultilevel"/>
    <w:tmpl w:val="E348D23E"/>
    <w:lvl w:ilvl="0" w:tplc="0425000F">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22" w15:restartNumberingAfterBreak="0">
    <w:nsid w:val="70891AE7"/>
    <w:multiLevelType w:val="hybridMultilevel"/>
    <w:tmpl w:val="6246B714"/>
    <w:lvl w:ilvl="0" w:tplc="ADF667C4">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7C6B651A"/>
    <w:multiLevelType w:val="multilevel"/>
    <w:tmpl w:val="CEFE67D0"/>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7E6A0DD2"/>
    <w:multiLevelType w:val="hybridMultilevel"/>
    <w:tmpl w:val="96AE1F32"/>
    <w:lvl w:ilvl="0" w:tplc="A43659FC">
      <w:numFmt w:val="bullet"/>
      <w:lvlText w:val="-"/>
      <w:lvlJc w:val="left"/>
      <w:pPr>
        <w:ind w:left="720" w:hanging="360"/>
      </w:pPr>
      <w:rPr>
        <w:rFonts w:ascii="CMR10" w:eastAsiaTheme="minorEastAsia" w:hAnsi="CMR10" w:cs="CMR10"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FB935F0"/>
    <w:multiLevelType w:val="hybridMultilevel"/>
    <w:tmpl w:val="7B6C3E94"/>
    <w:lvl w:ilvl="0" w:tplc="83049598">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1727531189">
    <w:abstractNumId w:val="11"/>
  </w:num>
  <w:num w:numId="2" w16cid:durableId="1880782683">
    <w:abstractNumId w:val="9"/>
  </w:num>
  <w:num w:numId="3" w16cid:durableId="533079950">
    <w:abstractNumId w:val="10"/>
  </w:num>
  <w:num w:numId="4" w16cid:durableId="1226335381">
    <w:abstractNumId w:val="4"/>
  </w:num>
  <w:num w:numId="5" w16cid:durableId="291179654">
    <w:abstractNumId w:val="14"/>
  </w:num>
  <w:num w:numId="6" w16cid:durableId="2108695903">
    <w:abstractNumId w:val="19"/>
  </w:num>
  <w:num w:numId="7" w16cid:durableId="1475026428">
    <w:abstractNumId w:val="7"/>
  </w:num>
  <w:num w:numId="8" w16cid:durableId="1658460593">
    <w:abstractNumId w:val="2"/>
  </w:num>
  <w:num w:numId="9" w16cid:durableId="1484814657">
    <w:abstractNumId w:val="1"/>
  </w:num>
  <w:num w:numId="10" w16cid:durableId="72119506">
    <w:abstractNumId w:val="16"/>
  </w:num>
  <w:num w:numId="11" w16cid:durableId="1178497569">
    <w:abstractNumId w:val="24"/>
  </w:num>
  <w:num w:numId="12" w16cid:durableId="908537516">
    <w:abstractNumId w:val="5"/>
  </w:num>
  <w:num w:numId="13" w16cid:durableId="1502544155">
    <w:abstractNumId w:val="18"/>
  </w:num>
  <w:num w:numId="14" w16cid:durableId="422603790">
    <w:abstractNumId w:val="13"/>
  </w:num>
  <w:num w:numId="15" w16cid:durableId="311983017">
    <w:abstractNumId w:val="12"/>
  </w:num>
  <w:num w:numId="16" w16cid:durableId="1961717630">
    <w:abstractNumId w:val="15"/>
  </w:num>
  <w:num w:numId="17" w16cid:durableId="714086047">
    <w:abstractNumId w:val="20"/>
  </w:num>
  <w:num w:numId="18" w16cid:durableId="413357383">
    <w:abstractNumId w:val="22"/>
  </w:num>
  <w:num w:numId="19" w16cid:durableId="1161963966">
    <w:abstractNumId w:val="17"/>
  </w:num>
  <w:num w:numId="20" w16cid:durableId="1839030480">
    <w:abstractNumId w:val="21"/>
  </w:num>
  <w:num w:numId="21" w16cid:durableId="1148744434">
    <w:abstractNumId w:val="0"/>
  </w:num>
  <w:num w:numId="22" w16cid:durableId="497187179">
    <w:abstractNumId w:val="25"/>
  </w:num>
  <w:num w:numId="23" w16cid:durableId="409617599">
    <w:abstractNumId w:val="8"/>
  </w:num>
  <w:num w:numId="24" w16cid:durableId="1894927723">
    <w:abstractNumId w:val="3"/>
  </w:num>
  <w:num w:numId="25" w16cid:durableId="572160953">
    <w:abstractNumId w:val="6"/>
  </w:num>
  <w:num w:numId="26" w16cid:durableId="487668336">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ennifer Neumaier">
    <w15:presenceInfo w15:providerId="Windows Live" w15:userId="8a9c6d71be663e1f"/>
  </w15:person>
  <w15:person w15:author="Oliver Aasmets">
    <w15:presenceInfo w15:providerId="AD" w15:userId="S::oliver17@ut.ee::0876d907-2eef-4095-b0c3-bd54b9f5b20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535B"/>
    <w:rsid w:val="0000144F"/>
    <w:rsid w:val="00003641"/>
    <w:rsid w:val="0000548D"/>
    <w:rsid w:val="00005C9D"/>
    <w:rsid w:val="00005DEC"/>
    <w:rsid w:val="00006DE6"/>
    <w:rsid w:val="000074E4"/>
    <w:rsid w:val="00007AD3"/>
    <w:rsid w:val="00010743"/>
    <w:rsid w:val="000122E3"/>
    <w:rsid w:val="00013A1D"/>
    <w:rsid w:val="00013A4B"/>
    <w:rsid w:val="00015451"/>
    <w:rsid w:val="000200A1"/>
    <w:rsid w:val="00020931"/>
    <w:rsid w:val="000216E6"/>
    <w:rsid w:val="00021C2C"/>
    <w:rsid w:val="000220FD"/>
    <w:rsid w:val="0002284A"/>
    <w:rsid w:val="00024FEE"/>
    <w:rsid w:val="00025459"/>
    <w:rsid w:val="00025FB4"/>
    <w:rsid w:val="000276CC"/>
    <w:rsid w:val="00032877"/>
    <w:rsid w:val="00033094"/>
    <w:rsid w:val="00033F23"/>
    <w:rsid w:val="00044266"/>
    <w:rsid w:val="00044E7A"/>
    <w:rsid w:val="00044FB6"/>
    <w:rsid w:val="000455F7"/>
    <w:rsid w:val="00051522"/>
    <w:rsid w:val="0005197B"/>
    <w:rsid w:val="000533DA"/>
    <w:rsid w:val="000550A2"/>
    <w:rsid w:val="0005565C"/>
    <w:rsid w:val="00055A65"/>
    <w:rsid w:val="00055D20"/>
    <w:rsid w:val="00056869"/>
    <w:rsid w:val="00061295"/>
    <w:rsid w:val="000625A3"/>
    <w:rsid w:val="000627E1"/>
    <w:rsid w:val="00062C29"/>
    <w:rsid w:val="000632A0"/>
    <w:rsid w:val="00067FC4"/>
    <w:rsid w:val="000721BE"/>
    <w:rsid w:val="00073D69"/>
    <w:rsid w:val="00074843"/>
    <w:rsid w:val="00074CD7"/>
    <w:rsid w:val="000752A8"/>
    <w:rsid w:val="00076154"/>
    <w:rsid w:val="000803DF"/>
    <w:rsid w:val="0009090D"/>
    <w:rsid w:val="00091F74"/>
    <w:rsid w:val="000936DA"/>
    <w:rsid w:val="00093DDB"/>
    <w:rsid w:val="00094AD0"/>
    <w:rsid w:val="000961ED"/>
    <w:rsid w:val="00096AD0"/>
    <w:rsid w:val="00097A08"/>
    <w:rsid w:val="000A00AD"/>
    <w:rsid w:val="000A0C22"/>
    <w:rsid w:val="000A1258"/>
    <w:rsid w:val="000A288A"/>
    <w:rsid w:val="000A37A8"/>
    <w:rsid w:val="000A4EC2"/>
    <w:rsid w:val="000A6551"/>
    <w:rsid w:val="000B0663"/>
    <w:rsid w:val="000B08EE"/>
    <w:rsid w:val="000B223C"/>
    <w:rsid w:val="000B4DC7"/>
    <w:rsid w:val="000B7246"/>
    <w:rsid w:val="000B74F0"/>
    <w:rsid w:val="000C0ADC"/>
    <w:rsid w:val="000D15F6"/>
    <w:rsid w:val="000D58B0"/>
    <w:rsid w:val="000D6655"/>
    <w:rsid w:val="000D75E2"/>
    <w:rsid w:val="000E0C16"/>
    <w:rsid w:val="000E2A88"/>
    <w:rsid w:val="000E2E6C"/>
    <w:rsid w:val="000E3DF7"/>
    <w:rsid w:val="000E45D4"/>
    <w:rsid w:val="000E5557"/>
    <w:rsid w:val="000E58F2"/>
    <w:rsid w:val="000E68EC"/>
    <w:rsid w:val="000F037A"/>
    <w:rsid w:val="000F0F66"/>
    <w:rsid w:val="000F187D"/>
    <w:rsid w:val="000F2955"/>
    <w:rsid w:val="000F396D"/>
    <w:rsid w:val="000F3BCB"/>
    <w:rsid w:val="000F4CF6"/>
    <w:rsid w:val="000F58EE"/>
    <w:rsid w:val="00106B08"/>
    <w:rsid w:val="00107625"/>
    <w:rsid w:val="0010799F"/>
    <w:rsid w:val="00110272"/>
    <w:rsid w:val="0011126B"/>
    <w:rsid w:val="001118FA"/>
    <w:rsid w:val="00111CDB"/>
    <w:rsid w:val="001123C6"/>
    <w:rsid w:val="00117CA7"/>
    <w:rsid w:val="00120174"/>
    <w:rsid w:val="00121386"/>
    <w:rsid w:val="00121552"/>
    <w:rsid w:val="00122024"/>
    <w:rsid w:val="00123E29"/>
    <w:rsid w:val="00124111"/>
    <w:rsid w:val="00124BFB"/>
    <w:rsid w:val="00127A8E"/>
    <w:rsid w:val="00130178"/>
    <w:rsid w:val="00130EA2"/>
    <w:rsid w:val="00131550"/>
    <w:rsid w:val="0013319F"/>
    <w:rsid w:val="00133737"/>
    <w:rsid w:val="00134695"/>
    <w:rsid w:val="001349FA"/>
    <w:rsid w:val="00134A49"/>
    <w:rsid w:val="00136FC7"/>
    <w:rsid w:val="00140537"/>
    <w:rsid w:val="00141034"/>
    <w:rsid w:val="00143155"/>
    <w:rsid w:val="00144A83"/>
    <w:rsid w:val="00144DEE"/>
    <w:rsid w:val="00146BF6"/>
    <w:rsid w:val="0015013F"/>
    <w:rsid w:val="00151BD4"/>
    <w:rsid w:val="001523A1"/>
    <w:rsid w:val="00152730"/>
    <w:rsid w:val="001537E4"/>
    <w:rsid w:val="00153E82"/>
    <w:rsid w:val="0015514D"/>
    <w:rsid w:val="0016091C"/>
    <w:rsid w:val="00161257"/>
    <w:rsid w:val="0016200D"/>
    <w:rsid w:val="001656C1"/>
    <w:rsid w:val="0016587F"/>
    <w:rsid w:val="001671F9"/>
    <w:rsid w:val="0016799B"/>
    <w:rsid w:val="00170042"/>
    <w:rsid w:val="0017049F"/>
    <w:rsid w:val="001727D9"/>
    <w:rsid w:val="00175A27"/>
    <w:rsid w:val="00176A38"/>
    <w:rsid w:val="001772A2"/>
    <w:rsid w:val="001808F0"/>
    <w:rsid w:val="00181763"/>
    <w:rsid w:val="00181BA5"/>
    <w:rsid w:val="00183548"/>
    <w:rsid w:val="00183FF6"/>
    <w:rsid w:val="001904AA"/>
    <w:rsid w:val="001921C0"/>
    <w:rsid w:val="001947B4"/>
    <w:rsid w:val="00195EFA"/>
    <w:rsid w:val="00197F32"/>
    <w:rsid w:val="001A1384"/>
    <w:rsid w:val="001A17EF"/>
    <w:rsid w:val="001A19B2"/>
    <w:rsid w:val="001A3429"/>
    <w:rsid w:val="001A550B"/>
    <w:rsid w:val="001A63EA"/>
    <w:rsid w:val="001A6C1D"/>
    <w:rsid w:val="001A71DA"/>
    <w:rsid w:val="001A7405"/>
    <w:rsid w:val="001B0233"/>
    <w:rsid w:val="001B302C"/>
    <w:rsid w:val="001B36DD"/>
    <w:rsid w:val="001B3B56"/>
    <w:rsid w:val="001B4885"/>
    <w:rsid w:val="001B4FC4"/>
    <w:rsid w:val="001B50F8"/>
    <w:rsid w:val="001B7239"/>
    <w:rsid w:val="001B774D"/>
    <w:rsid w:val="001C4751"/>
    <w:rsid w:val="001C4C56"/>
    <w:rsid w:val="001C68CE"/>
    <w:rsid w:val="001C6F20"/>
    <w:rsid w:val="001C72DB"/>
    <w:rsid w:val="001C75CC"/>
    <w:rsid w:val="001D1657"/>
    <w:rsid w:val="001D30DD"/>
    <w:rsid w:val="001D423D"/>
    <w:rsid w:val="001E02F4"/>
    <w:rsid w:val="001E309B"/>
    <w:rsid w:val="001E3FC6"/>
    <w:rsid w:val="001E5FEC"/>
    <w:rsid w:val="001E67ED"/>
    <w:rsid w:val="001F2096"/>
    <w:rsid w:val="00200EC7"/>
    <w:rsid w:val="00201B68"/>
    <w:rsid w:val="00204BF3"/>
    <w:rsid w:val="002060FB"/>
    <w:rsid w:val="002075D1"/>
    <w:rsid w:val="0021039B"/>
    <w:rsid w:val="002135A6"/>
    <w:rsid w:val="00213DFE"/>
    <w:rsid w:val="00214DAA"/>
    <w:rsid w:val="00217469"/>
    <w:rsid w:val="002204F4"/>
    <w:rsid w:val="00221BAE"/>
    <w:rsid w:val="002222D2"/>
    <w:rsid w:val="00224965"/>
    <w:rsid w:val="002258F5"/>
    <w:rsid w:val="00225A7C"/>
    <w:rsid w:val="00225DB9"/>
    <w:rsid w:val="00226CCD"/>
    <w:rsid w:val="0023278C"/>
    <w:rsid w:val="00233257"/>
    <w:rsid w:val="00234057"/>
    <w:rsid w:val="00234C4E"/>
    <w:rsid w:val="00242F38"/>
    <w:rsid w:val="002455FB"/>
    <w:rsid w:val="00245E69"/>
    <w:rsid w:val="002473F6"/>
    <w:rsid w:val="00247D1B"/>
    <w:rsid w:val="00247DB5"/>
    <w:rsid w:val="00250444"/>
    <w:rsid w:val="002507FF"/>
    <w:rsid w:val="00252143"/>
    <w:rsid w:val="002523BB"/>
    <w:rsid w:val="00252A6F"/>
    <w:rsid w:val="00255A8C"/>
    <w:rsid w:val="00256EF5"/>
    <w:rsid w:val="00257DA9"/>
    <w:rsid w:val="002601A1"/>
    <w:rsid w:val="00261748"/>
    <w:rsid w:val="0026279E"/>
    <w:rsid w:val="00262D18"/>
    <w:rsid w:val="00263958"/>
    <w:rsid w:val="002663D9"/>
    <w:rsid w:val="00267306"/>
    <w:rsid w:val="00270705"/>
    <w:rsid w:val="00270F16"/>
    <w:rsid w:val="002734CD"/>
    <w:rsid w:val="00273E4A"/>
    <w:rsid w:val="00275C66"/>
    <w:rsid w:val="00275E8D"/>
    <w:rsid w:val="0028026F"/>
    <w:rsid w:val="002805F7"/>
    <w:rsid w:val="00284F8B"/>
    <w:rsid w:val="002873AF"/>
    <w:rsid w:val="00292429"/>
    <w:rsid w:val="00293DC5"/>
    <w:rsid w:val="00294323"/>
    <w:rsid w:val="00294C8B"/>
    <w:rsid w:val="00295989"/>
    <w:rsid w:val="002962B7"/>
    <w:rsid w:val="00296D1F"/>
    <w:rsid w:val="00296F3C"/>
    <w:rsid w:val="002A0041"/>
    <w:rsid w:val="002A0166"/>
    <w:rsid w:val="002A0D86"/>
    <w:rsid w:val="002A1155"/>
    <w:rsid w:val="002A3AF0"/>
    <w:rsid w:val="002A3D6E"/>
    <w:rsid w:val="002A4C54"/>
    <w:rsid w:val="002A56D5"/>
    <w:rsid w:val="002A6BBD"/>
    <w:rsid w:val="002A77F4"/>
    <w:rsid w:val="002B141C"/>
    <w:rsid w:val="002B19C9"/>
    <w:rsid w:val="002B1E6A"/>
    <w:rsid w:val="002B20EF"/>
    <w:rsid w:val="002B2C1A"/>
    <w:rsid w:val="002B3702"/>
    <w:rsid w:val="002B418A"/>
    <w:rsid w:val="002C0CC9"/>
    <w:rsid w:val="002C0FE3"/>
    <w:rsid w:val="002C11A9"/>
    <w:rsid w:val="002C1652"/>
    <w:rsid w:val="002C1FDB"/>
    <w:rsid w:val="002C3562"/>
    <w:rsid w:val="002C4BF2"/>
    <w:rsid w:val="002C563E"/>
    <w:rsid w:val="002C7D05"/>
    <w:rsid w:val="002D0FC3"/>
    <w:rsid w:val="002D101F"/>
    <w:rsid w:val="002D4164"/>
    <w:rsid w:val="002D4623"/>
    <w:rsid w:val="002D4992"/>
    <w:rsid w:val="002D52E5"/>
    <w:rsid w:val="002D5ECE"/>
    <w:rsid w:val="002D5F4F"/>
    <w:rsid w:val="002D67C9"/>
    <w:rsid w:val="002D6BB8"/>
    <w:rsid w:val="002D7B9D"/>
    <w:rsid w:val="002E0446"/>
    <w:rsid w:val="002E0748"/>
    <w:rsid w:val="002E2C92"/>
    <w:rsid w:val="002E652D"/>
    <w:rsid w:val="002E7577"/>
    <w:rsid w:val="002F14F3"/>
    <w:rsid w:val="002F1CD3"/>
    <w:rsid w:val="00300D52"/>
    <w:rsid w:val="003160E8"/>
    <w:rsid w:val="00320A3F"/>
    <w:rsid w:val="00321D5E"/>
    <w:rsid w:val="0032238F"/>
    <w:rsid w:val="00322FEE"/>
    <w:rsid w:val="003246D5"/>
    <w:rsid w:val="00324B16"/>
    <w:rsid w:val="00324C65"/>
    <w:rsid w:val="003254BD"/>
    <w:rsid w:val="003260E6"/>
    <w:rsid w:val="00331778"/>
    <w:rsid w:val="003318BC"/>
    <w:rsid w:val="00333010"/>
    <w:rsid w:val="003342CE"/>
    <w:rsid w:val="00334D28"/>
    <w:rsid w:val="00336583"/>
    <w:rsid w:val="003369C0"/>
    <w:rsid w:val="003370A9"/>
    <w:rsid w:val="003440BB"/>
    <w:rsid w:val="00345329"/>
    <w:rsid w:val="00346FE3"/>
    <w:rsid w:val="00350C1A"/>
    <w:rsid w:val="0035141D"/>
    <w:rsid w:val="00353D81"/>
    <w:rsid w:val="00363697"/>
    <w:rsid w:val="00364E78"/>
    <w:rsid w:val="00366821"/>
    <w:rsid w:val="0036774D"/>
    <w:rsid w:val="00367F1A"/>
    <w:rsid w:val="003707CD"/>
    <w:rsid w:val="00371BC8"/>
    <w:rsid w:val="003767B1"/>
    <w:rsid w:val="00382073"/>
    <w:rsid w:val="003828F6"/>
    <w:rsid w:val="00385C5C"/>
    <w:rsid w:val="00387B8A"/>
    <w:rsid w:val="00391BB8"/>
    <w:rsid w:val="003934FE"/>
    <w:rsid w:val="00394CE5"/>
    <w:rsid w:val="003A1277"/>
    <w:rsid w:val="003A19BD"/>
    <w:rsid w:val="003A3C04"/>
    <w:rsid w:val="003A4086"/>
    <w:rsid w:val="003A411E"/>
    <w:rsid w:val="003A5050"/>
    <w:rsid w:val="003A645A"/>
    <w:rsid w:val="003B113B"/>
    <w:rsid w:val="003B1881"/>
    <w:rsid w:val="003B1E3F"/>
    <w:rsid w:val="003B32DE"/>
    <w:rsid w:val="003B43D7"/>
    <w:rsid w:val="003B56C1"/>
    <w:rsid w:val="003B7297"/>
    <w:rsid w:val="003C12D7"/>
    <w:rsid w:val="003C131C"/>
    <w:rsid w:val="003C272E"/>
    <w:rsid w:val="003C535B"/>
    <w:rsid w:val="003C5574"/>
    <w:rsid w:val="003C59E9"/>
    <w:rsid w:val="003C7443"/>
    <w:rsid w:val="003D179C"/>
    <w:rsid w:val="003D1927"/>
    <w:rsid w:val="003D20CC"/>
    <w:rsid w:val="003D4E41"/>
    <w:rsid w:val="003D5001"/>
    <w:rsid w:val="003D5740"/>
    <w:rsid w:val="003E311B"/>
    <w:rsid w:val="003E38A0"/>
    <w:rsid w:val="003E455B"/>
    <w:rsid w:val="003E4D41"/>
    <w:rsid w:val="003E6AC9"/>
    <w:rsid w:val="003F0ED1"/>
    <w:rsid w:val="003F1B1C"/>
    <w:rsid w:val="003F1D67"/>
    <w:rsid w:val="003F28E8"/>
    <w:rsid w:val="003F2EF1"/>
    <w:rsid w:val="003F34C9"/>
    <w:rsid w:val="003F4824"/>
    <w:rsid w:val="003F5A00"/>
    <w:rsid w:val="003F5B8F"/>
    <w:rsid w:val="003F6584"/>
    <w:rsid w:val="003F6D71"/>
    <w:rsid w:val="003F6E93"/>
    <w:rsid w:val="00400081"/>
    <w:rsid w:val="00400148"/>
    <w:rsid w:val="0040199C"/>
    <w:rsid w:val="00402E33"/>
    <w:rsid w:val="004037BA"/>
    <w:rsid w:val="00403851"/>
    <w:rsid w:val="00404719"/>
    <w:rsid w:val="00404DDB"/>
    <w:rsid w:val="00406104"/>
    <w:rsid w:val="00406264"/>
    <w:rsid w:val="004175A1"/>
    <w:rsid w:val="004213CA"/>
    <w:rsid w:val="0042156A"/>
    <w:rsid w:val="0042179E"/>
    <w:rsid w:val="00424E64"/>
    <w:rsid w:val="00425648"/>
    <w:rsid w:val="00426776"/>
    <w:rsid w:val="00426E94"/>
    <w:rsid w:val="00430563"/>
    <w:rsid w:val="0043066C"/>
    <w:rsid w:val="00431864"/>
    <w:rsid w:val="00434630"/>
    <w:rsid w:val="00435F86"/>
    <w:rsid w:val="00436EC8"/>
    <w:rsid w:val="004428CF"/>
    <w:rsid w:val="00444030"/>
    <w:rsid w:val="00444372"/>
    <w:rsid w:val="00445961"/>
    <w:rsid w:val="0044637D"/>
    <w:rsid w:val="0044659F"/>
    <w:rsid w:val="00446BD8"/>
    <w:rsid w:val="00446BF9"/>
    <w:rsid w:val="00450E52"/>
    <w:rsid w:val="004521A2"/>
    <w:rsid w:val="0045263C"/>
    <w:rsid w:val="00453015"/>
    <w:rsid w:val="00453DD8"/>
    <w:rsid w:val="0045423D"/>
    <w:rsid w:val="00456496"/>
    <w:rsid w:val="004566E1"/>
    <w:rsid w:val="00457D08"/>
    <w:rsid w:val="00460807"/>
    <w:rsid w:val="00460DDD"/>
    <w:rsid w:val="00465030"/>
    <w:rsid w:val="00465B63"/>
    <w:rsid w:val="00466194"/>
    <w:rsid w:val="00466308"/>
    <w:rsid w:val="00467268"/>
    <w:rsid w:val="004673AE"/>
    <w:rsid w:val="00467701"/>
    <w:rsid w:val="00470316"/>
    <w:rsid w:val="004704B9"/>
    <w:rsid w:val="00472E74"/>
    <w:rsid w:val="00474170"/>
    <w:rsid w:val="00474FA4"/>
    <w:rsid w:val="00475BDA"/>
    <w:rsid w:val="0048363A"/>
    <w:rsid w:val="00484ABD"/>
    <w:rsid w:val="004869FA"/>
    <w:rsid w:val="00487D82"/>
    <w:rsid w:val="00490A3F"/>
    <w:rsid w:val="004927B6"/>
    <w:rsid w:val="00492A4E"/>
    <w:rsid w:val="00494CCB"/>
    <w:rsid w:val="00494ED7"/>
    <w:rsid w:val="00497731"/>
    <w:rsid w:val="004A1DE6"/>
    <w:rsid w:val="004A250C"/>
    <w:rsid w:val="004A4E75"/>
    <w:rsid w:val="004A50BB"/>
    <w:rsid w:val="004B148F"/>
    <w:rsid w:val="004B239D"/>
    <w:rsid w:val="004B288C"/>
    <w:rsid w:val="004B3883"/>
    <w:rsid w:val="004B4D31"/>
    <w:rsid w:val="004B53FC"/>
    <w:rsid w:val="004C1252"/>
    <w:rsid w:val="004C17A9"/>
    <w:rsid w:val="004C1F7F"/>
    <w:rsid w:val="004C36E8"/>
    <w:rsid w:val="004C5B68"/>
    <w:rsid w:val="004C5EC1"/>
    <w:rsid w:val="004C62EE"/>
    <w:rsid w:val="004C7C6B"/>
    <w:rsid w:val="004D0C90"/>
    <w:rsid w:val="004D22FB"/>
    <w:rsid w:val="004D2CE5"/>
    <w:rsid w:val="004D53E9"/>
    <w:rsid w:val="004D725B"/>
    <w:rsid w:val="004E10AE"/>
    <w:rsid w:val="004E2A41"/>
    <w:rsid w:val="004E4D4A"/>
    <w:rsid w:val="004E5FCA"/>
    <w:rsid w:val="004F1551"/>
    <w:rsid w:val="004F28FD"/>
    <w:rsid w:val="004F298A"/>
    <w:rsid w:val="004F4BD7"/>
    <w:rsid w:val="004F61BA"/>
    <w:rsid w:val="004F7DA9"/>
    <w:rsid w:val="005016B5"/>
    <w:rsid w:val="00502DEB"/>
    <w:rsid w:val="00507B81"/>
    <w:rsid w:val="005101F7"/>
    <w:rsid w:val="00510E53"/>
    <w:rsid w:val="0051128A"/>
    <w:rsid w:val="005121CF"/>
    <w:rsid w:val="00512C23"/>
    <w:rsid w:val="00515316"/>
    <w:rsid w:val="005165F0"/>
    <w:rsid w:val="00517B19"/>
    <w:rsid w:val="00520C31"/>
    <w:rsid w:val="00521482"/>
    <w:rsid w:val="00522DBC"/>
    <w:rsid w:val="005230CB"/>
    <w:rsid w:val="00526035"/>
    <w:rsid w:val="00527F2F"/>
    <w:rsid w:val="00531027"/>
    <w:rsid w:val="0053155D"/>
    <w:rsid w:val="00531893"/>
    <w:rsid w:val="00533D9A"/>
    <w:rsid w:val="005358B8"/>
    <w:rsid w:val="00536BFA"/>
    <w:rsid w:val="00536E24"/>
    <w:rsid w:val="0053791F"/>
    <w:rsid w:val="00537C34"/>
    <w:rsid w:val="00537E92"/>
    <w:rsid w:val="00543A87"/>
    <w:rsid w:val="00545048"/>
    <w:rsid w:val="0054683A"/>
    <w:rsid w:val="00546E05"/>
    <w:rsid w:val="00550490"/>
    <w:rsid w:val="00554E28"/>
    <w:rsid w:val="00565D45"/>
    <w:rsid w:val="00566553"/>
    <w:rsid w:val="005671D7"/>
    <w:rsid w:val="00570AC5"/>
    <w:rsid w:val="00571326"/>
    <w:rsid w:val="00574DFE"/>
    <w:rsid w:val="005760C5"/>
    <w:rsid w:val="00576202"/>
    <w:rsid w:val="00580DAB"/>
    <w:rsid w:val="005816D0"/>
    <w:rsid w:val="005852CC"/>
    <w:rsid w:val="005900A0"/>
    <w:rsid w:val="0059030E"/>
    <w:rsid w:val="00595C96"/>
    <w:rsid w:val="0059632C"/>
    <w:rsid w:val="005965F9"/>
    <w:rsid w:val="00597303"/>
    <w:rsid w:val="00597CCB"/>
    <w:rsid w:val="005A2F81"/>
    <w:rsid w:val="005A5817"/>
    <w:rsid w:val="005B0AFC"/>
    <w:rsid w:val="005B108D"/>
    <w:rsid w:val="005B13C5"/>
    <w:rsid w:val="005B1ECC"/>
    <w:rsid w:val="005B29A1"/>
    <w:rsid w:val="005B4C19"/>
    <w:rsid w:val="005B5AE6"/>
    <w:rsid w:val="005B6CD9"/>
    <w:rsid w:val="005C0B90"/>
    <w:rsid w:val="005C1A7A"/>
    <w:rsid w:val="005C2135"/>
    <w:rsid w:val="005C6521"/>
    <w:rsid w:val="005C70E1"/>
    <w:rsid w:val="005D1A91"/>
    <w:rsid w:val="005D1C49"/>
    <w:rsid w:val="005D2F4C"/>
    <w:rsid w:val="005D41F2"/>
    <w:rsid w:val="005D5272"/>
    <w:rsid w:val="005D7D27"/>
    <w:rsid w:val="005E120D"/>
    <w:rsid w:val="005E2D42"/>
    <w:rsid w:val="005E3A8C"/>
    <w:rsid w:val="005E52C3"/>
    <w:rsid w:val="005E6D89"/>
    <w:rsid w:val="005E7605"/>
    <w:rsid w:val="005E798C"/>
    <w:rsid w:val="005F04E5"/>
    <w:rsid w:val="005F0FB4"/>
    <w:rsid w:val="005F1162"/>
    <w:rsid w:val="005F2653"/>
    <w:rsid w:val="005F2D69"/>
    <w:rsid w:val="005F7ABF"/>
    <w:rsid w:val="005F7CAC"/>
    <w:rsid w:val="006002AB"/>
    <w:rsid w:val="00602EA3"/>
    <w:rsid w:val="0060312E"/>
    <w:rsid w:val="00605171"/>
    <w:rsid w:val="00606415"/>
    <w:rsid w:val="00607DBC"/>
    <w:rsid w:val="006125A9"/>
    <w:rsid w:val="00612D3C"/>
    <w:rsid w:val="006147E2"/>
    <w:rsid w:val="00615729"/>
    <w:rsid w:val="006200A5"/>
    <w:rsid w:val="006250BC"/>
    <w:rsid w:val="00627034"/>
    <w:rsid w:val="00634EB4"/>
    <w:rsid w:val="00634EB8"/>
    <w:rsid w:val="00635AB3"/>
    <w:rsid w:val="00636021"/>
    <w:rsid w:val="00636A38"/>
    <w:rsid w:val="00636F1E"/>
    <w:rsid w:val="00637DA6"/>
    <w:rsid w:val="00640F73"/>
    <w:rsid w:val="00641446"/>
    <w:rsid w:val="00643FBE"/>
    <w:rsid w:val="00645049"/>
    <w:rsid w:val="00646F79"/>
    <w:rsid w:val="00647C9B"/>
    <w:rsid w:val="0065016D"/>
    <w:rsid w:val="00651910"/>
    <w:rsid w:val="00651CE1"/>
    <w:rsid w:val="006526F8"/>
    <w:rsid w:val="00654726"/>
    <w:rsid w:val="006572FE"/>
    <w:rsid w:val="00660500"/>
    <w:rsid w:val="00661F98"/>
    <w:rsid w:val="0066212F"/>
    <w:rsid w:val="00662B0A"/>
    <w:rsid w:val="00662CB0"/>
    <w:rsid w:val="006632DC"/>
    <w:rsid w:val="00665AD9"/>
    <w:rsid w:val="00666182"/>
    <w:rsid w:val="00667D79"/>
    <w:rsid w:val="0067088B"/>
    <w:rsid w:val="006709F0"/>
    <w:rsid w:val="00670DF1"/>
    <w:rsid w:val="00673DC6"/>
    <w:rsid w:val="0067449F"/>
    <w:rsid w:val="006749C2"/>
    <w:rsid w:val="00674CD4"/>
    <w:rsid w:val="00675E30"/>
    <w:rsid w:val="00677954"/>
    <w:rsid w:val="00681BE3"/>
    <w:rsid w:val="00683662"/>
    <w:rsid w:val="006908EF"/>
    <w:rsid w:val="00694307"/>
    <w:rsid w:val="0069445D"/>
    <w:rsid w:val="00694E36"/>
    <w:rsid w:val="00697D05"/>
    <w:rsid w:val="00697E91"/>
    <w:rsid w:val="006A02B7"/>
    <w:rsid w:val="006A0B41"/>
    <w:rsid w:val="006A2AC9"/>
    <w:rsid w:val="006A2F72"/>
    <w:rsid w:val="006A3447"/>
    <w:rsid w:val="006A3A63"/>
    <w:rsid w:val="006A5241"/>
    <w:rsid w:val="006A69EA"/>
    <w:rsid w:val="006A6BB1"/>
    <w:rsid w:val="006A7D8D"/>
    <w:rsid w:val="006B0571"/>
    <w:rsid w:val="006B0BCC"/>
    <w:rsid w:val="006B1021"/>
    <w:rsid w:val="006B3769"/>
    <w:rsid w:val="006C1918"/>
    <w:rsid w:val="006C5141"/>
    <w:rsid w:val="006C51A9"/>
    <w:rsid w:val="006D00F9"/>
    <w:rsid w:val="006D13DF"/>
    <w:rsid w:val="006D18D4"/>
    <w:rsid w:val="006D2D5E"/>
    <w:rsid w:val="006D317B"/>
    <w:rsid w:val="006D68F0"/>
    <w:rsid w:val="006D6A91"/>
    <w:rsid w:val="006D71E3"/>
    <w:rsid w:val="006E16CE"/>
    <w:rsid w:val="006E1877"/>
    <w:rsid w:val="006E2124"/>
    <w:rsid w:val="006E300F"/>
    <w:rsid w:val="006E74DB"/>
    <w:rsid w:val="006F1D3F"/>
    <w:rsid w:val="006F1E48"/>
    <w:rsid w:val="006F3960"/>
    <w:rsid w:val="006F47C2"/>
    <w:rsid w:val="006F591B"/>
    <w:rsid w:val="007003DC"/>
    <w:rsid w:val="0070124F"/>
    <w:rsid w:val="007034B4"/>
    <w:rsid w:val="00706F87"/>
    <w:rsid w:val="00707F7C"/>
    <w:rsid w:val="00711E10"/>
    <w:rsid w:val="0071309B"/>
    <w:rsid w:val="00713DD0"/>
    <w:rsid w:val="00713EB1"/>
    <w:rsid w:val="007140D2"/>
    <w:rsid w:val="0071619F"/>
    <w:rsid w:val="00717CBA"/>
    <w:rsid w:val="00720BDC"/>
    <w:rsid w:val="00722306"/>
    <w:rsid w:val="007232CC"/>
    <w:rsid w:val="00723753"/>
    <w:rsid w:val="00723B9E"/>
    <w:rsid w:val="00725640"/>
    <w:rsid w:val="0072692F"/>
    <w:rsid w:val="00730655"/>
    <w:rsid w:val="007329B9"/>
    <w:rsid w:val="00733812"/>
    <w:rsid w:val="007356A0"/>
    <w:rsid w:val="00735AF1"/>
    <w:rsid w:val="00736E79"/>
    <w:rsid w:val="00740857"/>
    <w:rsid w:val="00740DCD"/>
    <w:rsid w:val="00741AAC"/>
    <w:rsid w:val="00742628"/>
    <w:rsid w:val="007436DD"/>
    <w:rsid w:val="00756BFD"/>
    <w:rsid w:val="007608F1"/>
    <w:rsid w:val="00761005"/>
    <w:rsid w:val="00761792"/>
    <w:rsid w:val="007653E1"/>
    <w:rsid w:val="0076590C"/>
    <w:rsid w:val="00765D13"/>
    <w:rsid w:val="007700FC"/>
    <w:rsid w:val="007742CA"/>
    <w:rsid w:val="007758B4"/>
    <w:rsid w:val="00775B1E"/>
    <w:rsid w:val="0077671B"/>
    <w:rsid w:val="00776B4A"/>
    <w:rsid w:val="00780FED"/>
    <w:rsid w:val="00781163"/>
    <w:rsid w:val="00782F58"/>
    <w:rsid w:val="00784004"/>
    <w:rsid w:val="007845C5"/>
    <w:rsid w:val="00785D65"/>
    <w:rsid w:val="0079172C"/>
    <w:rsid w:val="007959C3"/>
    <w:rsid w:val="007A19F8"/>
    <w:rsid w:val="007A1CED"/>
    <w:rsid w:val="007A1CF3"/>
    <w:rsid w:val="007A5B0F"/>
    <w:rsid w:val="007A63B9"/>
    <w:rsid w:val="007A65D9"/>
    <w:rsid w:val="007A6C07"/>
    <w:rsid w:val="007A716A"/>
    <w:rsid w:val="007B127E"/>
    <w:rsid w:val="007B2D09"/>
    <w:rsid w:val="007B3154"/>
    <w:rsid w:val="007B3975"/>
    <w:rsid w:val="007B4A0C"/>
    <w:rsid w:val="007B5F2B"/>
    <w:rsid w:val="007C015F"/>
    <w:rsid w:val="007C04B4"/>
    <w:rsid w:val="007C1B6A"/>
    <w:rsid w:val="007C1FDF"/>
    <w:rsid w:val="007C2F0F"/>
    <w:rsid w:val="007C394B"/>
    <w:rsid w:val="007C7D7A"/>
    <w:rsid w:val="007C7F6C"/>
    <w:rsid w:val="007D3538"/>
    <w:rsid w:val="007D3826"/>
    <w:rsid w:val="007D68CF"/>
    <w:rsid w:val="007D6A88"/>
    <w:rsid w:val="007E226E"/>
    <w:rsid w:val="007E3C6B"/>
    <w:rsid w:val="007E7C55"/>
    <w:rsid w:val="007F03F2"/>
    <w:rsid w:val="007F48E2"/>
    <w:rsid w:val="007F651B"/>
    <w:rsid w:val="007F7682"/>
    <w:rsid w:val="007F7739"/>
    <w:rsid w:val="00801C8C"/>
    <w:rsid w:val="008029FB"/>
    <w:rsid w:val="0080451B"/>
    <w:rsid w:val="008073F3"/>
    <w:rsid w:val="00810D7A"/>
    <w:rsid w:val="008110E4"/>
    <w:rsid w:val="00811F09"/>
    <w:rsid w:val="0081264D"/>
    <w:rsid w:val="008127D2"/>
    <w:rsid w:val="00812832"/>
    <w:rsid w:val="00820362"/>
    <w:rsid w:val="008207EC"/>
    <w:rsid w:val="00820C56"/>
    <w:rsid w:val="00821C32"/>
    <w:rsid w:val="00821EDF"/>
    <w:rsid w:val="00823EB6"/>
    <w:rsid w:val="008256DF"/>
    <w:rsid w:val="008276D2"/>
    <w:rsid w:val="00827761"/>
    <w:rsid w:val="008324C2"/>
    <w:rsid w:val="008328A4"/>
    <w:rsid w:val="00836C11"/>
    <w:rsid w:val="0084104E"/>
    <w:rsid w:val="008412AD"/>
    <w:rsid w:val="0084191D"/>
    <w:rsid w:val="0084667F"/>
    <w:rsid w:val="00853006"/>
    <w:rsid w:val="00862D92"/>
    <w:rsid w:val="00863151"/>
    <w:rsid w:val="00863418"/>
    <w:rsid w:val="008634F8"/>
    <w:rsid w:val="008640A3"/>
    <w:rsid w:val="0086734E"/>
    <w:rsid w:val="008719CB"/>
    <w:rsid w:val="00874BB4"/>
    <w:rsid w:val="00875154"/>
    <w:rsid w:val="008755DA"/>
    <w:rsid w:val="008774A3"/>
    <w:rsid w:val="0087765B"/>
    <w:rsid w:val="00881C3B"/>
    <w:rsid w:val="00881DD8"/>
    <w:rsid w:val="0088200A"/>
    <w:rsid w:val="00885F80"/>
    <w:rsid w:val="00886E02"/>
    <w:rsid w:val="0089091A"/>
    <w:rsid w:val="00890B32"/>
    <w:rsid w:val="00892EC2"/>
    <w:rsid w:val="008935D2"/>
    <w:rsid w:val="00894DAB"/>
    <w:rsid w:val="008A077C"/>
    <w:rsid w:val="008A0B1F"/>
    <w:rsid w:val="008A65C8"/>
    <w:rsid w:val="008A6E79"/>
    <w:rsid w:val="008A7896"/>
    <w:rsid w:val="008A7F2E"/>
    <w:rsid w:val="008B11BC"/>
    <w:rsid w:val="008B1487"/>
    <w:rsid w:val="008B25DE"/>
    <w:rsid w:val="008B42E5"/>
    <w:rsid w:val="008B69F3"/>
    <w:rsid w:val="008C1911"/>
    <w:rsid w:val="008C19C4"/>
    <w:rsid w:val="008C1C9C"/>
    <w:rsid w:val="008C1E93"/>
    <w:rsid w:val="008C2AA7"/>
    <w:rsid w:val="008C3501"/>
    <w:rsid w:val="008C357B"/>
    <w:rsid w:val="008C4003"/>
    <w:rsid w:val="008C7CF0"/>
    <w:rsid w:val="008D32C9"/>
    <w:rsid w:val="008D3ED1"/>
    <w:rsid w:val="008D57CB"/>
    <w:rsid w:val="008D6C39"/>
    <w:rsid w:val="008E13FE"/>
    <w:rsid w:val="008E2A37"/>
    <w:rsid w:val="008E2F52"/>
    <w:rsid w:val="008E4F1B"/>
    <w:rsid w:val="008E5255"/>
    <w:rsid w:val="008E737A"/>
    <w:rsid w:val="008F0ED8"/>
    <w:rsid w:val="008F4F25"/>
    <w:rsid w:val="008F68A3"/>
    <w:rsid w:val="008F7441"/>
    <w:rsid w:val="008F7A94"/>
    <w:rsid w:val="0090020F"/>
    <w:rsid w:val="00900285"/>
    <w:rsid w:val="00900883"/>
    <w:rsid w:val="00900DFD"/>
    <w:rsid w:val="00902F84"/>
    <w:rsid w:val="0090428F"/>
    <w:rsid w:val="00905077"/>
    <w:rsid w:val="0090586A"/>
    <w:rsid w:val="009060C7"/>
    <w:rsid w:val="00906B20"/>
    <w:rsid w:val="0090763A"/>
    <w:rsid w:val="00907745"/>
    <w:rsid w:val="00910959"/>
    <w:rsid w:val="009109D7"/>
    <w:rsid w:val="009114C1"/>
    <w:rsid w:val="00911F60"/>
    <w:rsid w:val="009129F1"/>
    <w:rsid w:val="00912D9D"/>
    <w:rsid w:val="0091642B"/>
    <w:rsid w:val="0091744B"/>
    <w:rsid w:val="009174B7"/>
    <w:rsid w:val="00917D2F"/>
    <w:rsid w:val="009208FE"/>
    <w:rsid w:val="00925378"/>
    <w:rsid w:val="00925FEB"/>
    <w:rsid w:val="00932D9A"/>
    <w:rsid w:val="00932FCD"/>
    <w:rsid w:val="00933C60"/>
    <w:rsid w:val="00935FBF"/>
    <w:rsid w:val="00935FF7"/>
    <w:rsid w:val="00936A96"/>
    <w:rsid w:val="00936E66"/>
    <w:rsid w:val="00940AD1"/>
    <w:rsid w:val="00941D72"/>
    <w:rsid w:val="00943287"/>
    <w:rsid w:val="009433EB"/>
    <w:rsid w:val="0094420B"/>
    <w:rsid w:val="00947AE6"/>
    <w:rsid w:val="009501EF"/>
    <w:rsid w:val="0095312A"/>
    <w:rsid w:val="00954454"/>
    <w:rsid w:val="00956887"/>
    <w:rsid w:val="009621CF"/>
    <w:rsid w:val="009651D1"/>
    <w:rsid w:val="00965A67"/>
    <w:rsid w:val="0096668F"/>
    <w:rsid w:val="009674F1"/>
    <w:rsid w:val="00967FCC"/>
    <w:rsid w:val="00974741"/>
    <w:rsid w:val="00975290"/>
    <w:rsid w:val="009768F0"/>
    <w:rsid w:val="00976CE1"/>
    <w:rsid w:val="00977A86"/>
    <w:rsid w:val="00977C3B"/>
    <w:rsid w:val="00981F19"/>
    <w:rsid w:val="009843ED"/>
    <w:rsid w:val="00984735"/>
    <w:rsid w:val="0098574D"/>
    <w:rsid w:val="009868A4"/>
    <w:rsid w:val="00990206"/>
    <w:rsid w:val="00990CB3"/>
    <w:rsid w:val="009921CE"/>
    <w:rsid w:val="00992262"/>
    <w:rsid w:val="00993DEF"/>
    <w:rsid w:val="00994C3F"/>
    <w:rsid w:val="009977BB"/>
    <w:rsid w:val="00997F7B"/>
    <w:rsid w:val="009A40D6"/>
    <w:rsid w:val="009A4C87"/>
    <w:rsid w:val="009A61E1"/>
    <w:rsid w:val="009B2FB5"/>
    <w:rsid w:val="009B310B"/>
    <w:rsid w:val="009B3AAA"/>
    <w:rsid w:val="009B5A23"/>
    <w:rsid w:val="009C402D"/>
    <w:rsid w:val="009C40FE"/>
    <w:rsid w:val="009C4802"/>
    <w:rsid w:val="009C6AF3"/>
    <w:rsid w:val="009C775B"/>
    <w:rsid w:val="009D0425"/>
    <w:rsid w:val="009D1BB0"/>
    <w:rsid w:val="009D2EBE"/>
    <w:rsid w:val="009D5601"/>
    <w:rsid w:val="009D5ECF"/>
    <w:rsid w:val="009D77D6"/>
    <w:rsid w:val="009D7FB9"/>
    <w:rsid w:val="009E1356"/>
    <w:rsid w:val="009E2A98"/>
    <w:rsid w:val="009E3EF2"/>
    <w:rsid w:val="009E76F9"/>
    <w:rsid w:val="009F1502"/>
    <w:rsid w:val="009F1696"/>
    <w:rsid w:val="009F30EB"/>
    <w:rsid w:val="009F32AE"/>
    <w:rsid w:val="009F4778"/>
    <w:rsid w:val="009F4DA7"/>
    <w:rsid w:val="009F5339"/>
    <w:rsid w:val="009F575C"/>
    <w:rsid w:val="009F5D67"/>
    <w:rsid w:val="009F686F"/>
    <w:rsid w:val="009F7B08"/>
    <w:rsid w:val="00A00418"/>
    <w:rsid w:val="00A025FC"/>
    <w:rsid w:val="00A036EA"/>
    <w:rsid w:val="00A042D3"/>
    <w:rsid w:val="00A07A76"/>
    <w:rsid w:val="00A1005A"/>
    <w:rsid w:val="00A14574"/>
    <w:rsid w:val="00A15BF8"/>
    <w:rsid w:val="00A211CF"/>
    <w:rsid w:val="00A22604"/>
    <w:rsid w:val="00A24866"/>
    <w:rsid w:val="00A257C7"/>
    <w:rsid w:val="00A25825"/>
    <w:rsid w:val="00A258AA"/>
    <w:rsid w:val="00A264B1"/>
    <w:rsid w:val="00A264ED"/>
    <w:rsid w:val="00A26A4B"/>
    <w:rsid w:val="00A30C53"/>
    <w:rsid w:val="00A34AFD"/>
    <w:rsid w:val="00A4116A"/>
    <w:rsid w:val="00A42CA2"/>
    <w:rsid w:val="00A44F96"/>
    <w:rsid w:val="00A47817"/>
    <w:rsid w:val="00A517E7"/>
    <w:rsid w:val="00A52BCC"/>
    <w:rsid w:val="00A53C0A"/>
    <w:rsid w:val="00A53F9B"/>
    <w:rsid w:val="00A5494D"/>
    <w:rsid w:val="00A55711"/>
    <w:rsid w:val="00A6123F"/>
    <w:rsid w:val="00A647F4"/>
    <w:rsid w:val="00A67789"/>
    <w:rsid w:val="00A733C3"/>
    <w:rsid w:val="00A73F60"/>
    <w:rsid w:val="00A74A68"/>
    <w:rsid w:val="00A75DAC"/>
    <w:rsid w:val="00A81DDE"/>
    <w:rsid w:val="00A833FF"/>
    <w:rsid w:val="00A85486"/>
    <w:rsid w:val="00A87744"/>
    <w:rsid w:val="00A879AC"/>
    <w:rsid w:val="00A87B28"/>
    <w:rsid w:val="00A90245"/>
    <w:rsid w:val="00A907FD"/>
    <w:rsid w:val="00A90FA8"/>
    <w:rsid w:val="00A91575"/>
    <w:rsid w:val="00A935A1"/>
    <w:rsid w:val="00A942C4"/>
    <w:rsid w:val="00A94F55"/>
    <w:rsid w:val="00A96F45"/>
    <w:rsid w:val="00A971C3"/>
    <w:rsid w:val="00AA27C7"/>
    <w:rsid w:val="00AA2825"/>
    <w:rsid w:val="00AA3645"/>
    <w:rsid w:val="00AA3915"/>
    <w:rsid w:val="00AA7D71"/>
    <w:rsid w:val="00AB12EA"/>
    <w:rsid w:val="00AB1410"/>
    <w:rsid w:val="00AB18DF"/>
    <w:rsid w:val="00AB3DE9"/>
    <w:rsid w:val="00AB4C3B"/>
    <w:rsid w:val="00AB5A38"/>
    <w:rsid w:val="00AC20A2"/>
    <w:rsid w:val="00AC2DB8"/>
    <w:rsid w:val="00AC3D08"/>
    <w:rsid w:val="00AC4B94"/>
    <w:rsid w:val="00AC67F0"/>
    <w:rsid w:val="00AC7AC7"/>
    <w:rsid w:val="00AD1A89"/>
    <w:rsid w:val="00AD1AA5"/>
    <w:rsid w:val="00AD3ECE"/>
    <w:rsid w:val="00AD4AE2"/>
    <w:rsid w:val="00AE2AFD"/>
    <w:rsid w:val="00AE3EC1"/>
    <w:rsid w:val="00AE42E2"/>
    <w:rsid w:val="00AE4A43"/>
    <w:rsid w:val="00AE601A"/>
    <w:rsid w:val="00AE60AB"/>
    <w:rsid w:val="00AE7CBD"/>
    <w:rsid w:val="00AF1964"/>
    <w:rsid w:val="00AF41E9"/>
    <w:rsid w:val="00AF4DBC"/>
    <w:rsid w:val="00AF6387"/>
    <w:rsid w:val="00AF64DD"/>
    <w:rsid w:val="00B04867"/>
    <w:rsid w:val="00B0541F"/>
    <w:rsid w:val="00B1037C"/>
    <w:rsid w:val="00B10701"/>
    <w:rsid w:val="00B11BEC"/>
    <w:rsid w:val="00B14130"/>
    <w:rsid w:val="00B14CCC"/>
    <w:rsid w:val="00B1653A"/>
    <w:rsid w:val="00B16E5E"/>
    <w:rsid w:val="00B17B65"/>
    <w:rsid w:val="00B17D30"/>
    <w:rsid w:val="00B17DFD"/>
    <w:rsid w:val="00B20294"/>
    <w:rsid w:val="00B20C54"/>
    <w:rsid w:val="00B20D8F"/>
    <w:rsid w:val="00B21160"/>
    <w:rsid w:val="00B2441A"/>
    <w:rsid w:val="00B255EC"/>
    <w:rsid w:val="00B26330"/>
    <w:rsid w:val="00B26435"/>
    <w:rsid w:val="00B31C02"/>
    <w:rsid w:val="00B323C5"/>
    <w:rsid w:val="00B32735"/>
    <w:rsid w:val="00B32C3D"/>
    <w:rsid w:val="00B33411"/>
    <w:rsid w:val="00B342F8"/>
    <w:rsid w:val="00B36859"/>
    <w:rsid w:val="00B41B1B"/>
    <w:rsid w:val="00B4218E"/>
    <w:rsid w:val="00B44211"/>
    <w:rsid w:val="00B44E49"/>
    <w:rsid w:val="00B47E50"/>
    <w:rsid w:val="00B517CE"/>
    <w:rsid w:val="00B51DEE"/>
    <w:rsid w:val="00B54ABF"/>
    <w:rsid w:val="00B54D18"/>
    <w:rsid w:val="00B54D8B"/>
    <w:rsid w:val="00B54E7F"/>
    <w:rsid w:val="00B54EC8"/>
    <w:rsid w:val="00B56783"/>
    <w:rsid w:val="00B567E9"/>
    <w:rsid w:val="00B57D7A"/>
    <w:rsid w:val="00B61348"/>
    <w:rsid w:val="00B6140A"/>
    <w:rsid w:val="00B61AFD"/>
    <w:rsid w:val="00B62E9F"/>
    <w:rsid w:val="00B6333D"/>
    <w:rsid w:val="00B647C9"/>
    <w:rsid w:val="00B669E9"/>
    <w:rsid w:val="00B7053F"/>
    <w:rsid w:val="00B721D8"/>
    <w:rsid w:val="00B73E4C"/>
    <w:rsid w:val="00B749B7"/>
    <w:rsid w:val="00B74C16"/>
    <w:rsid w:val="00B7695D"/>
    <w:rsid w:val="00B7699E"/>
    <w:rsid w:val="00B81C23"/>
    <w:rsid w:val="00B82549"/>
    <w:rsid w:val="00B85F47"/>
    <w:rsid w:val="00B86507"/>
    <w:rsid w:val="00B86B30"/>
    <w:rsid w:val="00B87918"/>
    <w:rsid w:val="00B90A1B"/>
    <w:rsid w:val="00B9105C"/>
    <w:rsid w:val="00B91BDC"/>
    <w:rsid w:val="00B9237B"/>
    <w:rsid w:val="00B926A3"/>
    <w:rsid w:val="00B9470B"/>
    <w:rsid w:val="00B96537"/>
    <w:rsid w:val="00BA066E"/>
    <w:rsid w:val="00BA1197"/>
    <w:rsid w:val="00BA1398"/>
    <w:rsid w:val="00BA2F51"/>
    <w:rsid w:val="00BA37E7"/>
    <w:rsid w:val="00BA3E98"/>
    <w:rsid w:val="00BA4810"/>
    <w:rsid w:val="00BA61B8"/>
    <w:rsid w:val="00BA746C"/>
    <w:rsid w:val="00BA74A1"/>
    <w:rsid w:val="00BB158A"/>
    <w:rsid w:val="00BB329C"/>
    <w:rsid w:val="00BB36D8"/>
    <w:rsid w:val="00BB3E3D"/>
    <w:rsid w:val="00BB4930"/>
    <w:rsid w:val="00BB6A20"/>
    <w:rsid w:val="00BB6A25"/>
    <w:rsid w:val="00BC0753"/>
    <w:rsid w:val="00BC1E9C"/>
    <w:rsid w:val="00BC35BF"/>
    <w:rsid w:val="00BC3C33"/>
    <w:rsid w:val="00BC3D6D"/>
    <w:rsid w:val="00BC4403"/>
    <w:rsid w:val="00BC683E"/>
    <w:rsid w:val="00BC69E7"/>
    <w:rsid w:val="00BC6BB9"/>
    <w:rsid w:val="00BC77F2"/>
    <w:rsid w:val="00BC7E78"/>
    <w:rsid w:val="00BC7F7E"/>
    <w:rsid w:val="00BD0577"/>
    <w:rsid w:val="00BD2E1A"/>
    <w:rsid w:val="00BD343D"/>
    <w:rsid w:val="00BD7415"/>
    <w:rsid w:val="00BD743A"/>
    <w:rsid w:val="00BE14D5"/>
    <w:rsid w:val="00BE3EFB"/>
    <w:rsid w:val="00BE5F3F"/>
    <w:rsid w:val="00BE6FCB"/>
    <w:rsid w:val="00BE7CBB"/>
    <w:rsid w:val="00BF2588"/>
    <w:rsid w:val="00BF3223"/>
    <w:rsid w:val="00BF3F17"/>
    <w:rsid w:val="00C00738"/>
    <w:rsid w:val="00C0120B"/>
    <w:rsid w:val="00C01298"/>
    <w:rsid w:val="00C05C0E"/>
    <w:rsid w:val="00C06D5B"/>
    <w:rsid w:val="00C07878"/>
    <w:rsid w:val="00C13005"/>
    <w:rsid w:val="00C15F3D"/>
    <w:rsid w:val="00C17E2F"/>
    <w:rsid w:val="00C26190"/>
    <w:rsid w:val="00C3096B"/>
    <w:rsid w:val="00C31371"/>
    <w:rsid w:val="00C31506"/>
    <w:rsid w:val="00C321C6"/>
    <w:rsid w:val="00C32761"/>
    <w:rsid w:val="00C33733"/>
    <w:rsid w:val="00C34113"/>
    <w:rsid w:val="00C34530"/>
    <w:rsid w:val="00C35583"/>
    <w:rsid w:val="00C378C3"/>
    <w:rsid w:val="00C40688"/>
    <w:rsid w:val="00C42321"/>
    <w:rsid w:val="00C42441"/>
    <w:rsid w:val="00C46EFA"/>
    <w:rsid w:val="00C476E4"/>
    <w:rsid w:val="00C50AAF"/>
    <w:rsid w:val="00C50E3F"/>
    <w:rsid w:val="00C52B52"/>
    <w:rsid w:val="00C60222"/>
    <w:rsid w:val="00C6102C"/>
    <w:rsid w:val="00C614AC"/>
    <w:rsid w:val="00C63D55"/>
    <w:rsid w:val="00C63E12"/>
    <w:rsid w:val="00C64863"/>
    <w:rsid w:val="00C64ED9"/>
    <w:rsid w:val="00C66E68"/>
    <w:rsid w:val="00C7021B"/>
    <w:rsid w:val="00C703A6"/>
    <w:rsid w:val="00C734C4"/>
    <w:rsid w:val="00C76E1F"/>
    <w:rsid w:val="00C7754E"/>
    <w:rsid w:val="00C8143D"/>
    <w:rsid w:val="00C8352E"/>
    <w:rsid w:val="00C846FE"/>
    <w:rsid w:val="00C857E3"/>
    <w:rsid w:val="00C9181C"/>
    <w:rsid w:val="00C933C0"/>
    <w:rsid w:val="00CA0A51"/>
    <w:rsid w:val="00CA1A94"/>
    <w:rsid w:val="00CA3942"/>
    <w:rsid w:val="00CA3AA1"/>
    <w:rsid w:val="00CA506D"/>
    <w:rsid w:val="00CB0C8A"/>
    <w:rsid w:val="00CB0DD1"/>
    <w:rsid w:val="00CB1FC8"/>
    <w:rsid w:val="00CB6FE8"/>
    <w:rsid w:val="00CB7E3F"/>
    <w:rsid w:val="00CC014A"/>
    <w:rsid w:val="00CC10EA"/>
    <w:rsid w:val="00CC5A6C"/>
    <w:rsid w:val="00CC5BD7"/>
    <w:rsid w:val="00CC5F9C"/>
    <w:rsid w:val="00CD0BCB"/>
    <w:rsid w:val="00CD114F"/>
    <w:rsid w:val="00CD1250"/>
    <w:rsid w:val="00CD2D34"/>
    <w:rsid w:val="00CD4F25"/>
    <w:rsid w:val="00CD5E73"/>
    <w:rsid w:val="00CD63D0"/>
    <w:rsid w:val="00CD6D28"/>
    <w:rsid w:val="00CE1125"/>
    <w:rsid w:val="00CE14F5"/>
    <w:rsid w:val="00CE177B"/>
    <w:rsid w:val="00CE4FFC"/>
    <w:rsid w:val="00CE57B7"/>
    <w:rsid w:val="00CE5FE2"/>
    <w:rsid w:val="00CE6898"/>
    <w:rsid w:val="00CE6EC5"/>
    <w:rsid w:val="00CE7869"/>
    <w:rsid w:val="00CF103A"/>
    <w:rsid w:val="00CF1CBE"/>
    <w:rsid w:val="00CF3279"/>
    <w:rsid w:val="00CF333C"/>
    <w:rsid w:val="00CF384C"/>
    <w:rsid w:val="00CF3DB0"/>
    <w:rsid w:val="00CF4421"/>
    <w:rsid w:val="00CF5607"/>
    <w:rsid w:val="00CF5BCD"/>
    <w:rsid w:val="00CF66D9"/>
    <w:rsid w:val="00CF7081"/>
    <w:rsid w:val="00CF70F8"/>
    <w:rsid w:val="00CF79D5"/>
    <w:rsid w:val="00D02D60"/>
    <w:rsid w:val="00D030EA"/>
    <w:rsid w:val="00D03B03"/>
    <w:rsid w:val="00D04D75"/>
    <w:rsid w:val="00D079B2"/>
    <w:rsid w:val="00D10C8E"/>
    <w:rsid w:val="00D11674"/>
    <w:rsid w:val="00D12694"/>
    <w:rsid w:val="00D13D76"/>
    <w:rsid w:val="00D21C10"/>
    <w:rsid w:val="00D23A58"/>
    <w:rsid w:val="00D275F7"/>
    <w:rsid w:val="00D317A8"/>
    <w:rsid w:val="00D326C6"/>
    <w:rsid w:val="00D356DF"/>
    <w:rsid w:val="00D37C91"/>
    <w:rsid w:val="00D37E3B"/>
    <w:rsid w:val="00D40230"/>
    <w:rsid w:val="00D428DB"/>
    <w:rsid w:val="00D46651"/>
    <w:rsid w:val="00D468B5"/>
    <w:rsid w:val="00D46C5B"/>
    <w:rsid w:val="00D47A51"/>
    <w:rsid w:val="00D47AA0"/>
    <w:rsid w:val="00D47C74"/>
    <w:rsid w:val="00D51102"/>
    <w:rsid w:val="00D516E2"/>
    <w:rsid w:val="00D54173"/>
    <w:rsid w:val="00D55C85"/>
    <w:rsid w:val="00D56D78"/>
    <w:rsid w:val="00D57733"/>
    <w:rsid w:val="00D60DC1"/>
    <w:rsid w:val="00D621E8"/>
    <w:rsid w:val="00D627AB"/>
    <w:rsid w:val="00D643E0"/>
    <w:rsid w:val="00D71ECE"/>
    <w:rsid w:val="00D73866"/>
    <w:rsid w:val="00D7408E"/>
    <w:rsid w:val="00D75E82"/>
    <w:rsid w:val="00D825CA"/>
    <w:rsid w:val="00D83541"/>
    <w:rsid w:val="00D83664"/>
    <w:rsid w:val="00D83DE9"/>
    <w:rsid w:val="00D854DF"/>
    <w:rsid w:val="00D86278"/>
    <w:rsid w:val="00D8672C"/>
    <w:rsid w:val="00D873B0"/>
    <w:rsid w:val="00D937C9"/>
    <w:rsid w:val="00D94F8E"/>
    <w:rsid w:val="00D95BC4"/>
    <w:rsid w:val="00D97C46"/>
    <w:rsid w:val="00DA1B14"/>
    <w:rsid w:val="00DA4B81"/>
    <w:rsid w:val="00DB1AA5"/>
    <w:rsid w:val="00DB3E75"/>
    <w:rsid w:val="00DB3FEA"/>
    <w:rsid w:val="00DB51B7"/>
    <w:rsid w:val="00DB5FD1"/>
    <w:rsid w:val="00DB5FE3"/>
    <w:rsid w:val="00DB73B1"/>
    <w:rsid w:val="00DB7E9D"/>
    <w:rsid w:val="00DC0BFF"/>
    <w:rsid w:val="00DC3540"/>
    <w:rsid w:val="00DC361E"/>
    <w:rsid w:val="00DC4B86"/>
    <w:rsid w:val="00DC4C7B"/>
    <w:rsid w:val="00DC4D6C"/>
    <w:rsid w:val="00DC60AE"/>
    <w:rsid w:val="00DC6878"/>
    <w:rsid w:val="00DC7D74"/>
    <w:rsid w:val="00DD15FA"/>
    <w:rsid w:val="00DD30FC"/>
    <w:rsid w:val="00DD368B"/>
    <w:rsid w:val="00DD78E5"/>
    <w:rsid w:val="00DE1021"/>
    <w:rsid w:val="00DE1851"/>
    <w:rsid w:val="00DE2681"/>
    <w:rsid w:val="00DE409B"/>
    <w:rsid w:val="00DE4696"/>
    <w:rsid w:val="00DE4D92"/>
    <w:rsid w:val="00DE69DB"/>
    <w:rsid w:val="00DE7E66"/>
    <w:rsid w:val="00DF2766"/>
    <w:rsid w:val="00DF3D05"/>
    <w:rsid w:val="00DF741A"/>
    <w:rsid w:val="00E043CB"/>
    <w:rsid w:val="00E049AA"/>
    <w:rsid w:val="00E0646A"/>
    <w:rsid w:val="00E07164"/>
    <w:rsid w:val="00E07818"/>
    <w:rsid w:val="00E07AF5"/>
    <w:rsid w:val="00E1465B"/>
    <w:rsid w:val="00E1625D"/>
    <w:rsid w:val="00E167A6"/>
    <w:rsid w:val="00E16EBA"/>
    <w:rsid w:val="00E17A48"/>
    <w:rsid w:val="00E20185"/>
    <w:rsid w:val="00E21E40"/>
    <w:rsid w:val="00E263B7"/>
    <w:rsid w:val="00E26C37"/>
    <w:rsid w:val="00E2730B"/>
    <w:rsid w:val="00E30306"/>
    <w:rsid w:val="00E3108C"/>
    <w:rsid w:val="00E36AEB"/>
    <w:rsid w:val="00E408D6"/>
    <w:rsid w:val="00E41B4E"/>
    <w:rsid w:val="00E428BD"/>
    <w:rsid w:val="00E44825"/>
    <w:rsid w:val="00E4688C"/>
    <w:rsid w:val="00E50A52"/>
    <w:rsid w:val="00E51724"/>
    <w:rsid w:val="00E52DA3"/>
    <w:rsid w:val="00E53475"/>
    <w:rsid w:val="00E54589"/>
    <w:rsid w:val="00E57980"/>
    <w:rsid w:val="00E60EF3"/>
    <w:rsid w:val="00E62AE6"/>
    <w:rsid w:val="00E675BB"/>
    <w:rsid w:val="00E709E1"/>
    <w:rsid w:val="00E7739C"/>
    <w:rsid w:val="00E81D6A"/>
    <w:rsid w:val="00E82092"/>
    <w:rsid w:val="00E82846"/>
    <w:rsid w:val="00E84C41"/>
    <w:rsid w:val="00E84C79"/>
    <w:rsid w:val="00E85B4A"/>
    <w:rsid w:val="00E8700D"/>
    <w:rsid w:val="00E90B72"/>
    <w:rsid w:val="00E945DA"/>
    <w:rsid w:val="00E94C06"/>
    <w:rsid w:val="00E95084"/>
    <w:rsid w:val="00E95F83"/>
    <w:rsid w:val="00E9636E"/>
    <w:rsid w:val="00EA37C8"/>
    <w:rsid w:val="00EA7359"/>
    <w:rsid w:val="00EB2770"/>
    <w:rsid w:val="00EB4A32"/>
    <w:rsid w:val="00EB5066"/>
    <w:rsid w:val="00EB6FFC"/>
    <w:rsid w:val="00EB7171"/>
    <w:rsid w:val="00EB7D11"/>
    <w:rsid w:val="00EC0DAA"/>
    <w:rsid w:val="00EC14B7"/>
    <w:rsid w:val="00ED25B8"/>
    <w:rsid w:val="00ED43CF"/>
    <w:rsid w:val="00ED70DA"/>
    <w:rsid w:val="00EE07F4"/>
    <w:rsid w:val="00EE0CEA"/>
    <w:rsid w:val="00EE2E87"/>
    <w:rsid w:val="00EE4238"/>
    <w:rsid w:val="00EE48A6"/>
    <w:rsid w:val="00EE53D5"/>
    <w:rsid w:val="00EE6027"/>
    <w:rsid w:val="00EE731C"/>
    <w:rsid w:val="00EF0889"/>
    <w:rsid w:val="00EF12A4"/>
    <w:rsid w:val="00EF14C0"/>
    <w:rsid w:val="00EF2B38"/>
    <w:rsid w:val="00F0200C"/>
    <w:rsid w:val="00F02677"/>
    <w:rsid w:val="00F02A34"/>
    <w:rsid w:val="00F0363B"/>
    <w:rsid w:val="00F0583A"/>
    <w:rsid w:val="00F06D0E"/>
    <w:rsid w:val="00F11E3C"/>
    <w:rsid w:val="00F13093"/>
    <w:rsid w:val="00F162F2"/>
    <w:rsid w:val="00F17AA5"/>
    <w:rsid w:val="00F2348C"/>
    <w:rsid w:val="00F2369B"/>
    <w:rsid w:val="00F24E4E"/>
    <w:rsid w:val="00F25E0D"/>
    <w:rsid w:val="00F25FA8"/>
    <w:rsid w:val="00F27361"/>
    <w:rsid w:val="00F27BCF"/>
    <w:rsid w:val="00F313D1"/>
    <w:rsid w:val="00F32A4F"/>
    <w:rsid w:val="00F362D3"/>
    <w:rsid w:val="00F40234"/>
    <w:rsid w:val="00F405EB"/>
    <w:rsid w:val="00F41355"/>
    <w:rsid w:val="00F44CE4"/>
    <w:rsid w:val="00F47777"/>
    <w:rsid w:val="00F478F6"/>
    <w:rsid w:val="00F50AB1"/>
    <w:rsid w:val="00F51954"/>
    <w:rsid w:val="00F5329F"/>
    <w:rsid w:val="00F536DD"/>
    <w:rsid w:val="00F5515C"/>
    <w:rsid w:val="00F57962"/>
    <w:rsid w:val="00F60AC5"/>
    <w:rsid w:val="00F63237"/>
    <w:rsid w:val="00F644FF"/>
    <w:rsid w:val="00F65664"/>
    <w:rsid w:val="00F70222"/>
    <w:rsid w:val="00F722D3"/>
    <w:rsid w:val="00F72DF5"/>
    <w:rsid w:val="00F732BA"/>
    <w:rsid w:val="00F739DE"/>
    <w:rsid w:val="00F73A0F"/>
    <w:rsid w:val="00F74341"/>
    <w:rsid w:val="00F749B5"/>
    <w:rsid w:val="00F80AFA"/>
    <w:rsid w:val="00F80D60"/>
    <w:rsid w:val="00F82A54"/>
    <w:rsid w:val="00F830A1"/>
    <w:rsid w:val="00F86B7D"/>
    <w:rsid w:val="00F86EDF"/>
    <w:rsid w:val="00F90C6B"/>
    <w:rsid w:val="00F922AB"/>
    <w:rsid w:val="00F92AC0"/>
    <w:rsid w:val="00F950AA"/>
    <w:rsid w:val="00F9522D"/>
    <w:rsid w:val="00F95BC9"/>
    <w:rsid w:val="00F964DD"/>
    <w:rsid w:val="00FA2C63"/>
    <w:rsid w:val="00FA6639"/>
    <w:rsid w:val="00FA732F"/>
    <w:rsid w:val="00FA75ED"/>
    <w:rsid w:val="00FA785C"/>
    <w:rsid w:val="00FB0277"/>
    <w:rsid w:val="00FB0F51"/>
    <w:rsid w:val="00FB30DD"/>
    <w:rsid w:val="00FB43DD"/>
    <w:rsid w:val="00FB458F"/>
    <w:rsid w:val="00FC12FB"/>
    <w:rsid w:val="00FC142F"/>
    <w:rsid w:val="00FC16C3"/>
    <w:rsid w:val="00FC1C21"/>
    <w:rsid w:val="00FC23D4"/>
    <w:rsid w:val="00FC2585"/>
    <w:rsid w:val="00FC2F45"/>
    <w:rsid w:val="00FC3B82"/>
    <w:rsid w:val="00FC5D9A"/>
    <w:rsid w:val="00FC6321"/>
    <w:rsid w:val="00FC7BAA"/>
    <w:rsid w:val="00FD2616"/>
    <w:rsid w:val="00FD47BA"/>
    <w:rsid w:val="00FD4C8F"/>
    <w:rsid w:val="00FD7BAD"/>
    <w:rsid w:val="00FD7EC7"/>
    <w:rsid w:val="00FE0639"/>
    <w:rsid w:val="00FE06BF"/>
    <w:rsid w:val="00FE2AC1"/>
    <w:rsid w:val="00FE597D"/>
    <w:rsid w:val="00FE69B4"/>
    <w:rsid w:val="00FE6F81"/>
    <w:rsid w:val="00FE7626"/>
    <w:rsid w:val="00FF0D47"/>
    <w:rsid w:val="00FF1EE4"/>
    <w:rsid w:val="00FF4A33"/>
    <w:rsid w:val="00FF4CE6"/>
    <w:rsid w:val="00FF5014"/>
    <w:rsid w:val="00FF5B48"/>
    <w:rsid w:val="00FF5E67"/>
    <w:rsid w:val="00FF6F39"/>
    <w:rsid w:val="00FF7D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03F2E8E"/>
  <w15:chartTrackingRefBased/>
  <w15:docId w15:val="{1AE8487E-6D9B-4BCC-834C-02C8AECA11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7A94"/>
  </w:style>
  <w:style w:type="paragraph" w:styleId="Heading1">
    <w:name w:val="heading 1"/>
    <w:basedOn w:val="Normal"/>
    <w:next w:val="Normal"/>
    <w:link w:val="Heading1Char"/>
    <w:uiPriority w:val="9"/>
    <w:qFormat/>
    <w:rsid w:val="008F7A94"/>
    <w:pPr>
      <w:pBdr>
        <w:top w:val="single" w:sz="24" w:space="0" w:color="A5B592" w:themeColor="accent1"/>
        <w:left w:val="single" w:sz="24" w:space="0" w:color="A5B592" w:themeColor="accent1"/>
        <w:bottom w:val="single" w:sz="24" w:space="0" w:color="A5B592" w:themeColor="accent1"/>
        <w:right w:val="single" w:sz="24" w:space="0" w:color="A5B592" w:themeColor="accent1"/>
      </w:pBdr>
      <w:shd w:val="clear" w:color="auto" w:fill="A5B592"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8F7A94"/>
    <w:pPr>
      <w:pBdr>
        <w:top w:val="single" w:sz="24" w:space="0" w:color="ECF0E9" w:themeColor="accent1" w:themeTint="33"/>
        <w:left w:val="single" w:sz="24" w:space="0" w:color="ECF0E9" w:themeColor="accent1" w:themeTint="33"/>
        <w:bottom w:val="single" w:sz="24" w:space="0" w:color="ECF0E9" w:themeColor="accent1" w:themeTint="33"/>
        <w:right w:val="single" w:sz="24" w:space="0" w:color="ECF0E9" w:themeColor="accent1" w:themeTint="33"/>
      </w:pBdr>
      <w:shd w:val="clear" w:color="auto" w:fill="ECF0E9"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8F7A94"/>
    <w:pPr>
      <w:pBdr>
        <w:top w:val="single" w:sz="6" w:space="2" w:color="A5B592" w:themeColor="accent1"/>
      </w:pBdr>
      <w:spacing w:before="300" w:after="0"/>
      <w:outlineLvl w:val="2"/>
    </w:pPr>
    <w:rPr>
      <w:caps/>
      <w:color w:val="526041" w:themeColor="accent1" w:themeShade="7F"/>
      <w:spacing w:val="15"/>
    </w:rPr>
  </w:style>
  <w:style w:type="paragraph" w:styleId="Heading4">
    <w:name w:val="heading 4"/>
    <w:basedOn w:val="Normal"/>
    <w:next w:val="Normal"/>
    <w:link w:val="Heading4Char"/>
    <w:uiPriority w:val="9"/>
    <w:unhideWhenUsed/>
    <w:qFormat/>
    <w:rsid w:val="008F7A94"/>
    <w:pPr>
      <w:pBdr>
        <w:top w:val="dotted" w:sz="6" w:space="2" w:color="A5B592" w:themeColor="accent1"/>
      </w:pBdr>
      <w:spacing w:before="200" w:after="0"/>
      <w:outlineLvl w:val="3"/>
    </w:pPr>
    <w:rPr>
      <w:caps/>
      <w:color w:val="7C9163" w:themeColor="accent1" w:themeShade="BF"/>
      <w:spacing w:val="10"/>
    </w:rPr>
  </w:style>
  <w:style w:type="paragraph" w:styleId="Heading5">
    <w:name w:val="heading 5"/>
    <w:basedOn w:val="Normal"/>
    <w:next w:val="Normal"/>
    <w:link w:val="Heading5Char"/>
    <w:uiPriority w:val="9"/>
    <w:unhideWhenUsed/>
    <w:qFormat/>
    <w:rsid w:val="008F7A94"/>
    <w:pPr>
      <w:pBdr>
        <w:bottom w:val="single" w:sz="6" w:space="1" w:color="A5B592" w:themeColor="accent1"/>
      </w:pBdr>
      <w:spacing w:before="200" w:after="0"/>
      <w:outlineLvl w:val="4"/>
    </w:pPr>
    <w:rPr>
      <w:caps/>
      <w:color w:val="7C9163" w:themeColor="accent1" w:themeShade="BF"/>
      <w:spacing w:val="10"/>
    </w:rPr>
  </w:style>
  <w:style w:type="paragraph" w:styleId="Heading6">
    <w:name w:val="heading 6"/>
    <w:basedOn w:val="Normal"/>
    <w:next w:val="Normal"/>
    <w:link w:val="Heading6Char"/>
    <w:uiPriority w:val="9"/>
    <w:semiHidden/>
    <w:unhideWhenUsed/>
    <w:qFormat/>
    <w:rsid w:val="008F7A94"/>
    <w:pPr>
      <w:pBdr>
        <w:bottom w:val="dotted" w:sz="6" w:space="1" w:color="A5B592" w:themeColor="accent1"/>
      </w:pBdr>
      <w:spacing w:before="200" w:after="0"/>
      <w:outlineLvl w:val="5"/>
    </w:pPr>
    <w:rPr>
      <w:caps/>
      <w:color w:val="7C9163" w:themeColor="accent1" w:themeShade="BF"/>
      <w:spacing w:val="10"/>
    </w:rPr>
  </w:style>
  <w:style w:type="paragraph" w:styleId="Heading7">
    <w:name w:val="heading 7"/>
    <w:basedOn w:val="Normal"/>
    <w:next w:val="Normal"/>
    <w:link w:val="Heading7Char"/>
    <w:uiPriority w:val="9"/>
    <w:semiHidden/>
    <w:unhideWhenUsed/>
    <w:qFormat/>
    <w:rsid w:val="008F7A94"/>
    <w:pPr>
      <w:spacing w:before="200" w:after="0"/>
      <w:outlineLvl w:val="6"/>
    </w:pPr>
    <w:rPr>
      <w:caps/>
      <w:color w:val="7C9163" w:themeColor="accent1" w:themeShade="BF"/>
      <w:spacing w:val="10"/>
    </w:rPr>
  </w:style>
  <w:style w:type="paragraph" w:styleId="Heading8">
    <w:name w:val="heading 8"/>
    <w:basedOn w:val="Normal"/>
    <w:next w:val="Normal"/>
    <w:link w:val="Heading8Char"/>
    <w:uiPriority w:val="9"/>
    <w:semiHidden/>
    <w:unhideWhenUsed/>
    <w:qFormat/>
    <w:rsid w:val="008F7A94"/>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8F7A94"/>
    <w:pPr>
      <w:spacing w:before="200" w:after="0"/>
      <w:outlineLvl w:val="8"/>
    </w:pPr>
    <w:rPr>
      <w:i/>
      <w:iCs/>
      <w:caps/>
      <w:spacing w:val="10"/>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F7A94"/>
    <w:pPr>
      <w:spacing w:before="0" w:after="0"/>
    </w:pPr>
    <w:rPr>
      <w:rFonts w:asciiTheme="majorHAnsi" w:eastAsiaTheme="majorEastAsia" w:hAnsiTheme="majorHAnsi" w:cstheme="majorBidi"/>
      <w:caps/>
      <w:color w:val="A5B592" w:themeColor="accent1"/>
      <w:spacing w:val="10"/>
      <w:sz w:val="52"/>
      <w:szCs w:val="52"/>
    </w:rPr>
  </w:style>
  <w:style w:type="character" w:customStyle="1" w:styleId="TitleChar">
    <w:name w:val="Title Char"/>
    <w:basedOn w:val="DefaultParagraphFont"/>
    <w:link w:val="Title"/>
    <w:uiPriority w:val="10"/>
    <w:rsid w:val="008F7A94"/>
    <w:rPr>
      <w:rFonts w:asciiTheme="majorHAnsi" w:eastAsiaTheme="majorEastAsia" w:hAnsiTheme="majorHAnsi" w:cstheme="majorBidi"/>
      <w:caps/>
      <w:color w:val="A5B592" w:themeColor="accent1"/>
      <w:spacing w:val="10"/>
      <w:sz w:val="52"/>
      <w:szCs w:val="52"/>
    </w:rPr>
  </w:style>
  <w:style w:type="paragraph" w:styleId="NoSpacing">
    <w:name w:val="No Spacing"/>
    <w:link w:val="NoSpacingChar"/>
    <w:uiPriority w:val="1"/>
    <w:qFormat/>
    <w:rsid w:val="008F7A94"/>
    <w:pPr>
      <w:spacing w:after="0" w:line="240" w:lineRule="auto"/>
    </w:pPr>
  </w:style>
  <w:style w:type="character" w:customStyle="1" w:styleId="NoSpacingChar">
    <w:name w:val="No Spacing Char"/>
    <w:basedOn w:val="DefaultParagraphFont"/>
    <w:link w:val="NoSpacing"/>
    <w:uiPriority w:val="1"/>
    <w:rsid w:val="00735AF1"/>
  </w:style>
  <w:style w:type="character" w:customStyle="1" w:styleId="Heading1Char">
    <w:name w:val="Heading 1 Char"/>
    <w:basedOn w:val="DefaultParagraphFont"/>
    <w:link w:val="Heading1"/>
    <w:uiPriority w:val="9"/>
    <w:rsid w:val="008F7A94"/>
    <w:rPr>
      <w:caps/>
      <w:color w:val="FFFFFF" w:themeColor="background1"/>
      <w:spacing w:val="15"/>
      <w:sz w:val="22"/>
      <w:szCs w:val="22"/>
      <w:shd w:val="clear" w:color="auto" w:fill="A5B592" w:themeFill="accent1"/>
    </w:rPr>
  </w:style>
  <w:style w:type="character" w:customStyle="1" w:styleId="Heading2Char">
    <w:name w:val="Heading 2 Char"/>
    <w:basedOn w:val="DefaultParagraphFont"/>
    <w:link w:val="Heading2"/>
    <w:uiPriority w:val="9"/>
    <w:rsid w:val="008F7A94"/>
    <w:rPr>
      <w:caps/>
      <w:spacing w:val="15"/>
      <w:shd w:val="clear" w:color="auto" w:fill="ECF0E9" w:themeFill="accent1" w:themeFillTint="33"/>
    </w:rPr>
  </w:style>
  <w:style w:type="character" w:customStyle="1" w:styleId="Heading3Char">
    <w:name w:val="Heading 3 Char"/>
    <w:basedOn w:val="DefaultParagraphFont"/>
    <w:link w:val="Heading3"/>
    <w:uiPriority w:val="9"/>
    <w:rsid w:val="008F7A94"/>
    <w:rPr>
      <w:caps/>
      <w:color w:val="526041" w:themeColor="accent1" w:themeShade="7F"/>
      <w:spacing w:val="15"/>
    </w:rPr>
  </w:style>
  <w:style w:type="character" w:customStyle="1" w:styleId="Heading4Char">
    <w:name w:val="Heading 4 Char"/>
    <w:basedOn w:val="DefaultParagraphFont"/>
    <w:link w:val="Heading4"/>
    <w:uiPriority w:val="9"/>
    <w:rsid w:val="008F7A94"/>
    <w:rPr>
      <w:caps/>
      <w:color w:val="7C9163" w:themeColor="accent1" w:themeShade="BF"/>
      <w:spacing w:val="10"/>
    </w:rPr>
  </w:style>
  <w:style w:type="character" w:customStyle="1" w:styleId="Heading5Char">
    <w:name w:val="Heading 5 Char"/>
    <w:basedOn w:val="DefaultParagraphFont"/>
    <w:link w:val="Heading5"/>
    <w:uiPriority w:val="9"/>
    <w:rsid w:val="008F7A94"/>
    <w:rPr>
      <w:caps/>
      <w:color w:val="7C9163" w:themeColor="accent1" w:themeShade="BF"/>
      <w:spacing w:val="10"/>
    </w:rPr>
  </w:style>
  <w:style w:type="character" w:customStyle="1" w:styleId="Heading6Char">
    <w:name w:val="Heading 6 Char"/>
    <w:basedOn w:val="DefaultParagraphFont"/>
    <w:link w:val="Heading6"/>
    <w:uiPriority w:val="9"/>
    <w:semiHidden/>
    <w:rsid w:val="008F7A94"/>
    <w:rPr>
      <w:caps/>
      <w:color w:val="7C9163" w:themeColor="accent1" w:themeShade="BF"/>
      <w:spacing w:val="10"/>
    </w:rPr>
  </w:style>
  <w:style w:type="character" w:customStyle="1" w:styleId="Heading7Char">
    <w:name w:val="Heading 7 Char"/>
    <w:basedOn w:val="DefaultParagraphFont"/>
    <w:link w:val="Heading7"/>
    <w:uiPriority w:val="9"/>
    <w:semiHidden/>
    <w:rsid w:val="008F7A94"/>
    <w:rPr>
      <w:caps/>
      <w:color w:val="7C9163" w:themeColor="accent1" w:themeShade="BF"/>
      <w:spacing w:val="10"/>
    </w:rPr>
  </w:style>
  <w:style w:type="character" w:customStyle="1" w:styleId="Heading8Char">
    <w:name w:val="Heading 8 Char"/>
    <w:basedOn w:val="DefaultParagraphFont"/>
    <w:link w:val="Heading8"/>
    <w:uiPriority w:val="9"/>
    <w:semiHidden/>
    <w:rsid w:val="008F7A94"/>
    <w:rPr>
      <w:caps/>
      <w:spacing w:val="10"/>
      <w:sz w:val="18"/>
      <w:szCs w:val="18"/>
    </w:rPr>
  </w:style>
  <w:style w:type="character" w:customStyle="1" w:styleId="Heading9Char">
    <w:name w:val="Heading 9 Char"/>
    <w:basedOn w:val="DefaultParagraphFont"/>
    <w:link w:val="Heading9"/>
    <w:uiPriority w:val="9"/>
    <w:semiHidden/>
    <w:rsid w:val="008F7A94"/>
    <w:rPr>
      <w:i/>
      <w:iCs/>
      <w:caps/>
      <w:spacing w:val="10"/>
      <w:sz w:val="18"/>
      <w:szCs w:val="18"/>
    </w:rPr>
  </w:style>
  <w:style w:type="paragraph" w:styleId="Caption">
    <w:name w:val="caption"/>
    <w:basedOn w:val="Normal"/>
    <w:next w:val="Normal"/>
    <w:uiPriority w:val="35"/>
    <w:unhideWhenUsed/>
    <w:qFormat/>
    <w:rsid w:val="008F7A94"/>
    <w:rPr>
      <w:b/>
      <w:bCs/>
      <w:color w:val="7C9163" w:themeColor="accent1" w:themeShade="BF"/>
      <w:sz w:val="16"/>
      <w:szCs w:val="16"/>
    </w:rPr>
  </w:style>
  <w:style w:type="paragraph" w:styleId="Subtitle">
    <w:name w:val="Subtitle"/>
    <w:basedOn w:val="Normal"/>
    <w:next w:val="Normal"/>
    <w:link w:val="SubtitleChar"/>
    <w:uiPriority w:val="11"/>
    <w:qFormat/>
    <w:rsid w:val="008F7A94"/>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8F7A94"/>
    <w:rPr>
      <w:caps/>
      <w:color w:val="595959" w:themeColor="text1" w:themeTint="A6"/>
      <w:spacing w:val="10"/>
      <w:sz w:val="21"/>
      <w:szCs w:val="21"/>
    </w:rPr>
  </w:style>
  <w:style w:type="character" w:styleId="Strong">
    <w:name w:val="Strong"/>
    <w:uiPriority w:val="22"/>
    <w:qFormat/>
    <w:rsid w:val="008F7A94"/>
    <w:rPr>
      <w:b/>
      <w:bCs/>
    </w:rPr>
  </w:style>
  <w:style w:type="character" w:styleId="Emphasis">
    <w:name w:val="Emphasis"/>
    <w:uiPriority w:val="20"/>
    <w:qFormat/>
    <w:rsid w:val="008F7A94"/>
    <w:rPr>
      <w:caps/>
      <w:color w:val="526041" w:themeColor="accent1" w:themeShade="7F"/>
      <w:spacing w:val="5"/>
    </w:rPr>
  </w:style>
  <w:style w:type="paragraph" w:styleId="Quote">
    <w:name w:val="Quote"/>
    <w:basedOn w:val="Normal"/>
    <w:next w:val="Normal"/>
    <w:link w:val="QuoteChar"/>
    <w:uiPriority w:val="29"/>
    <w:qFormat/>
    <w:rsid w:val="008F7A94"/>
    <w:rPr>
      <w:i/>
      <w:iCs/>
      <w:sz w:val="24"/>
      <w:szCs w:val="24"/>
    </w:rPr>
  </w:style>
  <w:style w:type="character" w:customStyle="1" w:styleId="QuoteChar">
    <w:name w:val="Quote Char"/>
    <w:basedOn w:val="DefaultParagraphFont"/>
    <w:link w:val="Quote"/>
    <w:uiPriority w:val="29"/>
    <w:rsid w:val="008F7A94"/>
    <w:rPr>
      <w:i/>
      <w:iCs/>
      <w:sz w:val="24"/>
      <w:szCs w:val="24"/>
    </w:rPr>
  </w:style>
  <w:style w:type="paragraph" w:styleId="IntenseQuote">
    <w:name w:val="Intense Quote"/>
    <w:basedOn w:val="Normal"/>
    <w:next w:val="Normal"/>
    <w:link w:val="IntenseQuoteChar"/>
    <w:uiPriority w:val="30"/>
    <w:qFormat/>
    <w:rsid w:val="008F7A94"/>
    <w:pPr>
      <w:spacing w:before="240" w:after="240" w:line="240" w:lineRule="auto"/>
      <w:ind w:left="1080" w:right="1080"/>
      <w:jc w:val="center"/>
    </w:pPr>
    <w:rPr>
      <w:color w:val="A5B592" w:themeColor="accent1"/>
      <w:sz w:val="24"/>
      <w:szCs w:val="24"/>
    </w:rPr>
  </w:style>
  <w:style w:type="character" w:customStyle="1" w:styleId="IntenseQuoteChar">
    <w:name w:val="Intense Quote Char"/>
    <w:basedOn w:val="DefaultParagraphFont"/>
    <w:link w:val="IntenseQuote"/>
    <w:uiPriority w:val="30"/>
    <w:rsid w:val="008F7A94"/>
    <w:rPr>
      <w:color w:val="A5B592" w:themeColor="accent1"/>
      <w:sz w:val="24"/>
      <w:szCs w:val="24"/>
    </w:rPr>
  </w:style>
  <w:style w:type="character" w:styleId="SubtleEmphasis">
    <w:name w:val="Subtle Emphasis"/>
    <w:uiPriority w:val="19"/>
    <w:qFormat/>
    <w:rsid w:val="008F7A94"/>
    <w:rPr>
      <w:i/>
      <w:iCs/>
      <w:color w:val="526041" w:themeColor="accent1" w:themeShade="7F"/>
    </w:rPr>
  </w:style>
  <w:style w:type="character" w:styleId="IntenseEmphasis">
    <w:name w:val="Intense Emphasis"/>
    <w:uiPriority w:val="21"/>
    <w:qFormat/>
    <w:rsid w:val="008F7A94"/>
    <w:rPr>
      <w:b/>
      <w:bCs/>
      <w:caps/>
      <w:color w:val="526041" w:themeColor="accent1" w:themeShade="7F"/>
      <w:spacing w:val="10"/>
    </w:rPr>
  </w:style>
  <w:style w:type="character" w:styleId="SubtleReference">
    <w:name w:val="Subtle Reference"/>
    <w:uiPriority w:val="31"/>
    <w:qFormat/>
    <w:rsid w:val="008F7A94"/>
    <w:rPr>
      <w:b/>
      <w:bCs/>
      <w:color w:val="A5B592" w:themeColor="accent1"/>
    </w:rPr>
  </w:style>
  <w:style w:type="character" w:styleId="IntenseReference">
    <w:name w:val="Intense Reference"/>
    <w:uiPriority w:val="32"/>
    <w:qFormat/>
    <w:rsid w:val="008F7A94"/>
    <w:rPr>
      <w:b/>
      <w:bCs/>
      <w:i/>
      <w:iCs/>
      <w:caps/>
      <w:color w:val="A5B592" w:themeColor="accent1"/>
    </w:rPr>
  </w:style>
  <w:style w:type="character" w:styleId="BookTitle">
    <w:name w:val="Book Title"/>
    <w:uiPriority w:val="33"/>
    <w:qFormat/>
    <w:rsid w:val="008F7A94"/>
    <w:rPr>
      <w:b/>
      <w:bCs/>
      <w:i/>
      <w:iCs/>
      <w:spacing w:val="0"/>
    </w:rPr>
  </w:style>
  <w:style w:type="paragraph" w:styleId="TOCHeading">
    <w:name w:val="TOC Heading"/>
    <w:basedOn w:val="Heading1"/>
    <w:next w:val="Normal"/>
    <w:uiPriority w:val="39"/>
    <w:unhideWhenUsed/>
    <w:qFormat/>
    <w:rsid w:val="008F7A94"/>
    <w:pPr>
      <w:outlineLvl w:val="9"/>
    </w:pPr>
  </w:style>
  <w:style w:type="paragraph" w:styleId="ListParagraph">
    <w:name w:val="List Paragraph"/>
    <w:basedOn w:val="Normal"/>
    <w:uiPriority w:val="34"/>
    <w:qFormat/>
    <w:rsid w:val="00430563"/>
    <w:pPr>
      <w:ind w:left="720"/>
      <w:contextualSpacing/>
    </w:pPr>
  </w:style>
  <w:style w:type="paragraph" w:styleId="TOC1">
    <w:name w:val="toc 1"/>
    <w:basedOn w:val="Normal"/>
    <w:next w:val="Normal"/>
    <w:autoRedefine/>
    <w:uiPriority w:val="39"/>
    <w:unhideWhenUsed/>
    <w:rsid w:val="00A42CA2"/>
    <w:pPr>
      <w:spacing w:after="100"/>
    </w:pPr>
  </w:style>
  <w:style w:type="paragraph" w:styleId="TOC2">
    <w:name w:val="toc 2"/>
    <w:basedOn w:val="Normal"/>
    <w:next w:val="Normal"/>
    <w:autoRedefine/>
    <w:uiPriority w:val="39"/>
    <w:unhideWhenUsed/>
    <w:rsid w:val="00A42CA2"/>
    <w:pPr>
      <w:spacing w:after="100"/>
      <w:ind w:left="200"/>
    </w:pPr>
  </w:style>
  <w:style w:type="paragraph" w:styleId="TOC3">
    <w:name w:val="toc 3"/>
    <w:basedOn w:val="Normal"/>
    <w:next w:val="Normal"/>
    <w:autoRedefine/>
    <w:uiPriority w:val="39"/>
    <w:unhideWhenUsed/>
    <w:rsid w:val="00A42CA2"/>
    <w:pPr>
      <w:spacing w:after="100"/>
      <w:ind w:left="400"/>
    </w:pPr>
  </w:style>
  <w:style w:type="character" w:styleId="Hyperlink">
    <w:name w:val="Hyperlink"/>
    <w:basedOn w:val="DefaultParagraphFont"/>
    <w:uiPriority w:val="99"/>
    <w:unhideWhenUsed/>
    <w:rsid w:val="00A42CA2"/>
    <w:rPr>
      <w:color w:val="8E58B6" w:themeColor="hyperlink"/>
      <w:u w:val="single"/>
    </w:rPr>
  </w:style>
  <w:style w:type="paragraph" w:styleId="Header">
    <w:name w:val="header"/>
    <w:basedOn w:val="Normal"/>
    <w:link w:val="HeaderChar"/>
    <w:uiPriority w:val="99"/>
    <w:unhideWhenUsed/>
    <w:rsid w:val="008935D2"/>
    <w:pPr>
      <w:tabs>
        <w:tab w:val="center" w:pos="4703"/>
        <w:tab w:val="right" w:pos="9406"/>
      </w:tabs>
      <w:spacing w:before="0" w:after="0" w:line="240" w:lineRule="auto"/>
    </w:pPr>
  </w:style>
  <w:style w:type="character" w:customStyle="1" w:styleId="HeaderChar">
    <w:name w:val="Header Char"/>
    <w:basedOn w:val="DefaultParagraphFont"/>
    <w:link w:val="Header"/>
    <w:uiPriority w:val="99"/>
    <w:rsid w:val="008935D2"/>
  </w:style>
  <w:style w:type="paragraph" w:styleId="Footer">
    <w:name w:val="footer"/>
    <w:basedOn w:val="Normal"/>
    <w:link w:val="FooterChar"/>
    <w:uiPriority w:val="99"/>
    <w:unhideWhenUsed/>
    <w:rsid w:val="008935D2"/>
    <w:pPr>
      <w:tabs>
        <w:tab w:val="center" w:pos="4703"/>
        <w:tab w:val="right" w:pos="9406"/>
      </w:tabs>
      <w:spacing w:before="0" w:after="0" w:line="240" w:lineRule="auto"/>
    </w:pPr>
  </w:style>
  <w:style w:type="character" w:customStyle="1" w:styleId="FooterChar">
    <w:name w:val="Footer Char"/>
    <w:basedOn w:val="DefaultParagraphFont"/>
    <w:link w:val="Footer"/>
    <w:uiPriority w:val="99"/>
    <w:rsid w:val="008935D2"/>
  </w:style>
  <w:style w:type="character" w:styleId="PlaceholderText">
    <w:name w:val="Placeholder Text"/>
    <w:basedOn w:val="DefaultParagraphFont"/>
    <w:uiPriority w:val="99"/>
    <w:semiHidden/>
    <w:rsid w:val="00E17A48"/>
    <w:rPr>
      <w:color w:val="808080"/>
    </w:rPr>
  </w:style>
  <w:style w:type="paragraph" w:customStyle="1" w:styleId="CitaviBibliographyEntry">
    <w:name w:val="Citavi Bibliography Entry"/>
    <w:basedOn w:val="Normal"/>
    <w:link w:val="CitaviBibliographyEntryChar"/>
    <w:uiPriority w:val="99"/>
    <w:rsid w:val="00E17A48"/>
    <w:pPr>
      <w:spacing w:after="120"/>
    </w:pPr>
  </w:style>
  <w:style w:type="character" w:customStyle="1" w:styleId="CitaviBibliographyEntryChar">
    <w:name w:val="Citavi Bibliography Entry Char"/>
    <w:basedOn w:val="DefaultParagraphFont"/>
    <w:link w:val="CitaviBibliographyEntry"/>
    <w:uiPriority w:val="99"/>
    <w:rsid w:val="00E17A48"/>
  </w:style>
  <w:style w:type="paragraph" w:customStyle="1" w:styleId="CitaviBibliographyHeading">
    <w:name w:val="Citavi Bibliography Heading"/>
    <w:basedOn w:val="Heading1"/>
    <w:link w:val="CitaviBibliographyHeadingChar"/>
    <w:uiPriority w:val="99"/>
    <w:rsid w:val="00E17A48"/>
  </w:style>
  <w:style w:type="character" w:customStyle="1" w:styleId="CitaviBibliographyHeadingChar">
    <w:name w:val="Citavi Bibliography Heading Char"/>
    <w:basedOn w:val="DefaultParagraphFont"/>
    <w:link w:val="CitaviBibliographyHeading"/>
    <w:uiPriority w:val="99"/>
    <w:rsid w:val="00E17A48"/>
    <w:rPr>
      <w:caps/>
      <w:color w:val="FFFFFF" w:themeColor="background1"/>
      <w:spacing w:val="15"/>
      <w:sz w:val="22"/>
      <w:szCs w:val="22"/>
      <w:shd w:val="clear" w:color="auto" w:fill="A5B592" w:themeFill="accent1"/>
    </w:rPr>
  </w:style>
  <w:style w:type="paragraph" w:customStyle="1" w:styleId="CitaviChapterBibliographyHeading">
    <w:name w:val="Citavi Chapter Bibliography Heading"/>
    <w:basedOn w:val="Heading2"/>
    <w:link w:val="CitaviChapterBibliographyHeadingChar"/>
    <w:uiPriority w:val="99"/>
    <w:rsid w:val="00E17A48"/>
  </w:style>
  <w:style w:type="character" w:customStyle="1" w:styleId="CitaviChapterBibliographyHeadingChar">
    <w:name w:val="Citavi Chapter Bibliography Heading Char"/>
    <w:basedOn w:val="DefaultParagraphFont"/>
    <w:link w:val="CitaviChapterBibliographyHeading"/>
    <w:uiPriority w:val="99"/>
    <w:rsid w:val="00E17A48"/>
    <w:rPr>
      <w:caps/>
      <w:spacing w:val="15"/>
      <w:shd w:val="clear" w:color="auto" w:fill="ECF0E9" w:themeFill="accent1" w:themeFillTint="33"/>
    </w:rPr>
  </w:style>
  <w:style w:type="paragraph" w:customStyle="1" w:styleId="CitaviBibliographySubheading1">
    <w:name w:val="Citavi Bibliography Subheading 1"/>
    <w:basedOn w:val="Heading2"/>
    <w:link w:val="CitaviBibliographySubheading1Char"/>
    <w:uiPriority w:val="99"/>
    <w:rsid w:val="00E17A48"/>
    <w:pPr>
      <w:spacing w:line="360" w:lineRule="auto"/>
      <w:jc w:val="both"/>
      <w:outlineLvl w:val="9"/>
    </w:pPr>
    <w:rPr>
      <w:sz w:val="22"/>
      <w:szCs w:val="22"/>
    </w:rPr>
  </w:style>
  <w:style w:type="character" w:customStyle="1" w:styleId="CitaviBibliographySubheading1Char">
    <w:name w:val="Citavi Bibliography Subheading 1 Char"/>
    <w:basedOn w:val="DefaultParagraphFont"/>
    <w:link w:val="CitaviBibliographySubheading1"/>
    <w:uiPriority w:val="99"/>
    <w:rsid w:val="00E17A48"/>
    <w:rPr>
      <w:caps/>
      <w:spacing w:val="15"/>
      <w:sz w:val="22"/>
      <w:szCs w:val="22"/>
      <w:shd w:val="clear" w:color="auto" w:fill="ECF0E9" w:themeFill="accent1" w:themeFillTint="33"/>
    </w:rPr>
  </w:style>
  <w:style w:type="paragraph" w:customStyle="1" w:styleId="CitaviBibliographySubheading2">
    <w:name w:val="Citavi Bibliography Subheading 2"/>
    <w:basedOn w:val="Heading3"/>
    <w:link w:val="CitaviBibliographySubheading2Char"/>
    <w:uiPriority w:val="99"/>
    <w:rsid w:val="00E17A48"/>
    <w:pPr>
      <w:spacing w:line="360" w:lineRule="auto"/>
      <w:jc w:val="both"/>
      <w:outlineLvl w:val="9"/>
    </w:pPr>
    <w:rPr>
      <w:sz w:val="22"/>
      <w:szCs w:val="22"/>
    </w:rPr>
  </w:style>
  <w:style w:type="character" w:customStyle="1" w:styleId="CitaviBibliographySubheading2Char">
    <w:name w:val="Citavi Bibliography Subheading 2 Char"/>
    <w:basedOn w:val="DefaultParagraphFont"/>
    <w:link w:val="CitaviBibliographySubheading2"/>
    <w:uiPriority w:val="99"/>
    <w:rsid w:val="00E17A48"/>
    <w:rPr>
      <w:caps/>
      <w:color w:val="526041" w:themeColor="accent1" w:themeShade="7F"/>
      <w:spacing w:val="15"/>
      <w:sz w:val="22"/>
      <w:szCs w:val="22"/>
    </w:rPr>
  </w:style>
  <w:style w:type="paragraph" w:customStyle="1" w:styleId="CitaviBibliographySubheading3">
    <w:name w:val="Citavi Bibliography Subheading 3"/>
    <w:basedOn w:val="Heading4"/>
    <w:link w:val="CitaviBibliographySubheading3Char"/>
    <w:uiPriority w:val="99"/>
    <w:rsid w:val="00E17A48"/>
    <w:pPr>
      <w:spacing w:line="360" w:lineRule="auto"/>
      <w:jc w:val="both"/>
      <w:outlineLvl w:val="9"/>
    </w:pPr>
    <w:rPr>
      <w:sz w:val="22"/>
      <w:szCs w:val="22"/>
    </w:rPr>
  </w:style>
  <w:style w:type="character" w:customStyle="1" w:styleId="CitaviBibliographySubheading3Char">
    <w:name w:val="Citavi Bibliography Subheading 3 Char"/>
    <w:basedOn w:val="DefaultParagraphFont"/>
    <w:link w:val="CitaviBibliographySubheading3"/>
    <w:uiPriority w:val="99"/>
    <w:rsid w:val="00E17A48"/>
    <w:rPr>
      <w:caps/>
      <w:color w:val="7C9163" w:themeColor="accent1" w:themeShade="BF"/>
      <w:spacing w:val="10"/>
      <w:sz w:val="22"/>
      <w:szCs w:val="22"/>
    </w:rPr>
  </w:style>
  <w:style w:type="paragraph" w:customStyle="1" w:styleId="CitaviBibliographySubheading4">
    <w:name w:val="Citavi Bibliography Subheading 4"/>
    <w:basedOn w:val="Heading5"/>
    <w:link w:val="CitaviBibliographySubheading4Char"/>
    <w:uiPriority w:val="99"/>
    <w:rsid w:val="00E17A48"/>
    <w:pPr>
      <w:spacing w:line="360" w:lineRule="auto"/>
      <w:jc w:val="both"/>
      <w:outlineLvl w:val="9"/>
    </w:pPr>
    <w:rPr>
      <w:sz w:val="22"/>
      <w:szCs w:val="22"/>
    </w:rPr>
  </w:style>
  <w:style w:type="character" w:customStyle="1" w:styleId="CitaviBibliographySubheading4Char">
    <w:name w:val="Citavi Bibliography Subheading 4 Char"/>
    <w:basedOn w:val="DefaultParagraphFont"/>
    <w:link w:val="CitaviBibliographySubheading4"/>
    <w:uiPriority w:val="99"/>
    <w:rsid w:val="00E17A48"/>
    <w:rPr>
      <w:caps/>
      <w:color w:val="7C9163" w:themeColor="accent1" w:themeShade="BF"/>
      <w:spacing w:val="10"/>
      <w:sz w:val="22"/>
      <w:szCs w:val="22"/>
    </w:rPr>
  </w:style>
  <w:style w:type="paragraph" w:customStyle="1" w:styleId="CitaviBibliographySubheading5">
    <w:name w:val="Citavi Bibliography Subheading 5"/>
    <w:basedOn w:val="Heading6"/>
    <w:link w:val="CitaviBibliographySubheading5Char"/>
    <w:uiPriority w:val="99"/>
    <w:rsid w:val="00E17A48"/>
    <w:pPr>
      <w:spacing w:line="360" w:lineRule="auto"/>
      <w:jc w:val="both"/>
      <w:outlineLvl w:val="9"/>
    </w:pPr>
    <w:rPr>
      <w:sz w:val="22"/>
      <w:szCs w:val="22"/>
    </w:rPr>
  </w:style>
  <w:style w:type="character" w:customStyle="1" w:styleId="CitaviBibliographySubheading5Char">
    <w:name w:val="Citavi Bibliography Subheading 5 Char"/>
    <w:basedOn w:val="DefaultParagraphFont"/>
    <w:link w:val="CitaviBibliographySubheading5"/>
    <w:uiPriority w:val="99"/>
    <w:rsid w:val="00E17A48"/>
    <w:rPr>
      <w:caps/>
      <w:color w:val="7C9163" w:themeColor="accent1" w:themeShade="BF"/>
      <w:spacing w:val="10"/>
      <w:sz w:val="22"/>
      <w:szCs w:val="22"/>
    </w:rPr>
  </w:style>
  <w:style w:type="paragraph" w:customStyle="1" w:styleId="CitaviBibliographySubheading6">
    <w:name w:val="Citavi Bibliography Subheading 6"/>
    <w:basedOn w:val="Heading7"/>
    <w:link w:val="CitaviBibliographySubheading6Char"/>
    <w:uiPriority w:val="99"/>
    <w:rsid w:val="00E17A48"/>
    <w:pPr>
      <w:spacing w:line="360" w:lineRule="auto"/>
      <w:jc w:val="both"/>
      <w:outlineLvl w:val="9"/>
    </w:pPr>
    <w:rPr>
      <w:sz w:val="22"/>
      <w:szCs w:val="22"/>
    </w:rPr>
  </w:style>
  <w:style w:type="character" w:customStyle="1" w:styleId="CitaviBibliographySubheading6Char">
    <w:name w:val="Citavi Bibliography Subheading 6 Char"/>
    <w:basedOn w:val="DefaultParagraphFont"/>
    <w:link w:val="CitaviBibliographySubheading6"/>
    <w:uiPriority w:val="99"/>
    <w:rsid w:val="00E17A48"/>
    <w:rPr>
      <w:caps/>
      <w:color w:val="7C9163" w:themeColor="accent1" w:themeShade="BF"/>
      <w:spacing w:val="10"/>
      <w:sz w:val="22"/>
      <w:szCs w:val="22"/>
    </w:rPr>
  </w:style>
  <w:style w:type="paragraph" w:customStyle="1" w:styleId="CitaviBibliographySubheading7">
    <w:name w:val="Citavi Bibliography Subheading 7"/>
    <w:basedOn w:val="Heading8"/>
    <w:link w:val="CitaviBibliographySubheading7Char"/>
    <w:uiPriority w:val="99"/>
    <w:rsid w:val="00E17A48"/>
    <w:pPr>
      <w:spacing w:line="360" w:lineRule="auto"/>
      <w:jc w:val="both"/>
      <w:outlineLvl w:val="9"/>
    </w:pPr>
    <w:rPr>
      <w:sz w:val="22"/>
      <w:szCs w:val="22"/>
    </w:rPr>
  </w:style>
  <w:style w:type="character" w:customStyle="1" w:styleId="CitaviBibliographySubheading7Char">
    <w:name w:val="Citavi Bibliography Subheading 7 Char"/>
    <w:basedOn w:val="DefaultParagraphFont"/>
    <w:link w:val="CitaviBibliographySubheading7"/>
    <w:uiPriority w:val="99"/>
    <w:rsid w:val="00E17A48"/>
    <w:rPr>
      <w:caps/>
      <w:spacing w:val="10"/>
      <w:sz w:val="22"/>
      <w:szCs w:val="22"/>
    </w:rPr>
  </w:style>
  <w:style w:type="paragraph" w:customStyle="1" w:styleId="CitaviBibliographySubheading8">
    <w:name w:val="Citavi Bibliography Subheading 8"/>
    <w:basedOn w:val="Heading9"/>
    <w:link w:val="CitaviBibliographySubheading8Char"/>
    <w:uiPriority w:val="99"/>
    <w:rsid w:val="00E17A48"/>
    <w:pPr>
      <w:spacing w:line="360" w:lineRule="auto"/>
      <w:jc w:val="both"/>
      <w:outlineLvl w:val="9"/>
    </w:pPr>
    <w:rPr>
      <w:sz w:val="22"/>
      <w:szCs w:val="22"/>
    </w:rPr>
  </w:style>
  <w:style w:type="character" w:customStyle="1" w:styleId="CitaviBibliographySubheading8Char">
    <w:name w:val="Citavi Bibliography Subheading 8 Char"/>
    <w:basedOn w:val="DefaultParagraphFont"/>
    <w:link w:val="CitaviBibliographySubheading8"/>
    <w:uiPriority w:val="99"/>
    <w:rsid w:val="00E17A48"/>
    <w:rPr>
      <w:i/>
      <w:iCs/>
      <w:caps/>
      <w:spacing w:val="10"/>
      <w:sz w:val="22"/>
      <w:szCs w:val="22"/>
    </w:rPr>
  </w:style>
  <w:style w:type="character" w:styleId="CommentReference">
    <w:name w:val="annotation reference"/>
    <w:basedOn w:val="DefaultParagraphFont"/>
    <w:uiPriority w:val="99"/>
    <w:semiHidden/>
    <w:unhideWhenUsed/>
    <w:rsid w:val="002C0CC9"/>
    <w:rPr>
      <w:sz w:val="16"/>
      <w:szCs w:val="16"/>
    </w:rPr>
  </w:style>
  <w:style w:type="paragraph" w:styleId="CommentText">
    <w:name w:val="annotation text"/>
    <w:basedOn w:val="Normal"/>
    <w:link w:val="CommentTextChar"/>
    <w:uiPriority w:val="99"/>
    <w:semiHidden/>
    <w:unhideWhenUsed/>
    <w:rsid w:val="002C0CC9"/>
    <w:pPr>
      <w:spacing w:line="240" w:lineRule="auto"/>
    </w:pPr>
  </w:style>
  <w:style w:type="character" w:customStyle="1" w:styleId="CommentTextChar">
    <w:name w:val="Comment Text Char"/>
    <w:basedOn w:val="DefaultParagraphFont"/>
    <w:link w:val="CommentText"/>
    <w:uiPriority w:val="99"/>
    <w:semiHidden/>
    <w:rsid w:val="002C0CC9"/>
  </w:style>
  <w:style w:type="paragraph" w:styleId="CommentSubject">
    <w:name w:val="annotation subject"/>
    <w:basedOn w:val="CommentText"/>
    <w:next w:val="CommentText"/>
    <w:link w:val="CommentSubjectChar"/>
    <w:uiPriority w:val="99"/>
    <w:semiHidden/>
    <w:unhideWhenUsed/>
    <w:rsid w:val="002C0CC9"/>
    <w:rPr>
      <w:b/>
      <w:bCs/>
    </w:rPr>
  </w:style>
  <w:style w:type="character" w:customStyle="1" w:styleId="CommentSubjectChar">
    <w:name w:val="Comment Subject Char"/>
    <w:basedOn w:val="CommentTextChar"/>
    <w:link w:val="CommentSubject"/>
    <w:uiPriority w:val="99"/>
    <w:semiHidden/>
    <w:rsid w:val="002C0CC9"/>
    <w:rPr>
      <w:b/>
      <w:bCs/>
    </w:rPr>
  </w:style>
  <w:style w:type="character" w:styleId="UnresolvedMention">
    <w:name w:val="Unresolved Mention"/>
    <w:basedOn w:val="DefaultParagraphFont"/>
    <w:uiPriority w:val="99"/>
    <w:semiHidden/>
    <w:unhideWhenUsed/>
    <w:rsid w:val="004B239D"/>
    <w:rPr>
      <w:color w:val="605E5C"/>
      <w:shd w:val="clear" w:color="auto" w:fill="E1DFDD"/>
    </w:rPr>
  </w:style>
  <w:style w:type="paragraph" w:styleId="NormalWeb">
    <w:name w:val="Normal (Web)"/>
    <w:basedOn w:val="Normal"/>
    <w:uiPriority w:val="99"/>
    <w:semiHidden/>
    <w:unhideWhenUsed/>
    <w:rsid w:val="000F4CF6"/>
    <w:pPr>
      <w:spacing w:beforeAutospacing="1" w:after="100" w:afterAutospacing="1" w:line="240" w:lineRule="auto"/>
    </w:pPr>
    <w:rPr>
      <w:rFonts w:ascii="Times New Roman" w:eastAsia="Times New Roman" w:hAnsi="Times New Roman" w:cs="Times New Roman"/>
      <w:sz w:val="24"/>
      <w:szCs w:val="24"/>
    </w:rPr>
  </w:style>
  <w:style w:type="character" w:customStyle="1" w:styleId="figpopup-sensitive-area">
    <w:name w:val="figpopup-sensitive-area"/>
    <w:basedOn w:val="DefaultParagraphFont"/>
    <w:rsid w:val="000F4CF6"/>
  </w:style>
  <w:style w:type="paragraph" w:customStyle="1" w:styleId="p">
    <w:name w:val="p"/>
    <w:basedOn w:val="Normal"/>
    <w:rsid w:val="000F4CF6"/>
    <w:pPr>
      <w:spacing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2A4C54"/>
    <w:pPr>
      <w:spacing w:before="0" w:after="0" w:line="240" w:lineRule="auto"/>
    </w:pPr>
  </w:style>
  <w:style w:type="character" w:styleId="FollowedHyperlink">
    <w:name w:val="FollowedHyperlink"/>
    <w:basedOn w:val="DefaultParagraphFont"/>
    <w:uiPriority w:val="99"/>
    <w:semiHidden/>
    <w:unhideWhenUsed/>
    <w:rsid w:val="00CB0C8A"/>
    <w:rPr>
      <w:color w:val="7F6F6F" w:themeColor="followedHyperlink"/>
      <w:u w:val="single"/>
    </w:rPr>
  </w:style>
  <w:style w:type="table" w:styleId="TableGrid">
    <w:name w:val="Table Grid"/>
    <w:basedOn w:val="TableNormal"/>
    <w:uiPriority w:val="59"/>
    <w:rsid w:val="00CA3AA1"/>
    <w:pPr>
      <w:spacing w:before="0" w:after="0" w:line="240" w:lineRule="auto"/>
    </w:pPr>
    <w:rPr>
      <w:rFonts w:ascii="Calibri" w:eastAsia="Calibri" w:hAnsi="Calibri" w:cs="Times New Roman"/>
      <w:lang w:val="de-DE"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F4421"/>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F4421"/>
    <w:rPr>
      <w:rFonts w:ascii="Segoe UI" w:hAnsi="Segoe UI" w:cs="Segoe UI"/>
      <w:sz w:val="18"/>
      <w:szCs w:val="18"/>
    </w:rPr>
  </w:style>
  <w:style w:type="paragraph" w:customStyle="1" w:styleId="Default">
    <w:name w:val="Default"/>
    <w:rsid w:val="002D0FC3"/>
    <w:pPr>
      <w:autoSpaceDE w:val="0"/>
      <w:autoSpaceDN w:val="0"/>
      <w:adjustRightInd w:val="0"/>
      <w:spacing w:before="0" w:after="0" w:line="240" w:lineRule="auto"/>
    </w:pPr>
    <w:rPr>
      <w:rFonts w:ascii="Charis SIL" w:hAnsi="Charis SIL" w:cs="Charis SIL"/>
      <w:color w:val="000000"/>
      <w:sz w:val="24"/>
      <w:szCs w:val="24"/>
      <w:lang w:val="de-DE"/>
    </w:rPr>
  </w:style>
  <w:style w:type="character" w:styleId="HTMLCode">
    <w:name w:val="HTML Code"/>
    <w:basedOn w:val="DefaultParagraphFont"/>
    <w:uiPriority w:val="99"/>
    <w:semiHidden/>
    <w:unhideWhenUsed/>
    <w:rsid w:val="00977C3B"/>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95653">
      <w:bodyDiv w:val="1"/>
      <w:marLeft w:val="0"/>
      <w:marRight w:val="0"/>
      <w:marTop w:val="0"/>
      <w:marBottom w:val="0"/>
      <w:divBdr>
        <w:top w:val="none" w:sz="0" w:space="0" w:color="auto"/>
        <w:left w:val="none" w:sz="0" w:space="0" w:color="auto"/>
        <w:bottom w:val="none" w:sz="0" w:space="0" w:color="auto"/>
        <w:right w:val="none" w:sz="0" w:space="0" w:color="auto"/>
      </w:divBdr>
      <w:divsChild>
        <w:div w:id="1757364260">
          <w:marLeft w:val="0"/>
          <w:marRight w:val="0"/>
          <w:marTop w:val="0"/>
          <w:marBottom w:val="0"/>
          <w:divBdr>
            <w:top w:val="none" w:sz="0" w:space="0" w:color="auto"/>
            <w:left w:val="none" w:sz="0" w:space="0" w:color="auto"/>
            <w:bottom w:val="none" w:sz="0" w:space="0" w:color="auto"/>
            <w:right w:val="none" w:sz="0" w:space="0" w:color="auto"/>
          </w:divBdr>
        </w:div>
        <w:div w:id="841310622">
          <w:marLeft w:val="0"/>
          <w:marRight w:val="0"/>
          <w:marTop w:val="0"/>
          <w:marBottom w:val="0"/>
          <w:divBdr>
            <w:top w:val="none" w:sz="0" w:space="0" w:color="auto"/>
            <w:left w:val="none" w:sz="0" w:space="0" w:color="auto"/>
            <w:bottom w:val="none" w:sz="0" w:space="0" w:color="auto"/>
            <w:right w:val="none" w:sz="0" w:space="0" w:color="auto"/>
          </w:divBdr>
        </w:div>
      </w:divsChild>
    </w:div>
    <w:div w:id="117918414">
      <w:bodyDiv w:val="1"/>
      <w:marLeft w:val="0"/>
      <w:marRight w:val="0"/>
      <w:marTop w:val="0"/>
      <w:marBottom w:val="0"/>
      <w:divBdr>
        <w:top w:val="none" w:sz="0" w:space="0" w:color="auto"/>
        <w:left w:val="none" w:sz="0" w:space="0" w:color="auto"/>
        <w:bottom w:val="none" w:sz="0" w:space="0" w:color="auto"/>
        <w:right w:val="none" w:sz="0" w:space="0" w:color="auto"/>
      </w:divBdr>
    </w:div>
    <w:div w:id="548957641">
      <w:bodyDiv w:val="1"/>
      <w:marLeft w:val="0"/>
      <w:marRight w:val="0"/>
      <w:marTop w:val="0"/>
      <w:marBottom w:val="0"/>
      <w:divBdr>
        <w:top w:val="none" w:sz="0" w:space="0" w:color="auto"/>
        <w:left w:val="none" w:sz="0" w:space="0" w:color="auto"/>
        <w:bottom w:val="none" w:sz="0" w:space="0" w:color="auto"/>
        <w:right w:val="none" w:sz="0" w:space="0" w:color="auto"/>
      </w:divBdr>
    </w:div>
    <w:div w:id="694503065">
      <w:bodyDiv w:val="1"/>
      <w:marLeft w:val="0"/>
      <w:marRight w:val="0"/>
      <w:marTop w:val="0"/>
      <w:marBottom w:val="0"/>
      <w:divBdr>
        <w:top w:val="none" w:sz="0" w:space="0" w:color="auto"/>
        <w:left w:val="none" w:sz="0" w:space="0" w:color="auto"/>
        <w:bottom w:val="none" w:sz="0" w:space="0" w:color="auto"/>
        <w:right w:val="none" w:sz="0" w:space="0" w:color="auto"/>
      </w:divBdr>
    </w:div>
    <w:div w:id="890119630">
      <w:bodyDiv w:val="1"/>
      <w:marLeft w:val="0"/>
      <w:marRight w:val="0"/>
      <w:marTop w:val="0"/>
      <w:marBottom w:val="0"/>
      <w:divBdr>
        <w:top w:val="none" w:sz="0" w:space="0" w:color="auto"/>
        <w:left w:val="none" w:sz="0" w:space="0" w:color="auto"/>
        <w:bottom w:val="none" w:sz="0" w:space="0" w:color="auto"/>
        <w:right w:val="none" w:sz="0" w:space="0" w:color="auto"/>
      </w:divBdr>
    </w:div>
    <w:div w:id="1165558734">
      <w:bodyDiv w:val="1"/>
      <w:marLeft w:val="0"/>
      <w:marRight w:val="0"/>
      <w:marTop w:val="0"/>
      <w:marBottom w:val="0"/>
      <w:divBdr>
        <w:top w:val="none" w:sz="0" w:space="0" w:color="auto"/>
        <w:left w:val="none" w:sz="0" w:space="0" w:color="auto"/>
        <w:bottom w:val="none" w:sz="0" w:space="0" w:color="auto"/>
        <w:right w:val="none" w:sz="0" w:space="0" w:color="auto"/>
      </w:divBdr>
    </w:div>
    <w:div w:id="1179351220">
      <w:bodyDiv w:val="1"/>
      <w:marLeft w:val="0"/>
      <w:marRight w:val="0"/>
      <w:marTop w:val="0"/>
      <w:marBottom w:val="0"/>
      <w:divBdr>
        <w:top w:val="none" w:sz="0" w:space="0" w:color="auto"/>
        <w:left w:val="none" w:sz="0" w:space="0" w:color="auto"/>
        <w:bottom w:val="none" w:sz="0" w:space="0" w:color="auto"/>
        <w:right w:val="none" w:sz="0" w:space="0" w:color="auto"/>
      </w:divBdr>
    </w:div>
    <w:div w:id="1206407271">
      <w:bodyDiv w:val="1"/>
      <w:marLeft w:val="0"/>
      <w:marRight w:val="0"/>
      <w:marTop w:val="0"/>
      <w:marBottom w:val="0"/>
      <w:divBdr>
        <w:top w:val="none" w:sz="0" w:space="0" w:color="auto"/>
        <w:left w:val="none" w:sz="0" w:space="0" w:color="auto"/>
        <w:bottom w:val="none" w:sz="0" w:space="0" w:color="auto"/>
        <w:right w:val="none" w:sz="0" w:space="0" w:color="auto"/>
      </w:divBdr>
    </w:div>
    <w:div w:id="1372220888">
      <w:bodyDiv w:val="1"/>
      <w:marLeft w:val="0"/>
      <w:marRight w:val="0"/>
      <w:marTop w:val="0"/>
      <w:marBottom w:val="0"/>
      <w:divBdr>
        <w:top w:val="none" w:sz="0" w:space="0" w:color="auto"/>
        <w:left w:val="none" w:sz="0" w:space="0" w:color="auto"/>
        <w:bottom w:val="none" w:sz="0" w:space="0" w:color="auto"/>
        <w:right w:val="none" w:sz="0" w:space="0" w:color="auto"/>
      </w:divBdr>
      <w:divsChild>
        <w:div w:id="1619486687">
          <w:marLeft w:val="547"/>
          <w:marRight w:val="0"/>
          <w:marTop w:val="200"/>
          <w:marBottom w:val="0"/>
          <w:divBdr>
            <w:top w:val="none" w:sz="0" w:space="0" w:color="auto"/>
            <w:left w:val="none" w:sz="0" w:space="0" w:color="auto"/>
            <w:bottom w:val="none" w:sz="0" w:space="0" w:color="auto"/>
            <w:right w:val="none" w:sz="0" w:space="0" w:color="auto"/>
          </w:divBdr>
        </w:div>
        <w:div w:id="1453479515">
          <w:marLeft w:val="1166"/>
          <w:marRight w:val="0"/>
          <w:marTop w:val="200"/>
          <w:marBottom w:val="0"/>
          <w:divBdr>
            <w:top w:val="none" w:sz="0" w:space="0" w:color="auto"/>
            <w:left w:val="none" w:sz="0" w:space="0" w:color="auto"/>
            <w:bottom w:val="none" w:sz="0" w:space="0" w:color="auto"/>
            <w:right w:val="none" w:sz="0" w:space="0" w:color="auto"/>
          </w:divBdr>
        </w:div>
        <w:div w:id="1933278363">
          <w:marLeft w:val="1166"/>
          <w:marRight w:val="0"/>
          <w:marTop w:val="200"/>
          <w:marBottom w:val="0"/>
          <w:divBdr>
            <w:top w:val="none" w:sz="0" w:space="0" w:color="auto"/>
            <w:left w:val="none" w:sz="0" w:space="0" w:color="auto"/>
            <w:bottom w:val="none" w:sz="0" w:space="0" w:color="auto"/>
            <w:right w:val="none" w:sz="0" w:space="0" w:color="auto"/>
          </w:divBdr>
        </w:div>
        <w:div w:id="113405411">
          <w:marLeft w:val="1166"/>
          <w:marRight w:val="0"/>
          <w:marTop w:val="200"/>
          <w:marBottom w:val="0"/>
          <w:divBdr>
            <w:top w:val="none" w:sz="0" w:space="0" w:color="auto"/>
            <w:left w:val="none" w:sz="0" w:space="0" w:color="auto"/>
            <w:bottom w:val="none" w:sz="0" w:space="0" w:color="auto"/>
            <w:right w:val="none" w:sz="0" w:space="0" w:color="auto"/>
          </w:divBdr>
        </w:div>
        <w:div w:id="1390805327">
          <w:marLeft w:val="547"/>
          <w:marRight w:val="0"/>
          <w:marTop w:val="200"/>
          <w:marBottom w:val="0"/>
          <w:divBdr>
            <w:top w:val="none" w:sz="0" w:space="0" w:color="auto"/>
            <w:left w:val="none" w:sz="0" w:space="0" w:color="auto"/>
            <w:bottom w:val="none" w:sz="0" w:space="0" w:color="auto"/>
            <w:right w:val="none" w:sz="0" w:space="0" w:color="auto"/>
          </w:divBdr>
        </w:div>
        <w:div w:id="2050063101">
          <w:marLeft w:val="547"/>
          <w:marRight w:val="0"/>
          <w:marTop w:val="200"/>
          <w:marBottom w:val="0"/>
          <w:divBdr>
            <w:top w:val="none" w:sz="0" w:space="0" w:color="auto"/>
            <w:left w:val="none" w:sz="0" w:space="0" w:color="auto"/>
            <w:bottom w:val="none" w:sz="0" w:space="0" w:color="auto"/>
            <w:right w:val="none" w:sz="0" w:space="0" w:color="auto"/>
          </w:divBdr>
        </w:div>
        <w:div w:id="746193348">
          <w:marLeft w:val="547"/>
          <w:marRight w:val="0"/>
          <w:marTop w:val="200"/>
          <w:marBottom w:val="0"/>
          <w:divBdr>
            <w:top w:val="none" w:sz="0" w:space="0" w:color="auto"/>
            <w:left w:val="none" w:sz="0" w:space="0" w:color="auto"/>
            <w:bottom w:val="none" w:sz="0" w:space="0" w:color="auto"/>
            <w:right w:val="none" w:sz="0" w:space="0" w:color="auto"/>
          </w:divBdr>
        </w:div>
      </w:divsChild>
    </w:div>
    <w:div w:id="1442335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hyperlink" Target="https://www.statisticshowto.com/probability-and-statistics/standard-deviation/" TargetMode="External"/><Relationship Id="rId26" Type="http://schemas.openxmlformats.org/officeDocument/2006/relationships/image" Target="media/image12.png"/><Relationship Id="rId21" Type="http://schemas.openxmlformats.org/officeDocument/2006/relationships/image" Target="media/image7.png"/><Relationship Id="rId34" Type="http://schemas.openxmlformats.org/officeDocument/2006/relationships/footer" Target="footer3.xml"/><Relationship Id="rId7" Type="http://schemas.openxmlformats.org/officeDocument/2006/relationships/footnotes" Target="footnotes.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1.png"/><Relationship Id="rId33" Type="http://schemas.openxmlformats.org/officeDocument/2006/relationships/header" Target="header3.xm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6.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image" Target="media/image10.png"/><Relationship Id="rId32" Type="http://schemas.openxmlformats.org/officeDocument/2006/relationships/footer" Target="footer2.xml"/><Relationship Id="rId37" Type="http://schemas.openxmlformats.org/officeDocument/2006/relationships/glossaryDocument" Target="glossary/document.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9.png"/><Relationship Id="rId28" Type="http://schemas.openxmlformats.org/officeDocument/2006/relationships/hyperlink" Target="https://towardsdatascience.com/overfitting-vs-underfitting-a-complete-example-d05dd7e19765" TargetMode="External"/><Relationship Id="rId36" Type="http://schemas.microsoft.com/office/2011/relationships/people" Target="people.xml"/><Relationship Id="rId10" Type="http://schemas.microsoft.com/office/2011/relationships/commentsExtended" Target="commentsExtended.xml"/><Relationship Id="rId19" Type="http://schemas.openxmlformats.org/officeDocument/2006/relationships/hyperlink" Target="https://www.statisticshowto.com/residual/" TargetMode="External"/><Relationship Id="rId31" Type="http://schemas.openxmlformats.org/officeDocument/2006/relationships/footer" Target="footer1.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8.png"/><Relationship Id="rId27" Type="http://schemas.openxmlformats.org/officeDocument/2006/relationships/hyperlink" Target="https://hal.archives-ouvertes.fr/hal-03379935v2/document" TargetMode="External"/><Relationship Id="rId30" Type="http://schemas.openxmlformats.org/officeDocument/2006/relationships/header" Target="header2.xml"/><Relationship Id="rId35" Type="http://schemas.openxmlformats.org/officeDocument/2006/relationships/fontTable" Target="fontTable.xml"/><Relationship Id="rId8" Type="http://schemas.openxmlformats.org/officeDocument/2006/relationships/endnotes" Target="endnotes.xml"/><Relationship Id="rId3" Type="http://schemas.openxmlformats.org/officeDocument/2006/relationships/numbering" Target="numbering.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F46345C8-0850-43D7-8C8B-270FF9253569}"/>
      </w:docPartPr>
      <w:docPartBody>
        <w:p w:rsidR="00E566CE" w:rsidRDefault="009329EC">
          <w:r w:rsidRPr="0091209F">
            <w:rPr>
              <w:rStyle w:val="PlaceholderText"/>
            </w:rPr>
            <w:t>Click or tap here to enter text.</w:t>
          </w:r>
        </w:p>
      </w:docPartBody>
    </w:docPart>
    <w:docPart>
      <w:docPartPr>
        <w:name w:val="51BFD25CA4734EDE83C7CEFAD1972412"/>
        <w:category>
          <w:name w:val="General"/>
          <w:gallery w:val="placeholder"/>
        </w:category>
        <w:types>
          <w:type w:val="bbPlcHdr"/>
        </w:types>
        <w:behaviors>
          <w:behavior w:val="content"/>
        </w:behaviors>
        <w:guid w:val="{03AA1D40-CB6C-47E0-9464-39010E8C165B}"/>
      </w:docPartPr>
      <w:docPartBody>
        <w:p w:rsidR="008124E6" w:rsidRDefault="006360F1" w:rsidP="006360F1">
          <w:pPr>
            <w:pStyle w:val="51BFD25CA4734EDE83C7CEFAD1972412"/>
          </w:pPr>
          <w:r w:rsidRPr="0091209F">
            <w:rPr>
              <w:rStyle w:val="PlaceholderText"/>
            </w:rPr>
            <w:t>Click or tap here to enter text.</w:t>
          </w:r>
        </w:p>
      </w:docPartBody>
    </w:docPart>
    <w:docPart>
      <w:docPartPr>
        <w:name w:val="7DF8677E56934D0E9A1D62B56BA8E092"/>
        <w:category>
          <w:name w:val="General"/>
          <w:gallery w:val="placeholder"/>
        </w:category>
        <w:types>
          <w:type w:val="bbPlcHdr"/>
        </w:types>
        <w:behaviors>
          <w:behavior w:val="content"/>
        </w:behaviors>
        <w:guid w:val="{53AAC4AF-BD91-4223-8540-7205DC33444A}"/>
      </w:docPartPr>
      <w:docPartBody>
        <w:p w:rsidR="008124E6" w:rsidRDefault="006360F1" w:rsidP="006360F1">
          <w:pPr>
            <w:pStyle w:val="7DF8677E56934D0E9A1D62B56BA8E092"/>
          </w:pPr>
          <w:r w:rsidRPr="0091209F">
            <w:rPr>
              <w:rStyle w:val="PlaceholderText"/>
            </w:rPr>
            <w:t>Click or tap here to enter text.</w:t>
          </w:r>
        </w:p>
      </w:docPartBody>
    </w:docPart>
    <w:docPart>
      <w:docPartPr>
        <w:name w:val="E11382DCE6A34E61A161C94573CBF245"/>
        <w:category>
          <w:name w:val="General"/>
          <w:gallery w:val="placeholder"/>
        </w:category>
        <w:types>
          <w:type w:val="bbPlcHdr"/>
        </w:types>
        <w:behaviors>
          <w:behavior w:val="content"/>
        </w:behaviors>
        <w:guid w:val="{CFD298A5-0E04-4FC6-A903-346B9409EF42}"/>
      </w:docPartPr>
      <w:docPartBody>
        <w:p w:rsidR="00D248BF" w:rsidRDefault="00AF307E" w:rsidP="00AF307E">
          <w:pPr>
            <w:pStyle w:val="E11382DCE6A34E61A161C94573CBF245"/>
          </w:pPr>
          <w:r w:rsidRPr="0091209F">
            <w:rPr>
              <w:rStyle w:val="PlaceholderText"/>
            </w:rPr>
            <w:t>Click or tap here to enter text.</w:t>
          </w:r>
        </w:p>
      </w:docPartBody>
    </w:docPart>
    <w:docPart>
      <w:docPartPr>
        <w:name w:val="7A8DCF5988B144FFB14873C30B12839D"/>
        <w:category>
          <w:name w:val="General"/>
          <w:gallery w:val="placeholder"/>
        </w:category>
        <w:types>
          <w:type w:val="bbPlcHdr"/>
        </w:types>
        <w:behaviors>
          <w:behavior w:val="content"/>
        </w:behaviors>
        <w:guid w:val="{0BD1745A-4F90-4680-B3CA-631794A9E2B2}"/>
      </w:docPartPr>
      <w:docPartBody>
        <w:p w:rsidR="00D248BF" w:rsidRDefault="00AF307E" w:rsidP="00AF307E">
          <w:pPr>
            <w:pStyle w:val="7A8DCF5988B144FFB14873C30B12839D"/>
          </w:pPr>
          <w:r w:rsidRPr="0091209F">
            <w:rPr>
              <w:rStyle w:val="PlaceholderText"/>
            </w:rPr>
            <w:t>Click or tap here to enter text.</w:t>
          </w:r>
        </w:p>
      </w:docPartBody>
    </w:docPart>
    <w:docPart>
      <w:docPartPr>
        <w:name w:val="E47A5CA4A4D640439DD62D36F6C483E6"/>
        <w:category>
          <w:name w:val="General"/>
          <w:gallery w:val="placeholder"/>
        </w:category>
        <w:types>
          <w:type w:val="bbPlcHdr"/>
        </w:types>
        <w:behaviors>
          <w:behavior w:val="content"/>
        </w:behaviors>
        <w:guid w:val="{207299D0-57D4-4E89-951A-E53D3C184C22}"/>
      </w:docPartPr>
      <w:docPartBody>
        <w:p w:rsidR="00D248BF" w:rsidRDefault="00AF307E" w:rsidP="00AF307E">
          <w:pPr>
            <w:pStyle w:val="E47A5CA4A4D640439DD62D36F6C483E6"/>
          </w:pPr>
          <w:r w:rsidRPr="0091209F">
            <w:rPr>
              <w:rStyle w:val="PlaceholderText"/>
            </w:rPr>
            <w:t>Click or tap here to enter text.</w:t>
          </w:r>
        </w:p>
      </w:docPartBody>
    </w:docPart>
    <w:docPart>
      <w:docPartPr>
        <w:name w:val="E6DFFD87149F4C73972C4065CF839274"/>
        <w:category>
          <w:name w:val="General"/>
          <w:gallery w:val="placeholder"/>
        </w:category>
        <w:types>
          <w:type w:val="bbPlcHdr"/>
        </w:types>
        <w:behaviors>
          <w:behavior w:val="content"/>
        </w:behaviors>
        <w:guid w:val="{B2DA9FE1-4665-4C10-9DCA-FD416F254C75}"/>
      </w:docPartPr>
      <w:docPartBody>
        <w:p w:rsidR="00D248BF" w:rsidRDefault="00AF307E" w:rsidP="00AF307E">
          <w:pPr>
            <w:pStyle w:val="E6DFFD87149F4C73972C4065CF839274"/>
          </w:pPr>
          <w:r w:rsidRPr="0091209F">
            <w:rPr>
              <w:rStyle w:val="PlaceholderText"/>
            </w:rPr>
            <w:t>Click or tap here to enter text.</w:t>
          </w:r>
        </w:p>
      </w:docPartBody>
    </w:docPart>
    <w:docPart>
      <w:docPartPr>
        <w:name w:val="E3BDDAF5B9884AC080CBF67BFFFB2540"/>
        <w:category>
          <w:name w:val="General"/>
          <w:gallery w:val="placeholder"/>
        </w:category>
        <w:types>
          <w:type w:val="bbPlcHdr"/>
        </w:types>
        <w:behaviors>
          <w:behavior w:val="content"/>
        </w:behaviors>
        <w:guid w:val="{C4387045-16CF-4DE6-8C45-1BB350E5B6B3}"/>
      </w:docPartPr>
      <w:docPartBody>
        <w:p w:rsidR="00D248BF" w:rsidRDefault="00AF307E" w:rsidP="00AF307E">
          <w:pPr>
            <w:pStyle w:val="E3BDDAF5B9884AC080CBF67BFFFB2540"/>
          </w:pPr>
          <w:r w:rsidRPr="0091209F">
            <w:rPr>
              <w:rStyle w:val="PlaceholderText"/>
            </w:rPr>
            <w:t>Click or tap here to enter text.</w:t>
          </w:r>
        </w:p>
      </w:docPartBody>
    </w:docPart>
    <w:docPart>
      <w:docPartPr>
        <w:name w:val="66B01B2FA80F49F6890BF2B08070277A"/>
        <w:category>
          <w:name w:val="General"/>
          <w:gallery w:val="placeholder"/>
        </w:category>
        <w:types>
          <w:type w:val="bbPlcHdr"/>
        </w:types>
        <w:behaviors>
          <w:behavior w:val="content"/>
        </w:behaviors>
        <w:guid w:val="{04AFE0B1-E074-41AD-AC45-32E558BA7F71}"/>
      </w:docPartPr>
      <w:docPartBody>
        <w:p w:rsidR="00D248BF" w:rsidRDefault="00AF307E" w:rsidP="00AF307E">
          <w:pPr>
            <w:pStyle w:val="66B01B2FA80F49F6890BF2B08070277A"/>
          </w:pPr>
          <w:r w:rsidRPr="0091209F">
            <w:rPr>
              <w:rStyle w:val="PlaceholderText"/>
            </w:rPr>
            <w:t>Click or tap here to enter text.</w:t>
          </w:r>
        </w:p>
      </w:docPartBody>
    </w:docPart>
    <w:docPart>
      <w:docPartPr>
        <w:name w:val="7EFC3ED75DCE46B7801035C24F298C68"/>
        <w:category>
          <w:name w:val="General"/>
          <w:gallery w:val="placeholder"/>
        </w:category>
        <w:types>
          <w:type w:val="bbPlcHdr"/>
        </w:types>
        <w:behaviors>
          <w:behavior w:val="content"/>
        </w:behaviors>
        <w:guid w:val="{7505766C-B251-4913-9AE8-CB259BA6B6C0}"/>
      </w:docPartPr>
      <w:docPartBody>
        <w:p w:rsidR="00D248BF" w:rsidRDefault="00AF307E" w:rsidP="00AF307E">
          <w:pPr>
            <w:pStyle w:val="7EFC3ED75DCE46B7801035C24F298C68"/>
          </w:pPr>
          <w:r w:rsidRPr="0091209F">
            <w:rPr>
              <w:rStyle w:val="PlaceholderText"/>
            </w:rPr>
            <w:t>Click or tap here to enter text.</w:t>
          </w:r>
        </w:p>
      </w:docPartBody>
    </w:docPart>
    <w:docPart>
      <w:docPartPr>
        <w:name w:val="02D81A00D0B3405B9B8BFA84421907D5"/>
        <w:category>
          <w:name w:val="General"/>
          <w:gallery w:val="placeholder"/>
        </w:category>
        <w:types>
          <w:type w:val="bbPlcHdr"/>
        </w:types>
        <w:behaviors>
          <w:behavior w:val="content"/>
        </w:behaviors>
        <w:guid w:val="{EC699F9E-EE34-464A-8E21-DAD6A22A948E}"/>
      </w:docPartPr>
      <w:docPartBody>
        <w:p w:rsidR="00D248BF" w:rsidRDefault="00AF307E" w:rsidP="00AF307E">
          <w:pPr>
            <w:pStyle w:val="02D81A00D0B3405B9B8BFA84421907D5"/>
          </w:pPr>
          <w:r w:rsidRPr="0091209F">
            <w:rPr>
              <w:rStyle w:val="PlaceholderText"/>
            </w:rPr>
            <w:t>Click or tap here to enter text.</w:t>
          </w:r>
        </w:p>
      </w:docPartBody>
    </w:docPart>
    <w:docPart>
      <w:docPartPr>
        <w:name w:val="54B89F2026D14335AC6CEE39D3BE9B16"/>
        <w:category>
          <w:name w:val="General"/>
          <w:gallery w:val="placeholder"/>
        </w:category>
        <w:types>
          <w:type w:val="bbPlcHdr"/>
        </w:types>
        <w:behaviors>
          <w:behavior w:val="content"/>
        </w:behaviors>
        <w:guid w:val="{F8ABF7D0-90EB-42B6-9548-C7ADF18B93AC}"/>
      </w:docPartPr>
      <w:docPartBody>
        <w:p w:rsidR="00D248BF" w:rsidRDefault="00AF307E" w:rsidP="00AF307E">
          <w:pPr>
            <w:pStyle w:val="54B89F2026D14335AC6CEE39D3BE9B16"/>
          </w:pPr>
          <w:r w:rsidRPr="0091209F">
            <w:rPr>
              <w:rStyle w:val="PlaceholderText"/>
            </w:rPr>
            <w:t>Click or tap here to enter text.</w:t>
          </w:r>
        </w:p>
      </w:docPartBody>
    </w:docPart>
    <w:docPart>
      <w:docPartPr>
        <w:name w:val="ACEAC70780E54BD891638E6735848BFF"/>
        <w:category>
          <w:name w:val="General"/>
          <w:gallery w:val="placeholder"/>
        </w:category>
        <w:types>
          <w:type w:val="bbPlcHdr"/>
        </w:types>
        <w:behaviors>
          <w:behavior w:val="content"/>
        </w:behaviors>
        <w:guid w:val="{B7EC5D44-05E8-47F0-A956-C3FAB4E989AD}"/>
      </w:docPartPr>
      <w:docPartBody>
        <w:p w:rsidR="006746E4" w:rsidRDefault="00555A9B" w:rsidP="00555A9B">
          <w:pPr>
            <w:pStyle w:val="ACEAC70780E54BD891638E6735848BFF"/>
          </w:pPr>
          <w:r w:rsidRPr="0091209F">
            <w:rPr>
              <w:rStyle w:val="PlaceholderText"/>
            </w:rPr>
            <w:t>Click or tap here to enter text.</w:t>
          </w:r>
        </w:p>
      </w:docPartBody>
    </w:docPart>
    <w:docPart>
      <w:docPartPr>
        <w:name w:val="00C2C8A1565E415CA06E1DB6A3569A5D"/>
        <w:category>
          <w:name w:val="General"/>
          <w:gallery w:val="placeholder"/>
        </w:category>
        <w:types>
          <w:type w:val="bbPlcHdr"/>
        </w:types>
        <w:behaviors>
          <w:behavior w:val="content"/>
        </w:behaviors>
        <w:guid w:val="{89086FCC-A33B-4218-A450-6C42AA20318A}"/>
      </w:docPartPr>
      <w:docPartBody>
        <w:p w:rsidR="006746E4" w:rsidRDefault="00555A9B" w:rsidP="00555A9B">
          <w:pPr>
            <w:pStyle w:val="00C2C8A1565E415CA06E1DB6A3569A5D"/>
          </w:pPr>
          <w:r w:rsidRPr="0091209F">
            <w:rPr>
              <w:rStyle w:val="PlaceholderText"/>
            </w:rPr>
            <w:t>Click or tap here to enter text.</w:t>
          </w:r>
        </w:p>
      </w:docPartBody>
    </w:docPart>
    <w:docPart>
      <w:docPartPr>
        <w:name w:val="D404AF8220B14B8FBC8C82B1E1826B87"/>
        <w:category>
          <w:name w:val="General"/>
          <w:gallery w:val="placeholder"/>
        </w:category>
        <w:types>
          <w:type w:val="bbPlcHdr"/>
        </w:types>
        <w:behaviors>
          <w:behavior w:val="content"/>
        </w:behaviors>
        <w:guid w:val="{AB372CED-E3C2-4B27-990E-72AAEEC7B819}"/>
      </w:docPartPr>
      <w:docPartBody>
        <w:p w:rsidR="006746E4" w:rsidRDefault="00555A9B" w:rsidP="00555A9B">
          <w:pPr>
            <w:pStyle w:val="D404AF8220B14B8FBC8C82B1E1826B87"/>
          </w:pPr>
          <w:r w:rsidRPr="0091209F">
            <w:rPr>
              <w:rStyle w:val="PlaceholderText"/>
            </w:rPr>
            <w:t>Click or tap here to enter text.</w:t>
          </w:r>
        </w:p>
      </w:docPartBody>
    </w:docPart>
    <w:docPart>
      <w:docPartPr>
        <w:name w:val="1EE1C080406C422BB7D8E22579C38D20"/>
        <w:category>
          <w:name w:val="General"/>
          <w:gallery w:val="placeholder"/>
        </w:category>
        <w:types>
          <w:type w:val="bbPlcHdr"/>
        </w:types>
        <w:behaviors>
          <w:behavior w:val="content"/>
        </w:behaviors>
        <w:guid w:val="{EE1A6F7C-7DB4-477D-836F-66A51C971932}"/>
      </w:docPartPr>
      <w:docPartBody>
        <w:p w:rsidR="006746E4" w:rsidRDefault="00555A9B" w:rsidP="00555A9B">
          <w:pPr>
            <w:pStyle w:val="1EE1C080406C422BB7D8E22579C38D20"/>
          </w:pPr>
          <w:r w:rsidRPr="0091209F">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MR10">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haris SIL">
    <w:altName w:val="Calibri"/>
    <w:panose1 w:val="00000000000000000000"/>
    <w:charset w:val="00"/>
    <w:family w:val="swiss"/>
    <w:notTrueType/>
    <w:pitch w:val="default"/>
    <w:sig w:usb0="00000003" w:usb1="00000000" w:usb2="00000000" w:usb3="00000000" w:csb0="00000001" w:csb1="00000000"/>
  </w:font>
  <w:font w:name="MyriadPro-Regular">
    <w:altName w:val="Yu Gothic"/>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29EC"/>
    <w:rsid w:val="00087A63"/>
    <w:rsid w:val="000D4C7C"/>
    <w:rsid w:val="00173F14"/>
    <w:rsid w:val="00193851"/>
    <w:rsid w:val="001940FF"/>
    <w:rsid w:val="00197FE6"/>
    <w:rsid w:val="001B6BC7"/>
    <w:rsid w:val="00204309"/>
    <w:rsid w:val="00297BEA"/>
    <w:rsid w:val="002F2307"/>
    <w:rsid w:val="003266A7"/>
    <w:rsid w:val="003F169A"/>
    <w:rsid w:val="00444507"/>
    <w:rsid w:val="004472CF"/>
    <w:rsid w:val="00532F09"/>
    <w:rsid w:val="00553C4D"/>
    <w:rsid w:val="00555A9B"/>
    <w:rsid w:val="00596EFA"/>
    <w:rsid w:val="005E35E4"/>
    <w:rsid w:val="005E3F5A"/>
    <w:rsid w:val="00600204"/>
    <w:rsid w:val="006360F1"/>
    <w:rsid w:val="0064427D"/>
    <w:rsid w:val="00672665"/>
    <w:rsid w:val="006746E4"/>
    <w:rsid w:val="00710914"/>
    <w:rsid w:val="00766E61"/>
    <w:rsid w:val="007961C9"/>
    <w:rsid w:val="00796B54"/>
    <w:rsid w:val="007E2FBD"/>
    <w:rsid w:val="008124E6"/>
    <w:rsid w:val="008749D1"/>
    <w:rsid w:val="008853A3"/>
    <w:rsid w:val="008D012F"/>
    <w:rsid w:val="00904A31"/>
    <w:rsid w:val="009329EC"/>
    <w:rsid w:val="00934B2C"/>
    <w:rsid w:val="00992AD5"/>
    <w:rsid w:val="009B7791"/>
    <w:rsid w:val="009E7715"/>
    <w:rsid w:val="00A01035"/>
    <w:rsid w:val="00AD47AE"/>
    <w:rsid w:val="00AF06A4"/>
    <w:rsid w:val="00AF307E"/>
    <w:rsid w:val="00B57023"/>
    <w:rsid w:val="00B839A8"/>
    <w:rsid w:val="00BE4723"/>
    <w:rsid w:val="00C90EB5"/>
    <w:rsid w:val="00C9214D"/>
    <w:rsid w:val="00D248BF"/>
    <w:rsid w:val="00DB21FE"/>
    <w:rsid w:val="00DD5546"/>
    <w:rsid w:val="00E16A22"/>
    <w:rsid w:val="00E566CE"/>
    <w:rsid w:val="00E751C7"/>
    <w:rsid w:val="00E90A2B"/>
    <w:rsid w:val="00F41F6E"/>
    <w:rsid w:val="00F96B52"/>
    <w:rsid w:val="00FE55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55A9B"/>
    <w:rPr>
      <w:color w:val="808080"/>
    </w:rPr>
  </w:style>
  <w:style w:type="paragraph" w:customStyle="1" w:styleId="51BFD25CA4734EDE83C7CEFAD1972412">
    <w:name w:val="51BFD25CA4734EDE83C7CEFAD1972412"/>
    <w:rsid w:val="006360F1"/>
    <w:rPr>
      <w:lang w:val="de-DE" w:eastAsia="de-DE"/>
    </w:rPr>
  </w:style>
  <w:style w:type="paragraph" w:customStyle="1" w:styleId="7DF8677E56934D0E9A1D62B56BA8E092">
    <w:name w:val="7DF8677E56934D0E9A1D62B56BA8E092"/>
    <w:rsid w:val="006360F1"/>
    <w:rPr>
      <w:lang w:val="de-DE" w:eastAsia="de-DE"/>
    </w:rPr>
  </w:style>
  <w:style w:type="paragraph" w:customStyle="1" w:styleId="E11382DCE6A34E61A161C94573CBF245">
    <w:name w:val="E11382DCE6A34E61A161C94573CBF245"/>
    <w:rsid w:val="00AF307E"/>
    <w:rPr>
      <w:lang w:val="de-DE" w:eastAsia="de-DE"/>
    </w:rPr>
  </w:style>
  <w:style w:type="paragraph" w:customStyle="1" w:styleId="7A8DCF5988B144FFB14873C30B12839D">
    <w:name w:val="7A8DCF5988B144FFB14873C30B12839D"/>
    <w:rsid w:val="00AF307E"/>
    <w:rPr>
      <w:lang w:val="de-DE" w:eastAsia="de-DE"/>
    </w:rPr>
  </w:style>
  <w:style w:type="paragraph" w:customStyle="1" w:styleId="E47A5CA4A4D640439DD62D36F6C483E6">
    <w:name w:val="E47A5CA4A4D640439DD62D36F6C483E6"/>
    <w:rsid w:val="00AF307E"/>
    <w:rPr>
      <w:lang w:val="de-DE" w:eastAsia="de-DE"/>
    </w:rPr>
  </w:style>
  <w:style w:type="paragraph" w:customStyle="1" w:styleId="E6DFFD87149F4C73972C4065CF839274">
    <w:name w:val="E6DFFD87149F4C73972C4065CF839274"/>
    <w:rsid w:val="00AF307E"/>
    <w:rPr>
      <w:lang w:val="de-DE" w:eastAsia="de-DE"/>
    </w:rPr>
  </w:style>
  <w:style w:type="paragraph" w:customStyle="1" w:styleId="E3BDDAF5B9884AC080CBF67BFFFB2540">
    <w:name w:val="E3BDDAF5B9884AC080CBF67BFFFB2540"/>
    <w:rsid w:val="00AF307E"/>
    <w:rPr>
      <w:lang w:val="de-DE" w:eastAsia="de-DE"/>
    </w:rPr>
  </w:style>
  <w:style w:type="paragraph" w:customStyle="1" w:styleId="66B01B2FA80F49F6890BF2B08070277A">
    <w:name w:val="66B01B2FA80F49F6890BF2B08070277A"/>
    <w:rsid w:val="00AF307E"/>
    <w:rPr>
      <w:lang w:val="de-DE" w:eastAsia="de-DE"/>
    </w:rPr>
  </w:style>
  <w:style w:type="paragraph" w:customStyle="1" w:styleId="7EFC3ED75DCE46B7801035C24F298C68">
    <w:name w:val="7EFC3ED75DCE46B7801035C24F298C68"/>
    <w:rsid w:val="00AF307E"/>
    <w:rPr>
      <w:lang w:val="de-DE" w:eastAsia="de-DE"/>
    </w:rPr>
  </w:style>
  <w:style w:type="paragraph" w:customStyle="1" w:styleId="02D81A00D0B3405B9B8BFA84421907D5">
    <w:name w:val="02D81A00D0B3405B9B8BFA84421907D5"/>
    <w:rsid w:val="00AF307E"/>
    <w:rPr>
      <w:lang w:val="de-DE" w:eastAsia="de-DE"/>
    </w:rPr>
  </w:style>
  <w:style w:type="paragraph" w:customStyle="1" w:styleId="54B89F2026D14335AC6CEE39D3BE9B16">
    <w:name w:val="54B89F2026D14335AC6CEE39D3BE9B16"/>
    <w:rsid w:val="00AF307E"/>
    <w:rPr>
      <w:lang w:val="de-DE" w:eastAsia="de-DE"/>
    </w:rPr>
  </w:style>
  <w:style w:type="paragraph" w:customStyle="1" w:styleId="ACEAC70780E54BD891638E6735848BFF">
    <w:name w:val="ACEAC70780E54BD891638E6735848BFF"/>
    <w:rsid w:val="00555A9B"/>
    <w:rPr>
      <w:lang w:val="de-DE" w:eastAsia="de-DE"/>
    </w:rPr>
  </w:style>
  <w:style w:type="paragraph" w:customStyle="1" w:styleId="00C2C8A1565E415CA06E1DB6A3569A5D">
    <w:name w:val="00C2C8A1565E415CA06E1DB6A3569A5D"/>
    <w:rsid w:val="00555A9B"/>
    <w:rPr>
      <w:lang w:val="de-DE" w:eastAsia="de-DE"/>
    </w:rPr>
  </w:style>
  <w:style w:type="paragraph" w:customStyle="1" w:styleId="D404AF8220B14B8FBC8C82B1E1826B87">
    <w:name w:val="D404AF8220B14B8FBC8C82B1E1826B87"/>
    <w:rsid w:val="00555A9B"/>
    <w:rPr>
      <w:lang w:val="de-DE" w:eastAsia="de-DE"/>
    </w:rPr>
  </w:style>
  <w:style w:type="paragraph" w:customStyle="1" w:styleId="1EE1C080406C422BB7D8E22579C38D20">
    <w:name w:val="1EE1C080406C422BB7D8E22579C38D20"/>
    <w:rsid w:val="00555A9B"/>
    <w:rPr>
      <w:lang w:val="de-DE" w:eastAsia="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Gallery">
  <a:themeElements>
    <a:clrScheme name="Paper">
      <a:dk1>
        <a:sysClr val="windowText" lastClr="000000"/>
      </a:dk1>
      <a:lt1>
        <a:sysClr val="window" lastClr="FFFFFF"/>
      </a:lt1>
      <a:dk2>
        <a:srgbClr val="444D26"/>
      </a:dk2>
      <a:lt2>
        <a:srgbClr val="FEFAC9"/>
      </a:lt2>
      <a:accent1>
        <a:srgbClr val="A5B592"/>
      </a:accent1>
      <a:accent2>
        <a:srgbClr val="F3A447"/>
      </a:accent2>
      <a:accent3>
        <a:srgbClr val="E7BC29"/>
      </a:accent3>
      <a:accent4>
        <a:srgbClr val="D092A7"/>
      </a:accent4>
      <a:accent5>
        <a:srgbClr val="9C85C0"/>
      </a:accent5>
      <a:accent6>
        <a:srgbClr val="809EC2"/>
      </a:accent6>
      <a:hlink>
        <a:srgbClr val="8E58B6"/>
      </a:hlink>
      <a:folHlink>
        <a:srgbClr val="7F6F6F"/>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Gallery">
      <a:fillStyleLst>
        <a:solidFill>
          <a:schemeClr val="phClr"/>
        </a:solidFill>
        <a:gradFill rotWithShape="1">
          <a:gsLst>
            <a:gs pos="0">
              <a:schemeClr val="phClr">
                <a:tint val="54000"/>
                <a:alpha val="100000"/>
                <a:satMod val="105000"/>
                <a:lumMod val="110000"/>
              </a:schemeClr>
            </a:gs>
            <a:gs pos="100000">
              <a:schemeClr val="phClr">
                <a:tint val="78000"/>
                <a:alpha val="92000"/>
                <a:satMod val="109000"/>
                <a:lumMod val="100000"/>
              </a:schemeClr>
            </a:gs>
          </a:gsLst>
          <a:lin ang="5400000" scaled="0"/>
        </a:gradFill>
        <a:gradFill rotWithShape="1">
          <a:gsLst>
            <a:gs pos="0">
              <a:schemeClr val="phClr">
                <a:tint val="98000"/>
                <a:satMod val="110000"/>
                <a:lumMod val="104000"/>
              </a:schemeClr>
            </a:gs>
            <a:gs pos="69000">
              <a:schemeClr val="phClr">
                <a:shade val="88000"/>
                <a:satMod val="130000"/>
                <a:lumMod val="92000"/>
              </a:schemeClr>
            </a:gs>
            <a:gs pos="100000">
              <a:schemeClr val="phClr">
                <a:shade val="78000"/>
                <a:satMod val="130000"/>
                <a:lumMod val="92000"/>
              </a:schemeClr>
            </a:gs>
          </a:gsLst>
          <a:lin ang="5400000" scaled="0"/>
        </a:gradFill>
      </a:fillStyleLst>
      <a:lnStyleLst>
        <a:ln w="9525" cap="flat" cmpd="sng" algn="ctr">
          <a:solidFill>
            <a:schemeClr val="phClr"/>
          </a:solidFill>
          <a:prstDash val="solid"/>
        </a:ln>
        <a:ln w="15875" cap="flat" cmpd="sng" algn="ctr">
          <a:solidFill>
            <a:schemeClr val="phClr"/>
          </a:solidFill>
          <a:prstDash val="solid"/>
        </a:ln>
        <a:ln w="22225" cap="flat" cmpd="sng" algn="ctr">
          <a:solidFill>
            <a:schemeClr val="phClr"/>
          </a:solidFill>
          <a:prstDash val="solid"/>
        </a:ln>
      </a:lnStyleLst>
      <a:effectStyleLst>
        <a:effectStyle>
          <a:effectLst/>
        </a:effectStyle>
        <a:effectStyle>
          <a:effectLst/>
        </a:effectStyle>
        <a:effectStyle>
          <a:effectLst>
            <a:outerShdw blurRad="50800" dist="50800" dir="5400000" sx="96000" sy="96000" rotWithShape="0">
              <a:srgbClr val="000000">
                <a:alpha val="48000"/>
              </a:srgbClr>
            </a:outerShdw>
          </a:effectLst>
          <a:scene3d>
            <a:camera prst="orthographicFront">
              <a:rot lat="0" lon="0" rev="0"/>
            </a:camera>
            <a:lightRig rig="balanced" dir="t">
              <a:rot lat="0" lon="0" rev="1080000"/>
            </a:lightRig>
          </a:scene3d>
          <a:sp3d>
            <a:bevelT w="38100" h="12700" prst="softRound"/>
          </a:sp3d>
        </a:effectStyle>
      </a:effectStyleLst>
      <a:bgFillStyleLst>
        <a:solidFill>
          <a:schemeClr val="phClr"/>
        </a:solidFill>
        <a:solidFill>
          <a:schemeClr val="phClr"/>
        </a:solidFill>
        <a:gradFill rotWithShape="1">
          <a:gsLst>
            <a:gs pos="0">
              <a:schemeClr val="phClr">
                <a:tint val="94000"/>
                <a:satMod val="80000"/>
                <a:lumMod val="106000"/>
              </a:schemeClr>
            </a:gs>
            <a:gs pos="100000">
              <a:schemeClr val="phClr">
                <a:shade val="80000"/>
              </a:schemeClr>
            </a:gs>
          </a:gsLst>
          <a:path path="circle">
            <a:fillToRect l="43000" r="43000" b="100000"/>
          </a:path>
        </a:gradFill>
      </a:bgFillStyleLst>
    </a:fmtScheme>
  </a:themeElements>
  <a:objectDefaults/>
  <a:extraClrSchemeLst/>
  <a:extLst>
    <a:ext uri="{05A4C25C-085E-4340-85A3-A5531E510DB2}">
      <thm15:themeFamily xmlns:thm15="http://schemas.microsoft.com/office/thememl/2012/main" name="Gallery" id="{BBFCD31E-59A1-489D-B089-A3EAD7CAE12E}" vid="{F5E91637-A7B6-4E27-B710-77DA7014EE1E}"/>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2-02-04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FA40A5D-4971-41C9-8EF1-DD3B3E53BE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5</Pages>
  <Words>53710</Words>
  <Characters>338373</Characters>
  <Application>Microsoft Office Word</Application>
  <DocSecurity>0</DocSecurity>
  <Lines>2819</Lines>
  <Paragraphs>782</Paragraphs>
  <ScaleCrop>false</ScaleCrop>
  <HeadingPairs>
    <vt:vector size="2" baseType="variant">
      <vt:variant>
        <vt:lpstr>Title</vt:lpstr>
      </vt:variant>
      <vt:variant>
        <vt:i4>1</vt:i4>
      </vt:variant>
    </vt:vector>
  </HeadingPairs>
  <TitlesOfParts>
    <vt:vector size="1" baseType="lpstr">
      <vt:lpstr>Master Thesis</vt:lpstr>
    </vt:vector>
  </TitlesOfParts>
  <Company>Institute of Genomics, University of Tartu</Company>
  <LinksUpToDate>false</LinksUpToDate>
  <CharactersWithSpaces>391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dc:title>
  <dc:subject>Master Thesis</dc:subject>
  <dc:creator>Jennifer Neumaier</dc:creator>
  <cp:keywords/>
  <dc:description/>
  <cp:lastModifiedBy>Jennifer Neumaier</cp:lastModifiedBy>
  <cp:revision>42</cp:revision>
  <dcterms:created xsi:type="dcterms:W3CDTF">2022-05-25T14:00:00Z</dcterms:created>
  <dcterms:modified xsi:type="dcterms:W3CDTF">2022-05-26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L_Benchmarking</vt:lpwstr>
  </property>
  <property fmtid="{D5CDD505-2E9C-101B-9397-08002B2CF9AE}" pid="3" name="CitaviDocumentProperty_0">
    <vt:lpwstr>9563ff4a-b601-4e5c-b658-cdca4023c4db</vt:lpwstr>
  </property>
  <property fmtid="{D5CDD505-2E9C-101B-9397-08002B2CF9AE}" pid="4" name="CitaviDocumentProperty_8">
    <vt:lpwstr>CloudProjectKey=x2ldzvta4sr3vg5knvre1lkmyxxi58cru11e0ryz; ProjectName=ML_Benchmarking</vt:lpwstr>
  </property>
  <property fmtid="{D5CDD505-2E9C-101B-9397-08002B2CF9AE}" pid="5" name="CitaviDocumentProperty_6">
    <vt:lpwstr>True</vt:lpwstr>
  </property>
  <property fmtid="{D5CDD505-2E9C-101B-9397-08002B2CF9AE}" pid="6" name="CitaviDocumentProperty_1">
    <vt:lpwstr>6.11.0.0</vt:lpwstr>
  </property>
</Properties>
</file>